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8F4D3A" w14:textId="4307EC7F" w:rsidR="00072F3C" w:rsidRDefault="00B62E4D" w:rsidP="00B62E4D">
      <w:pPr>
        <w:pStyle w:val="Haupttitel"/>
      </w:pPr>
      <w:r>
        <w:t xml:space="preserve">Distributed Leadership: </w:t>
      </w:r>
      <w:r w:rsidRPr="00B62E4D">
        <w:t>Der Gebrauch und Missbrauch von Macht</w:t>
      </w:r>
    </w:p>
    <w:p w14:paraId="22089D4E" w14:textId="3F8772A8" w:rsidR="00B62E4D" w:rsidRDefault="00B62E4D" w:rsidP="00B62E4D"/>
    <w:p w14:paraId="4A466F26" w14:textId="1DA3D82A" w:rsidR="00B62E4D" w:rsidRDefault="00B62E4D" w:rsidP="00B62E4D">
      <w:pPr>
        <w:pStyle w:val="Heading1"/>
      </w:pPr>
      <w:r w:rsidRPr="00B62E4D">
        <w:t>Die Theorie der Wahl</w:t>
      </w:r>
    </w:p>
    <w:p w14:paraId="31A89288" w14:textId="64D2B5B8" w:rsidR="00B62E4D" w:rsidRDefault="00B62E4D" w:rsidP="00B62E4D">
      <w:r w:rsidRPr="00B62E4D">
        <w:t xml:space="preserve">In den letzten 10 Jahren hat das Konzept </w:t>
      </w:r>
      <w:r w:rsidR="000E0F72">
        <w:t>Distributed Leadership</w:t>
      </w:r>
      <w:r w:rsidRPr="00B62E4D">
        <w:t xml:space="preserve"> die Theorie und Praxis pädagogischer Führung durchdrungen. </w:t>
      </w:r>
      <w:r w:rsidR="00F504D5">
        <w:t xml:space="preserve">Für viele ist Distributed Leadership zur bevorzugten Theorie geworden. </w:t>
      </w:r>
      <w:r w:rsidRPr="00B62E4D">
        <w:t xml:space="preserve">In der Literatur wächst die Zahl </w:t>
      </w:r>
      <w:r w:rsidR="00754F11">
        <w:t>von</w:t>
      </w:r>
      <w:r w:rsidRPr="00B62E4D">
        <w:t xml:space="preserve"> Taxonomien </w:t>
      </w:r>
      <w:r w:rsidR="00754F11">
        <w:t>zur</w:t>
      </w:r>
      <w:r w:rsidRPr="00B62E4D">
        <w:t xml:space="preserve"> </w:t>
      </w:r>
      <w:r w:rsidR="0082669F">
        <w:t>Praktiken</w:t>
      </w:r>
      <w:r w:rsidRPr="00B62E4D">
        <w:t xml:space="preserve"> </w:t>
      </w:r>
      <w:r w:rsidR="00977456">
        <w:t>von</w:t>
      </w:r>
      <w:r w:rsidR="00326884">
        <w:t xml:space="preserve"> Distributed Leadership </w:t>
      </w:r>
      <w:r w:rsidR="001F33A5">
        <w:fldChar w:fldCharType="begin">
          <w:fldData xml:space="preserve">PEVuZE5vdGU+PENpdGU+PEF1dGhvcj5IYXJyaXM8L0F1dGhvcj48WWVhcj4yMDA5PC9ZZWFyPjxS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</w:fldData>
        </w:fldChar>
      </w:r>
      <w:r w:rsidR="009D7982">
        <w:instrText xml:space="preserve"> ADDIN EN.CITE </w:instrText>
      </w:r>
      <w:r w:rsidR="009D7982">
        <w:fldChar w:fldCharType="begin">
          <w:fldData xml:space="preserve">PEVuZE5vdGU+PENpdGU+PEF1dGhvcj5IYXJyaXM8L0F1dGhvcj48WWVhcj4yMDA5PC9ZZWFyPjxS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</w:fldData>
        </w:fldChar>
      </w:r>
      <w:r w:rsidR="009D7982">
        <w:instrText xml:space="preserve"> ADDIN EN.CITE.DATA </w:instrText>
      </w:r>
      <w:r w:rsidR="009D7982">
        <w:fldChar w:fldCharType="end"/>
      </w:r>
      <w:r w:rsidR="001F33A5">
        <w:fldChar w:fldCharType="separate"/>
      </w:r>
      <w:r w:rsidR="009D7982">
        <w:rPr>
          <w:noProof/>
        </w:rPr>
        <w:t>(Harris 2009, Leithwood et al. 2009, MacBeath 2009)</w:t>
      </w:r>
      <w:r w:rsidR="001F33A5">
        <w:fldChar w:fldCharType="end"/>
      </w:r>
      <w:r w:rsidR="00AF1A66">
        <w:t xml:space="preserve"> </w:t>
      </w:r>
      <w:r w:rsidRPr="00B62E4D">
        <w:t>und von Rahmenkonzepten zur Verortung theoretische</w:t>
      </w:r>
      <w:r w:rsidR="007D05DD">
        <w:t>r</w:t>
      </w:r>
      <w:r w:rsidRPr="00B62E4D">
        <w:t xml:space="preserve"> Ansätzen</w:t>
      </w:r>
      <w:r w:rsidR="00C86392">
        <w:t xml:space="preserve"> </w:t>
      </w:r>
      <w:r w:rsidR="003933DB">
        <w:fldChar w:fldCharType="begin"/>
      </w:r>
      <w:r w:rsidR="00C86392">
        <w:instrText xml:space="preserve"> ADDIN EN.CITE &lt;EndNote&gt;&lt;Cite&gt;&lt;Author&gt;Flessa&lt;/Author&gt;&lt;Year&gt;2009&lt;/Year&gt;&lt;RecNum&gt;1280&lt;/RecNum&gt;&lt;DisplayText&gt;(Flessa 2009, Hartley 2010)&lt;/DisplayText&gt;&lt;record&gt;&lt;rec-number&gt;1280&lt;/rec-number&gt;&lt;foreign-keys&gt;&lt;key app="EN" db-id="eze0zsr0nv0delepxxov9az5vzafdsdfzzrd" timestamp="1587468601"&gt;1280&lt;/key&gt;&lt;/foreign-keys&gt;&lt;ref-type name="Journal Article"&gt;17&lt;/ref-type&gt;&lt;contributors&gt;&lt;authors&gt;&lt;author&gt;Flessa, Joseph&lt;/author&gt;&lt;/authors&gt;&lt;/contributors&gt;&lt;titles&gt;&lt;title&gt;Educational micropolitics and distributed leadership&lt;/title&gt;&lt;secondary-title&gt;Peabody Journal of Education&lt;/secondary-title&gt;&lt;/titles&gt;&lt;periodical&gt;&lt;full-title&gt;Peabody Journal of Education&lt;/full-title&gt;&lt;/periodical&gt;&lt;pages&gt;331-349&lt;/pages&gt;&lt;volume&gt;84&lt;/volume&gt;&lt;num-vols&gt;3&lt;/num-vols&gt;&lt;section&gt;331&lt;/section&gt;&lt;dates&gt;&lt;year&gt;2009&lt;/year&gt;&lt;/dates&gt;&lt;urls&gt;&lt;/urls&gt;&lt;/record&gt;&lt;/Cite&gt;&lt;Cite&gt;&lt;Author&gt;Hartley&lt;/Author&gt;&lt;Year&gt;2010&lt;/Year&gt;&lt;RecNum&gt;1296&lt;/RecNum&gt;&lt;record&gt;&lt;rec-number&gt;1296&lt;/rec-number&gt;&lt;foreign-keys&gt;&lt;key app="EN" db-id="eze0zsr0nv0delepxxov9az5vzafdsdfzzrd" timestamp="1587475348"&gt;1296&lt;/key&gt;&lt;/foreign-keys&gt;&lt;ref-type name="Journal Article"&gt;17&lt;/ref-type&gt;&lt;contributors&gt;&lt;authors&gt;&lt;author&gt;Hartley, David&lt;/author&gt;&lt;/authors&gt;&lt;/contributors&gt;&lt;titles&gt;&lt;title&gt;Paradigms: how far does research in distributed leadership ‘stretch’?&lt;/title&gt;&lt;secondary-title&gt;Educational Management Administration &amp;amp; Leadership&lt;/secondary-title&gt;&lt;/titles&gt;&lt;periodical&gt;&lt;full-title&gt;Educational Management Administration &amp;amp; Leadership&lt;/full-title&gt;&lt;/periodical&gt;&lt;pages&gt;271-285&lt;/pages&gt;&lt;volume&gt;38&lt;/volume&gt;&lt;num-vols&gt;3&lt;/num-vols&gt;&lt;section&gt;271&lt;/section&gt;&lt;dates&gt;&lt;year&gt;2010&lt;/year&gt;&lt;/dates&gt;&lt;urls&gt;&lt;/urls&gt;&lt;/record&gt;&lt;/Cite&gt;&lt;/EndNote&gt;</w:instrText>
      </w:r>
      <w:r w:rsidR="003933DB">
        <w:fldChar w:fldCharType="separate"/>
      </w:r>
      <w:r w:rsidR="00C86392">
        <w:rPr>
          <w:noProof/>
        </w:rPr>
        <w:t>(Flessa 2009, Hartley 2010)</w:t>
      </w:r>
      <w:r w:rsidR="003933DB">
        <w:fldChar w:fldCharType="end"/>
      </w:r>
      <w:r w:rsidRPr="00B62E4D">
        <w:t xml:space="preserve">. Bei einigen </w:t>
      </w:r>
      <w:r w:rsidR="00DC5452">
        <w:t>Konzepten</w:t>
      </w:r>
      <w:r w:rsidRPr="00B62E4D">
        <w:t xml:space="preserve"> klingt es so, als ob </w:t>
      </w:r>
      <w:r w:rsidR="00DF26D8">
        <w:t>sie</w:t>
      </w:r>
      <w:r w:rsidRPr="00B62E4D">
        <w:t xml:space="preserve"> etwas Erneuerndes und Inklusives bieten.</w:t>
      </w:r>
      <w:r w:rsidR="008E6E15">
        <w:t xml:space="preserve"> Andere stellen </w:t>
      </w:r>
      <w:r w:rsidRPr="00B62E4D">
        <w:t>in einer kritischeren Analyse den Zweck und die Wirksamkeit der Distributed-Leadership-Industrie in Frage.</w:t>
      </w:r>
    </w:p>
    <w:p w14:paraId="57D0529C" w14:textId="6DFE1A9D" w:rsidR="004A3DE5" w:rsidRDefault="004A3DE5" w:rsidP="00B62E4D"/>
    <w:p w14:paraId="484FE11C" w14:textId="137DAE17" w:rsidR="004A3DE5" w:rsidRDefault="0009033F" w:rsidP="00615DE3">
      <w:r>
        <w:t>Dieser Beitrag geht der Frage nach wie die Dominanz</w:t>
      </w:r>
      <w:r w:rsidR="00615DE3" w:rsidRPr="00615DE3">
        <w:t xml:space="preserve"> </w:t>
      </w:r>
      <w:r w:rsidR="0077697B">
        <w:t>von Distributed Leadership</w:t>
      </w:r>
      <w:r w:rsidR="00615DE3" w:rsidRPr="00615DE3">
        <w:t xml:space="preserve"> erklärt werden kann. Nicht nur die weit verbreitete enthusiastische Akzeptanz in Schulen und Hochschulen, sondern auch die verhältnismäßige Beständigkeit deuten darauf hin, dass </w:t>
      </w:r>
      <w:r w:rsidR="0077697B">
        <w:t>Distributed Leadership</w:t>
      </w:r>
      <w:r w:rsidR="0077697B" w:rsidRPr="00B62E4D">
        <w:t xml:space="preserve"> </w:t>
      </w:r>
      <w:r w:rsidR="00615DE3" w:rsidRPr="00615DE3">
        <w:t xml:space="preserve">derzeit eine wichtige Aufgabe zu erfüllen scheint. </w:t>
      </w:r>
      <w:r w:rsidR="00FF5137">
        <w:t xml:space="preserve">Die Prämisse </w:t>
      </w:r>
      <w:r w:rsidR="00FD0D91">
        <w:t>dieses</w:t>
      </w:r>
      <w:r w:rsidR="00FF5137">
        <w:t xml:space="preserve"> Beitrage</w:t>
      </w:r>
      <w:r w:rsidR="00FD0D91">
        <w:t>s</w:t>
      </w:r>
      <w:r w:rsidR="00FF5137">
        <w:t xml:space="preserve"> ist</w:t>
      </w:r>
      <w:r w:rsidR="00615DE3" w:rsidRPr="00615DE3">
        <w:t xml:space="preserve">, dass </w:t>
      </w:r>
      <w:r w:rsidR="00E0455C">
        <w:t>das</w:t>
      </w:r>
      <w:r w:rsidR="00615DE3" w:rsidRPr="00615DE3">
        <w:t xml:space="preserve"> Hauptanliegen </w:t>
      </w:r>
      <w:r w:rsidR="00E0455C">
        <w:t xml:space="preserve">von Distributed Leadership </w:t>
      </w:r>
      <w:r w:rsidR="00615DE3" w:rsidRPr="00615DE3">
        <w:t xml:space="preserve">nicht in erster Linie in der öffentlich behaupteten Wirksamkeit </w:t>
      </w:r>
      <w:r w:rsidR="0082243D">
        <w:t>im</w:t>
      </w:r>
      <w:r w:rsidR="00615DE3" w:rsidRPr="00615DE3">
        <w:t xml:space="preserve"> Erziel</w:t>
      </w:r>
      <w:r w:rsidR="00E02686">
        <w:t>en</w:t>
      </w:r>
      <w:r w:rsidR="00615DE3" w:rsidRPr="00615DE3">
        <w:t xml:space="preserve"> von Vorteilen für die Lernenden besteht. </w:t>
      </w:r>
      <w:r w:rsidR="00492303">
        <w:t>Der Artikel weist darauf hin</w:t>
      </w:r>
      <w:r w:rsidR="00615DE3" w:rsidRPr="00615DE3">
        <w:t>, dass</w:t>
      </w:r>
      <w:r w:rsidR="00045411">
        <w:t>,</w:t>
      </w:r>
      <w:r w:rsidR="00615DE3" w:rsidRPr="00615DE3">
        <w:t xml:space="preserve"> ungeachtet abweichender Stimmen</w:t>
      </w:r>
      <w:r w:rsidR="00045411">
        <w:t>,</w:t>
      </w:r>
      <w:r w:rsidR="00615DE3" w:rsidRPr="00615DE3">
        <w:t xml:space="preserve"> </w:t>
      </w:r>
      <w:r w:rsidR="0077697B">
        <w:t>Distributed Leadership</w:t>
      </w:r>
      <w:r w:rsidR="0077697B" w:rsidRPr="00B62E4D">
        <w:t xml:space="preserve"> </w:t>
      </w:r>
      <w:r w:rsidR="00615DE3" w:rsidRPr="00615DE3">
        <w:t xml:space="preserve">weitgehend dazu dient, </w:t>
      </w:r>
      <w:r w:rsidR="00E00159">
        <w:t>die</w:t>
      </w:r>
      <w:r w:rsidR="00615DE3" w:rsidRPr="00615DE3">
        <w:t xml:space="preserve"> Fiktion eine</w:t>
      </w:r>
      <w:r w:rsidR="00E00159">
        <w:t>s</w:t>
      </w:r>
      <w:r w:rsidR="00615DE3" w:rsidRPr="00615DE3">
        <w:t xml:space="preserve"> </w:t>
      </w:r>
      <w:r w:rsidR="00DC2DF3">
        <w:t>a</w:t>
      </w:r>
      <w:r w:rsidR="00615DE3" w:rsidRPr="00615DE3">
        <w:t>politischen Arbeitsplatz</w:t>
      </w:r>
      <w:r w:rsidR="0033499A">
        <w:t>es</w:t>
      </w:r>
      <w:r w:rsidR="00615DE3" w:rsidRPr="00615DE3">
        <w:t xml:space="preserve"> zu schaffen. </w:t>
      </w:r>
      <w:r w:rsidR="000F5A51">
        <w:t xml:space="preserve">Dies ist, </w:t>
      </w:r>
      <w:r w:rsidR="00BC4654">
        <w:t>aus</w:t>
      </w:r>
      <w:r w:rsidR="00615DE3" w:rsidRPr="00615DE3">
        <w:t xml:space="preserve"> historischer und kritischer Perspektive betrachtet, ein Beispiel für die immer neuen Möglichkeiten den Status quo der Macht zu erhalten.</w:t>
      </w:r>
    </w:p>
    <w:p w14:paraId="1DC6B6AB" w14:textId="6EFE86FA" w:rsidR="00D36DF0" w:rsidRDefault="00D36DF0" w:rsidP="00615DE3"/>
    <w:p w14:paraId="78095122" w14:textId="69AB5408" w:rsidR="0064350F" w:rsidRDefault="00063D42" w:rsidP="00615DE3">
      <w:r w:rsidRPr="00063D42">
        <w:t xml:space="preserve">Der Artikel beschreibt zunächst die Ursprünge </w:t>
      </w:r>
      <w:r w:rsidR="0077697B">
        <w:t>von Distributed Leadership</w:t>
      </w:r>
      <w:r w:rsidRPr="00063D42">
        <w:t xml:space="preserve"> </w:t>
      </w:r>
      <w:r w:rsidR="00630551">
        <w:t>im Bereich</w:t>
      </w:r>
      <w:r w:rsidRPr="00063D42">
        <w:t xml:space="preserve"> der Bildung und zeichnet den Aufstieg und die Veränderung </w:t>
      </w:r>
      <w:r w:rsidR="00B67AAA">
        <w:t>der Nutzung</w:t>
      </w:r>
      <w:r w:rsidRPr="00063D42">
        <w:t xml:space="preserve"> </w:t>
      </w:r>
      <w:r w:rsidR="001040D2">
        <w:t xml:space="preserve">von Distributed Leadership </w:t>
      </w:r>
      <w:r w:rsidR="00AD22F7">
        <w:t xml:space="preserve">- </w:t>
      </w:r>
      <w:r w:rsidRPr="00063D42">
        <w:t xml:space="preserve">von einem </w:t>
      </w:r>
      <w:r w:rsidR="00E35C6A">
        <w:t xml:space="preserve">Rahmen zur Untersuchung </w:t>
      </w:r>
      <w:r w:rsidR="00E77DAF">
        <w:t>von Führungspraxis</w:t>
      </w:r>
      <w:r w:rsidRPr="00063D42">
        <w:t xml:space="preserve"> </w:t>
      </w:r>
      <w:r w:rsidR="001527B9">
        <w:t xml:space="preserve">hin </w:t>
      </w:r>
      <w:r w:rsidRPr="00063D42">
        <w:t xml:space="preserve">zu einer empfohlenen Handlungspraxis </w:t>
      </w:r>
      <w:r w:rsidR="006373D6">
        <w:t xml:space="preserve">- </w:t>
      </w:r>
      <w:r w:rsidRPr="00063D42">
        <w:t xml:space="preserve">nach. Er verweist auf die Bedeutung </w:t>
      </w:r>
      <w:r w:rsidR="00BC6D0B">
        <w:t>von Distributed Leadership</w:t>
      </w:r>
      <w:r w:rsidR="00BC6D0B" w:rsidRPr="00063D42">
        <w:t xml:space="preserve"> </w:t>
      </w:r>
      <w:r w:rsidRPr="00063D42">
        <w:t xml:space="preserve">für die Machtverteilung in Organisationen und untersucht, welche Theorien der Macht relevant sein könnten. Anschließend </w:t>
      </w:r>
      <w:r w:rsidR="0077697B" w:rsidRPr="00063D42">
        <w:t>wird</w:t>
      </w:r>
      <w:r w:rsidRPr="00063D42">
        <w:t xml:space="preserve"> der Gebrauch von Macht durch Personen betrachtet, die eine verteilte Führung übernehmen oder befördern</w:t>
      </w:r>
      <w:r w:rsidR="00A02924">
        <w:t xml:space="preserve">. Dabei wird die </w:t>
      </w:r>
      <w:r w:rsidRPr="00063D42">
        <w:t xml:space="preserve">Behauptung angezweifelt, dass </w:t>
      </w:r>
      <w:r w:rsidR="00BC6D0B">
        <w:t>Distributed Leadership</w:t>
      </w:r>
      <w:r w:rsidR="00BC6D0B" w:rsidRPr="00063D42">
        <w:t xml:space="preserve"> </w:t>
      </w:r>
      <w:r w:rsidRPr="00063D42">
        <w:t>den Mitarbeitenden neue Möglichkeiten eröffnet oder sie befähigt.</w:t>
      </w:r>
      <w:r w:rsidR="000A6C87">
        <w:t xml:space="preserve"> </w:t>
      </w:r>
      <w:r w:rsidRPr="00063D42">
        <w:t xml:space="preserve">Der Artikel geht auf das auffällige Schweigen über die </w:t>
      </w:r>
      <w:r w:rsidR="00FE5AEB">
        <w:t>Ungleichheit des</w:t>
      </w:r>
      <w:r w:rsidRPr="00063D42">
        <w:t xml:space="preserve"> </w:t>
      </w:r>
      <w:r w:rsidR="00FE5AEB">
        <w:t>Einbezugs</w:t>
      </w:r>
      <w:r w:rsidRPr="00063D42">
        <w:t xml:space="preserve"> in die Führungsarbeit ein, </w:t>
      </w:r>
      <w:r w:rsidR="00A77276">
        <w:t>zum Beispiel</w:t>
      </w:r>
      <w:r w:rsidRPr="00063D42">
        <w:t xml:space="preserve"> in Bezug auf Fragen von Geschlecht und ethnischer Herkunft. </w:t>
      </w:r>
      <w:r w:rsidR="0064350F" w:rsidRPr="0064350F">
        <w:t xml:space="preserve">Der Artikel argumentiert, dass verteilte Führung, sei es </w:t>
      </w:r>
      <w:r w:rsidR="004C26F0">
        <w:t>als</w:t>
      </w:r>
      <w:r w:rsidR="0064350F" w:rsidRPr="0064350F">
        <w:t xml:space="preserve"> Linse, um die Komplexität der </w:t>
      </w:r>
      <w:r w:rsidR="00B82828">
        <w:t>durch</w:t>
      </w:r>
      <w:r w:rsidR="0064350F" w:rsidRPr="0064350F">
        <w:t xml:space="preserve"> viele konstruierte Führung zu </w:t>
      </w:r>
      <w:r w:rsidR="00DA579A">
        <w:t>untersuchen</w:t>
      </w:r>
      <w:r w:rsidR="0064350F" w:rsidRPr="0064350F">
        <w:t>, oder eine Beschreibung/Vorschrift der Praxis, an sich schon ein dreidimensionaler Machteinsatz ist</w:t>
      </w:r>
      <w:r w:rsidR="006207CA">
        <w:t>:</w:t>
      </w:r>
      <w:r w:rsidR="0064350F" w:rsidRPr="0064350F">
        <w:t xml:space="preserve"> </w:t>
      </w:r>
      <w:r w:rsidR="00C309E5">
        <w:t>Distributed Leadership</w:t>
      </w:r>
      <w:r w:rsidR="0064350F" w:rsidRPr="0064350F">
        <w:t xml:space="preserve"> versöhnt Mitarbeite</w:t>
      </w:r>
      <w:r w:rsidR="004F1A67">
        <w:t>nde</w:t>
      </w:r>
      <w:r w:rsidR="0064350F" w:rsidRPr="0064350F">
        <w:t xml:space="preserve"> mit wachsender Arbeitsbelastung und Rechenschaftspflicht und schreibt beunruhigende </w:t>
      </w:r>
      <w:r w:rsidR="008520AB">
        <w:t>Fragen</w:t>
      </w:r>
      <w:r w:rsidR="0064350F" w:rsidRPr="0064350F">
        <w:t xml:space="preserve"> der Entmachtung und/oder des Ausschlusses von Mitarbeite</w:t>
      </w:r>
      <w:r w:rsidR="004F1A67">
        <w:t>nden</w:t>
      </w:r>
      <w:r w:rsidR="0064350F" w:rsidRPr="0064350F">
        <w:t xml:space="preserve"> dem Führungs</w:t>
      </w:r>
      <w:r w:rsidR="006178C4">
        <w:t>konzept zu.</w:t>
      </w:r>
    </w:p>
    <w:p w14:paraId="179BF61E" w14:textId="5BDE33C0" w:rsidR="00930B28" w:rsidRDefault="00930B28" w:rsidP="00930B28">
      <w:pPr>
        <w:pStyle w:val="Heading1"/>
      </w:pPr>
      <w:r w:rsidRPr="00930B28">
        <w:t xml:space="preserve">Der </w:t>
      </w:r>
      <w:r w:rsidR="002843FD">
        <w:t>aufhaltsame</w:t>
      </w:r>
      <w:r w:rsidRPr="00930B28">
        <w:t xml:space="preserve"> Aufstieg </w:t>
      </w:r>
      <w:r w:rsidR="00B675BC">
        <w:t>von Distributed Leadership</w:t>
      </w:r>
      <w:r w:rsidR="00F55919">
        <w:rPr>
          <w:rStyle w:val="FootnoteReference"/>
        </w:rPr>
        <w:footnoteReference w:id="2"/>
      </w:r>
    </w:p>
    <w:p w14:paraId="278FBC6D" w14:textId="503C7571" w:rsidR="00930B28" w:rsidRDefault="00930B28" w:rsidP="00930B28"/>
    <w:p w14:paraId="2955B14D" w14:textId="3286B28C" w:rsidR="00410CE9" w:rsidRDefault="001927B7" w:rsidP="00930B28">
      <w:r w:rsidRPr="001927B7">
        <w:t xml:space="preserve">Die jüngere Verbreitung </w:t>
      </w:r>
      <w:r w:rsidR="00C31E5F">
        <w:t xml:space="preserve">von </w:t>
      </w:r>
      <w:r w:rsidR="004F1A67">
        <w:t>Distributed</w:t>
      </w:r>
      <w:r w:rsidR="00C31E5F">
        <w:t xml:space="preserve"> Leadership</w:t>
      </w:r>
      <w:r w:rsidRPr="001927B7">
        <w:t xml:space="preserve"> im Bildungsbereich lässt sich auf wegweisende Publikationen von Gronn und Spillane zurückführen. </w:t>
      </w:r>
      <w:r w:rsidR="00012794">
        <w:t xml:space="preserve">Gronn </w:t>
      </w:r>
      <w:r w:rsidRPr="001927B7">
        <w:t xml:space="preserve">verknüpfte die Ideen </w:t>
      </w:r>
      <w:r w:rsidR="00B94D3B">
        <w:t>von Distributed Leadership</w:t>
      </w:r>
      <w:r w:rsidR="00B94D3B" w:rsidRPr="00063D42">
        <w:t xml:space="preserve"> </w:t>
      </w:r>
      <w:r w:rsidRPr="001927B7">
        <w:t xml:space="preserve">mit einem intellektuellen Projekt, das bis in die 1950er Jahre zurückreicht, und </w:t>
      </w:r>
      <w:r w:rsidR="00A379B7">
        <w:t>bezog sich auf das Konzept der</w:t>
      </w:r>
      <w:r w:rsidRPr="001927B7">
        <w:t xml:space="preserve"> verteilte</w:t>
      </w:r>
      <w:r w:rsidR="00A379B7">
        <w:t>n</w:t>
      </w:r>
      <w:r w:rsidRPr="001927B7">
        <w:t xml:space="preserve"> Kognition und auf die Aktivitätstheorie, die </w:t>
      </w:r>
      <w:r w:rsidR="00B63837">
        <w:t>«</w:t>
      </w:r>
      <w:r w:rsidRPr="001927B7">
        <w:t>eine völlig neue Konzeption der Ökologie am Arbeitsplatz</w:t>
      </w:r>
      <w:r w:rsidR="00B63837">
        <w:t>»</w:t>
      </w:r>
      <w:r w:rsidRPr="001927B7">
        <w:t xml:space="preserve"> </w:t>
      </w:r>
      <w:r w:rsidR="00110428">
        <w:fldChar w:fldCharType="begin"/>
      </w:r>
      <w:r w:rsidR="00012794">
        <w:instrText xml:space="preserve"> ADDIN EN.CITE &lt;EndNote&gt;&lt;Cite&gt;&lt;Author&gt;Gronn&lt;/Author&gt;&lt;Year&gt;2000&lt;/Year&gt;&lt;RecNum&gt;1045&lt;/RecNum&gt;&lt;Pages&gt;326&lt;/Pages&gt;&lt;DisplayText&gt;(Gronn 2000, 326)&lt;/DisplayText&gt;&lt;record&gt;&lt;rec-number&gt;1045&lt;/rec-number&gt;&lt;foreign-keys&gt;&lt;key app="EN" db-id="eze0zsr0nv0delepxxov9az5vzafdsdfzzrd" timestamp="1581840778" guid="f6a87146-f565-4543-8f05-0f8b5e64e502"&gt;1045&lt;/key&gt;&lt;/foreign-keys&gt;&lt;ref-type name="Journal Article"&gt;17&lt;/ref-type&gt;&lt;contributors&gt;&lt;authors&gt;&lt;author&gt;Gronn, Peter&lt;/author&gt;&lt;/authors&gt;&lt;/contributors&gt;&lt;titles&gt;&lt;title&gt;Distributed properties: a new architecture for leadership&lt;/title&gt;&lt;secondary-title&gt;Educational Management and Administration&lt;/secondary-title&gt;&lt;/titles&gt;&lt;periodical&gt;&lt;full-title&gt;Educational Management and Administration&lt;/full-title&gt;&lt;/periodical&gt;&lt;pages&gt;321-338&lt;/pages&gt;&lt;volume&gt;28&lt;/volume&gt;&lt;num-vols&gt;3&lt;/num-vols&gt;&lt;section&gt;321&lt;/section&gt;&lt;dates&gt;&lt;year&gt;2000&lt;/year&gt;&lt;/dates&gt;&lt;urls&gt;&lt;/urls&gt;&lt;/record&gt;&lt;/Cite&gt;&lt;/EndNote&gt;</w:instrText>
      </w:r>
      <w:r w:rsidR="00110428">
        <w:fldChar w:fldCharType="separate"/>
      </w:r>
      <w:r w:rsidR="00012794">
        <w:rPr>
          <w:noProof/>
        </w:rPr>
        <w:t>(Gronn 2000, 326)</w:t>
      </w:r>
      <w:r w:rsidR="00110428">
        <w:fldChar w:fldCharType="end"/>
      </w:r>
      <w:r w:rsidR="00110428" w:rsidRPr="001927B7">
        <w:t xml:space="preserve"> </w:t>
      </w:r>
      <w:r w:rsidRPr="001927B7">
        <w:t xml:space="preserve">bietet. </w:t>
      </w:r>
      <w:r w:rsidR="003F232A">
        <w:t xml:space="preserve">Spillane und Kolleginnen und Kollegen </w:t>
      </w:r>
      <w:r w:rsidRPr="001927B7">
        <w:t xml:space="preserve">schlugen in ähnlicher Weise vor, dass </w:t>
      </w:r>
      <w:r w:rsidR="00B94D3B">
        <w:t>Distributed Leadership</w:t>
      </w:r>
      <w:r w:rsidR="00B94D3B" w:rsidRPr="00063D42">
        <w:t xml:space="preserve"> </w:t>
      </w:r>
      <w:r w:rsidRPr="001927B7">
        <w:t xml:space="preserve">eine Linse sei, durch die man die Wechselbeziehung </w:t>
      </w:r>
      <w:r w:rsidRPr="001927B7">
        <w:lastRenderedPageBreak/>
        <w:t xml:space="preserve">zwischen der sozialen und physischen Umwelt und den Führungshandlungen untersuchen und besser verstehen könne, </w:t>
      </w:r>
      <w:r w:rsidR="002D4F7E">
        <w:t>«</w:t>
      </w:r>
      <w:r w:rsidRPr="001927B7">
        <w:t>indem man Dimensionen der Führungspraxis identifiziert und die Beziehungen zwischen diesen Dimensionen herausarbeitet</w:t>
      </w:r>
      <w:r w:rsidR="002D4F7E">
        <w:t>»</w:t>
      </w:r>
      <w:r w:rsidR="00612D36">
        <w:t xml:space="preserve"> </w:t>
      </w:r>
      <w:r w:rsidR="002E03F5">
        <w:fldChar w:fldCharType="begin"/>
      </w:r>
      <w:r w:rsidR="002D4F7E">
        <w:instrText xml:space="preserve"> ADDIN EN.CITE &lt;EndNote&gt;&lt;Cite&gt;&lt;Author&gt;Spillane&lt;/Author&gt;&lt;Year&gt;2004&lt;/Year&gt;&lt;RecNum&gt;1193&lt;/RecNum&gt;&lt;Pages&gt;4&lt;/Pages&gt;&lt;DisplayText&gt;(Spillane, Halverson, and Diamond 2004, 4)&lt;/DisplayText&gt;&lt;record&gt;&lt;rec-number&gt;1193&lt;/rec-number&gt;&lt;foreign-keys&gt;&lt;key app="EN" db-id="eze0zsr0nv0delepxxov9az5vzafdsdfzzrd" timestamp="1586935172" guid="c2c0860f-1e27-4c65-8298-2532a8096c60"&gt;1193&lt;/key&gt;&lt;/foreign-keys&gt;&lt;ref-type name="Journal Article"&gt;17&lt;/ref-type&gt;&lt;contributors&gt;&lt;authors&gt;&lt;author&gt;Spillane, James P.&lt;/author&gt;&lt;author&gt;Halverson, Richard&lt;/author&gt;&lt;author&gt;Diamond, John&lt;/author&gt;&lt;/authors&gt;&lt;/contributors&gt;&lt;titles&gt;&lt;title&gt;Towards a theory of leadership practice: A distributed practice&lt;/title&gt;&lt;secondary-title&gt;Journal for Curriculum Studies&lt;/secondary-title&gt;&lt;/titles&gt;&lt;periodical&gt;&lt;full-title&gt;Journal for Curriculum Studies&lt;/full-title&gt;&lt;/periodical&gt;&lt;pages&gt;3-34&lt;/pages&gt;&lt;volume&gt;36&lt;/volume&gt;&lt;num-vols&gt;1&lt;/num-vols&gt;&lt;section&gt;3&lt;/section&gt;&lt;dates&gt;&lt;year&gt;2004&lt;/year&gt;&lt;/dates&gt;&lt;urls&gt;&lt;/urls&gt;&lt;/record&gt;&lt;/Cite&gt;&lt;/EndNote&gt;</w:instrText>
      </w:r>
      <w:r w:rsidR="002E03F5">
        <w:fldChar w:fldCharType="separate"/>
      </w:r>
      <w:r w:rsidR="002D4F7E">
        <w:rPr>
          <w:noProof/>
        </w:rPr>
        <w:t xml:space="preserve">(Spillane, Halverson, </w:t>
      </w:r>
      <w:r w:rsidR="00DC2DF3">
        <w:rPr>
          <w:noProof/>
        </w:rPr>
        <w:t>und</w:t>
      </w:r>
      <w:r w:rsidR="002D4F7E">
        <w:rPr>
          <w:noProof/>
        </w:rPr>
        <w:t xml:space="preserve"> Diamond 2004, 4)</w:t>
      </w:r>
      <w:r w:rsidR="002E03F5">
        <w:fldChar w:fldCharType="end"/>
      </w:r>
      <w:r w:rsidR="002D4F7E">
        <w:t xml:space="preserve">. </w:t>
      </w:r>
      <w:r w:rsidR="009E0590" w:rsidRPr="009E0590">
        <w:t xml:space="preserve">In beiden Fällen wurde </w:t>
      </w:r>
      <w:r w:rsidR="00B94D3B">
        <w:t>Distributed Leadership</w:t>
      </w:r>
      <w:r w:rsidR="00B94D3B" w:rsidRPr="00063D42">
        <w:t xml:space="preserve"> </w:t>
      </w:r>
      <w:r w:rsidR="009E0590" w:rsidRPr="009E0590">
        <w:t>als heuristisches Instrument vorgeschlagen</w:t>
      </w:r>
      <w:r w:rsidR="00E855FA">
        <w:t xml:space="preserve"> und</w:t>
      </w:r>
      <w:r w:rsidR="009E0590" w:rsidRPr="009E0590">
        <w:t xml:space="preserve"> nicht als eine Form von oder ein Rezept für Praxis. Diese Abgrenzung </w:t>
      </w:r>
      <w:r w:rsidR="007D3E50">
        <w:t>wurde</w:t>
      </w:r>
      <w:r w:rsidR="009E0590" w:rsidRPr="009E0590">
        <w:t xml:space="preserve"> schnell </w:t>
      </w:r>
      <w:r w:rsidR="007D3E50">
        <w:t xml:space="preserve">durch </w:t>
      </w:r>
      <w:r w:rsidR="009E0590" w:rsidRPr="009E0590">
        <w:t xml:space="preserve">explizite oder implizite Aussagen anderer, dass </w:t>
      </w:r>
      <w:r w:rsidR="00B94D3B">
        <w:t>Distributed Leadership</w:t>
      </w:r>
      <w:r w:rsidR="00B94D3B" w:rsidRPr="00063D42">
        <w:t xml:space="preserve"> </w:t>
      </w:r>
      <w:r w:rsidR="009E0590" w:rsidRPr="009E0590">
        <w:t xml:space="preserve">eine Form </w:t>
      </w:r>
      <w:r w:rsidR="007B01DF">
        <w:t>von</w:t>
      </w:r>
      <w:r w:rsidR="009E0590" w:rsidRPr="009E0590">
        <w:t xml:space="preserve"> Praxis und zudem empfehlenswert</w:t>
      </w:r>
      <w:r w:rsidR="007B01DF">
        <w:t xml:space="preserve"> </w:t>
      </w:r>
      <w:r w:rsidR="009E0590" w:rsidRPr="009E0590">
        <w:t>sei</w:t>
      </w:r>
      <w:r w:rsidR="00715018">
        <w:t xml:space="preserve">, </w:t>
      </w:r>
      <w:r w:rsidR="00191228">
        <w:t>beiseitegeschoben</w:t>
      </w:r>
      <w:r w:rsidR="009E0590" w:rsidRPr="009E0590">
        <w:t>. Beispielsweise gibt der Titel einer Publikation des National College for School Leadership (NCSL)</w:t>
      </w:r>
      <w:r w:rsidR="00FA1409">
        <w:t xml:space="preserve"> </w:t>
      </w:r>
      <w:r w:rsidR="00EB2697">
        <w:t>«</w:t>
      </w:r>
      <w:r w:rsidR="009E0590" w:rsidRPr="009E0590">
        <w:t xml:space="preserve">Everyone a leader: Die Identifikation der Kernprinzipien und -praktiken, die es jedem ermöglichen, </w:t>
      </w:r>
      <w:r w:rsidR="002C745A">
        <w:t>eine Führerin, einen Führer zu sein</w:t>
      </w:r>
      <w:r w:rsidR="009E0590" w:rsidRPr="009E0590">
        <w:t xml:space="preserve"> und seine </w:t>
      </w:r>
      <w:r w:rsidR="00283E2E">
        <w:t xml:space="preserve">oder ihren Teil </w:t>
      </w:r>
      <w:r w:rsidR="009F1A03">
        <w:t xml:space="preserve">von Distributed Leadership zu </w:t>
      </w:r>
      <w:r w:rsidR="00A475F1">
        <w:t>spielen</w:t>
      </w:r>
      <w:r w:rsidR="00DC7DFC">
        <w:t xml:space="preserve">» </w:t>
      </w:r>
      <w:r w:rsidR="000D50D7">
        <w:fldChar w:fldCharType="begin"/>
      </w:r>
      <w:r w:rsidR="000D50D7">
        <w:instrText xml:space="preserve"> ADDIN EN.CITE &lt;EndNote&gt;&lt;Cite&gt;&lt;Author&gt;Bowen&lt;/Author&gt;&lt;Year&gt;2008&lt;/Year&gt;&lt;RecNum&gt;1268&lt;/RecNum&gt;&lt;DisplayText&gt;(Bowen and Bateson 2008)&lt;/DisplayText&gt;&lt;record&gt;&lt;rec-number&gt;1268&lt;/rec-number&gt;&lt;foreign-keys&gt;&lt;key app="EN" db-id="eze0zsr0nv0delepxxov9az5vzafdsdfzzrd" timestamp="1587467439"&gt;1268&lt;/key&gt;&lt;/foreign-keys&gt;&lt;ref-type name="Book"&gt;6&lt;/ref-type&gt;&lt;contributors&gt;&lt;authors&gt;&lt;author&gt;Bowen, C&lt;/author&gt;&lt;author&gt;Bateson, D&lt;/author&gt;&lt;/authors&gt;&lt;/contributors&gt;&lt;titles&gt;&lt;title&gt;Everyone a Leader: Identifying the Core Principles and Practices that Enable Everyone to be a Leader and Play Their Part in Distributed Leadership&lt;/title&gt;&lt;/titles&gt;&lt;dates&gt;&lt;year&gt;2008&lt;/year&gt;&lt;/dates&gt;&lt;pub-location&gt;Nottingham&lt;/pub-location&gt;&lt;publisher&gt;NCSL&lt;/publisher&gt;&lt;urls&gt;&lt;/urls&gt;&lt;/record&gt;&lt;/Cite&gt;&lt;/EndNote&gt;</w:instrText>
      </w:r>
      <w:r w:rsidR="000D50D7">
        <w:fldChar w:fldCharType="separate"/>
      </w:r>
      <w:r w:rsidR="000D50D7">
        <w:rPr>
          <w:noProof/>
        </w:rPr>
        <w:t xml:space="preserve">(Bowen </w:t>
      </w:r>
      <w:r w:rsidR="00DC2DF3">
        <w:rPr>
          <w:noProof/>
        </w:rPr>
        <w:t>und</w:t>
      </w:r>
      <w:r w:rsidR="000D50D7">
        <w:rPr>
          <w:noProof/>
        </w:rPr>
        <w:t xml:space="preserve"> Bateson 2008)</w:t>
      </w:r>
      <w:r w:rsidR="000D50D7">
        <w:fldChar w:fldCharType="end"/>
      </w:r>
      <w:r w:rsidR="009E0590" w:rsidRPr="009E0590">
        <w:t xml:space="preserve"> einen Vorgeschmack auf den evangelikalen Ton </w:t>
      </w:r>
      <w:r w:rsidR="00BF7730">
        <w:t>von vielem, was</w:t>
      </w:r>
      <w:r w:rsidR="009E0590" w:rsidRPr="009E0590">
        <w:t xml:space="preserve"> über </w:t>
      </w:r>
      <w:r w:rsidR="007B01DF">
        <w:t>Distributed Leadership</w:t>
      </w:r>
      <w:r w:rsidR="00BF7730">
        <w:t xml:space="preserve"> geschrieben wurde</w:t>
      </w:r>
      <w:r w:rsidR="009E0590" w:rsidRPr="009E0590">
        <w:t xml:space="preserve">. </w:t>
      </w:r>
      <w:r w:rsidR="001F09B6">
        <w:t>In dieser Publikation des NCSL</w:t>
      </w:r>
      <w:r w:rsidR="009E0590" w:rsidRPr="009E0590">
        <w:t xml:space="preserve"> </w:t>
      </w:r>
      <w:r w:rsidR="001F09B6">
        <w:t>die folgende</w:t>
      </w:r>
      <w:r w:rsidR="009E0590" w:rsidRPr="009E0590">
        <w:t xml:space="preserve"> Erklärung</w:t>
      </w:r>
      <w:r w:rsidR="001F09B6">
        <w:t xml:space="preserve"> enthalten</w:t>
      </w:r>
      <w:r w:rsidR="009E0590" w:rsidRPr="009E0590">
        <w:t>:</w:t>
      </w:r>
    </w:p>
    <w:p w14:paraId="3A21F24C" w14:textId="4359334A" w:rsidR="00E054C3" w:rsidRDefault="00E054C3" w:rsidP="00930B28"/>
    <w:p w14:paraId="50116404" w14:textId="5878DF49" w:rsidR="00E054C3" w:rsidRDefault="001F09B6" w:rsidP="00E054C3">
      <w:pPr>
        <w:ind w:left="708"/>
      </w:pPr>
      <w:r>
        <w:t>«</w:t>
      </w:r>
      <w:r w:rsidR="00E054C3" w:rsidRPr="00E054C3">
        <w:t xml:space="preserve">Um es allen Kindern zu ermöglichen, ihr Potenzial in Bezug auf ihre Leistungen und die umfassendere </w:t>
      </w:r>
      <w:r w:rsidR="002D03DC">
        <w:t>‘</w:t>
      </w:r>
      <w:r w:rsidR="00E054C3" w:rsidRPr="00E054C3">
        <w:t>Every-Child-Matters-Agenda (ECM)</w:t>
      </w:r>
      <w:r w:rsidR="005C5364">
        <w:rPr>
          <w:rStyle w:val="FootnoteReference"/>
        </w:rPr>
        <w:footnoteReference w:id="3"/>
      </w:r>
      <w:r w:rsidR="002D03DC">
        <w:t>’</w:t>
      </w:r>
      <w:r w:rsidR="00E054C3" w:rsidRPr="00E054C3">
        <w:t xml:space="preserve"> zu erreichen, </w:t>
      </w:r>
      <w:r w:rsidR="00E054C3" w:rsidRPr="005C483B">
        <w:rPr>
          <w:i/>
          <w:iCs/>
        </w:rPr>
        <w:t>sollte die Führung in der gesamten Schule verteilt sein</w:t>
      </w:r>
      <w:r w:rsidR="002D03DC">
        <w:t xml:space="preserve">» </w:t>
      </w:r>
      <w:r w:rsidR="00010EBF">
        <w:fldChar w:fldCharType="begin"/>
      </w:r>
      <w:r w:rsidR="005C483B">
        <w:instrText xml:space="preserve"> ADDIN EN.CITE &lt;EndNote&gt;&lt;Cite&gt;&lt;Author&gt;Bowen&lt;/Author&gt;&lt;Year&gt;2008&lt;/Year&gt;&lt;RecNum&gt;1268&lt;/RecNum&gt;&lt;Suffix&gt;`, kursiv im Original&lt;/Suffix&gt;&lt;Pages&gt;5&lt;/Pages&gt;&lt;DisplayText&gt;(Bowen and Bateson 2008, 5, kursiv im Original)&lt;/DisplayText&gt;&lt;record&gt;&lt;rec-number&gt;1268&lt;/rec-number&gt;&lt;foreign-keys&gt;&lt;key app="EN" db-id="eze0zsr0nv0delepxxov9az5vzafdsdfzzrd" timestamp="1587467439"&gt;1268&lt;/key&gt;&lt;/foreign-keys&gt;&lt;ref-type name="Book"&gt;6&lt;/ref-type&gt;&lt;contributors&gt;&lt;authors&gt;&lt;author&gt;Bowen, C&lt;/author&gt;&lt;author&gt;Bateson, D&lt;/author&gt;&lt;/authors&gt;&lt;/contributors&gt;&lt;titles&gt;&lt;title&gt;Everyone a Leader: Identifying the Core Principles and Practices that Enable Everyone to be a Leader and Play Their Part in Distributed Leadership&lt;/title&gt;&lt;/titles&gt;&lt;dates&gt;&lt;year&gt;2008&lt;/year&gt;&lt;/dates&gt;&lt;pub-location&gt;Nottingham&lt;/pub-location&gt;&lt;publisher&gt;NCSL&lt;/publisher&gt;&lt;urls&gt;&lt;/urls&gt;&lt;/record&gt;&lt;/Cite&gt;&lt;/EndNote&gt;</w:instrText>
      </w:r>
      <w:r w:rsidR="00010EBF">
        <w:fldChar w:fldCharType="separate"/>
      </w:r>
      <w:r w:rsidR="005C483B">
        <w:rPr>
          <w:noProof/>
        </w:rPr>
        <w:t xml:space="preserve">(Bowen </w:t>
      </w:r>
      <w:r w:rsidR="00DC2DF3">
        <w:rPr>
          <w:noProof/>
        </w:rPr>
        <w:t>und</w:t>
      </w:r>
      <w:r w:rsidR="005C483B">
        <w:rPr>
          <w:noProof/>
        </w:rPr>
        <w:t xml:space="preserve"> Bateson 2008, 5, kursiv im Original)</w:t>
      </w:r>
      <w:r w:rsidR="00010EBF">
        <w:fldChar w:fldCharType="end"/>
      </w:r>
      <w:r w:rsidR="001843B8">
        <w:t>.</w:t>
      </w:r>
    </w:p>
    <w:p w14:paraId="4922EAE2" w14:textId="5B99B7B1" w:rsidR="00E054C3" w:rsidRDefault="00E054C3" w:rsidP="00E054C3">
      <w:pPr>
        <w:ind w:left="708"/>
      </w:pPr>
    </w:p>
    <w:p w14:paraId="3328E81A" w14:textId="424AD78D" w:rsidR="00E054C3" w:rsidRDefault="00C4163C" w:rsidP="00E054C3">
      <w:r w:rsidRPr="00A7087A">
        <w:t xml:space="preserve">Bereits 2009 kamen Seashore Louis </w:t>
      </w:r>
      <w:r w:rsidR="002D17A1">
        <w:t>und Kolleginnen und Kollegen</w:t>
      </w:r>
      <w:r w:rsidRPr="00C4163C">
        <w:t xml:space="preserve"> zu dem Schluss, dass </w:t>
      </w:r>
      <w:r w:rsidR="007B01DF">
        <w:t>Distributed Leadership</w:t>
      </w:r>
      <w:r w:rsidR="007B01DF" w:rsidRPr="00063D42">
        <w:t xml:space="preserve"> </w:t>
      </w:r>
      <w:r w:rsidR="00657661">
        <w:t>«</w:t>
      </w:r>
      <w:r w:rsidRPr="00C4163C">
        <w:t>ein Mantra für die Neugestaltung von Führungspraxis</w:t>
      </w:r>
      <w:r w:rsidR="00657661">
        <w:t>»</w:t>
      </w:r>
      <w:r w:rsidRPr="00C4163C">
        <w:t xml:space="preserve"> </w:t>
      </w:r>
      <w:r w:rsidR="00A7087A">
        <w:fldChar w:fldCharType="begin"/>
      </w:r>
      <w:r w:rsidR="002D17A1">
        <w:instrText xml:space="preserve"> ADDIN EN.CITE &lt;EndNote&gt;&lt;Cite&gt;&lt;Author&gt;Seashore Louis&lt;/Author&gt;&lt;Year&gt;2009&lt;/Year&gt;&lt;RecNum&gt;1328&lt;/RecNum&gt;&lt;Pages&gt;157&lt;/Pages&gt;&lt;DisplayText&gt;(Seashore Louis et al. 2009, 157)&lt;/DisplayText&gt;&lt;record&gt;&lt;rec-number&gt;1328&lt;/rec-number&gt;&lt;foreign-keys&gt;&lt;key app="EN" db-id="eze0zsr0nv0delepxxov9az5vzafdsdfzzrd" timestamp="1587488856"&gt;1328&lt;/key&gt;&lt;/foreign-keys&gt;&lt;ref-type name="Book Section"&gt;5&lt;/ref-type&gt;&lt;contributors&gt;&lt;authors&gt;&lt;author&gt;Seashore Louis, Karen&lt;/author&gt;&lt;author&gt;Mayrowetz, David&lt;/author&gt;&lt;author&gt;Smiley, Mark&lt;/author&gt;&lt;author&gt;Murphy, Joseph&lt;/author&gt;&lt;/authors&gt;&lt;secondary-authors&gt;&lt;author&gt;Harris, Alma&lt;/author&gt;&lt;/secondary-authors&gt;&lt;/contributors&gt;&lt;titles&gt;&lt;title&gt;The role of sensemaking and trust in developing distributed leadership&lt;/title&gt;&lt;secondary-title&gt;Distributed Leadership: Different perspectives&lt;/secondary-title&gt;&lt;/titles&gt;&lt;pages&gt;157-180&lt;/pages&gt;&lt;dates&gt;&lt;year&gt;2009&lt;/year&gt;&lt;/dates&gt;&lt;pub-location&gt;London&lt;/pub-location&gt;&lt;publisher&gt;Springer&lt;/publisher&gt;&lt;urls&gt;&lt;/urls&gt;&lt;/record&gt;&lt;/Cite&gt;&lt;/EndNote&gt;</w:instrText>
      </w:r>
      <w:r w:rsidR="00A7087A">
        <w:fldChar w:fldCharType="separate"/>
      </w:r>
      <w:r w:rsidR="002D17A1">
        <w:rPr>
          <w:noProof/>
        </w:rPr>
        <w:t>(Seashore Louis et al. 2009, 157)</w:t>
      </w:r>
      <w:r w:rsidR="00A7087A">
        <w:fldChar w:fldCharType="end"/>
      </w:r>
      <w:r w:rsidR="00A7087A" w:rsidRPr="001100A4">
        <w:t xml:space="preserve"> </w:t>
      </w:r>
      <w:r w:rsidRPr="00C4163C">
        <w:t xml:space="preserve">geworden sei. Sie kommentieren, dass immer mehr Schulen versuchen, </w:t>
      </w:r>
      <w:r w:rsidR="007B01DF">
        <w:t>Distributed Leadership</w:t>
      </w:r>
      <w:r w:rsidR="007B01DF" w:rsidRPr="00063D42">
        <w:t xml:space="preserve"> </w:t>
      </w:r>
      <w:r w:rsidRPr="00C4163C">
        <w:t>zu übernehmen, und dass offizielle Stellen sie dazu ermutigen</w:t>
      </w:r>
      <w:r w:rsidR="00321E6E">
        <w:t xml:space="preserve"> </w:t>
      </w:r>
      <w:r w:rsidR="00DB02B0">
        <w:fldChar w:fldCharType="begin"/>
      </w:r>
      <w:r w:rsidR="00DB02B0">
        <w:instrText xml:space="preserve"> ADDIN EN.CITE &lt;EndNote&gt;&lt;Cite&gt;&lt;Author&gt;NCSL&lt;/Author&gt;&lt;Year&gt;2001&lt;/Year&gt;&lt;RecNum&gt;1207&lt;/RecNum&gt;&lt;DisplayText&gt;(NCSL 2001, OECD 2011)&lt;/DisplayText&gt;&lt;record&gt;&lt;rec-number&gt;1207&lt;/rec-number&gt;&lt;foreign-keys&gt;&lt;key app="EN" db-id="eze0zsr0nv0delepxxov9az5vzafdsdfzzrd" timestamp="1586939156" guid="572e3029-199a-4ef4-b111-c8ca8e5d0667"&gt;1207&lt;/key&gt;&lt;/foreign-keys&gt;&lt;ref-type name="Book"&gt;6&lt;/ref-type&gt;&lt;contributors&gt;&lt;authors&gt;&lt;author&gt;NCSL&lt;/author&gt;&lt;/authors&gt;&lt;/contributors&gt;&lt;titles&gt;&lt;title&gt;The leadership development framework&lt;/title&gt;&lt;/titles&gt;&lt;dates&gt;&lt;year&gt;2001&lt;/year&gt;&lt;/dates&gt;&lt;pub-location&gt;Nottingham&lt;/pub-location&gt;&lt;publisher&gt;National College for School Leadership&lt;/publisher&gt;&lt;urls&gt;&lt;/urls&gt;&lt;/record&gt;&lt;/Cite&gt;&lt;Cite&gt;&lt;Author&gt;OECD&lt;/Author&gt;&lt;Year&gt;2011&lt;/Year&gt;&lt;RecNum&gt;1321&lt;/RecNum&gt;&lt;record&gt;&lt;rec-number&gt;1321&lt;/rec-number&gt;&lt;foreign-keys&gt;&lt;key app="EN" db-id="eze0zsr0nv0delepxxov9az5vzafdsdfzzrd" timestamp="1587488068"&gt;1321&lt;/key&gt;&lt;/foreign-keys&gt;&lt;ref-type name="Book"&gt;6&lt;/ref-type&gt;&lt;contributors&gt;&lt;authors&gt;&lt;author&gt;OECD&lt;/author&gt;&lt;/authors&gt;&lt;/contributors&gt;&lt;titles&gt;&lt;title&gt;Improving school leadership policy and practice: pointers for policy development&lt;/title&gt;&lt;/titles&gt;&lt;dates&gt;&lt;year&gt;2011&lt;/year&gt;&lt;/dates&gt;&lt;pub-location&gt;Paris&lt;/pub-location&gt;&lt;publisher&gt;OECD&lt;/publisher&gt;&lt;urls&gt;&lt;/urls&gt;&lt;/record&gt;&lt;/Cite&gt;&lt;/EndNote&gt;</w:instrText>
      </w:r>
      <w:r w:rsidR="00DB02B0">
        <w:fldChar w:fldCharType="separate"/>
      </w:r>
      <w:r w:rsidR="00DB02B0">
        <w:rPr>
          <w:noProof/>
        </w:rPr>
        <w:t>(NCSL 2001, OECD 2011)</w:t>
      </w:r>
      <w:r w:rsidR="00DB02B0">
        <w:fldChar w:fldCharType="end"/>
      </w:r>
      <w:r w:rsidRPr="00C4163C">
        <w:t xml:space="preserve">. Trotz der Schlüpfrigkeit des Konzepts und seiner unsicheren Beziehung zu bereits existierenden Theorien hat sich die </w:t>
      </w:r>
      <w:r w:rsidR="007B01DF">
        <w:t>Distributed Leadership</w:t>
      </w:r>
      <w:r w:rsidR="007B01DF" w:rsidRPr="00063D42">
        <w:t xml:space="preserve"> </w:t>
      </w:r>
      <w:r w:rsidRPr="00C4163C">
        <w:t xml:space="preserve">von einem Mittel zur Neuausrichtung der Führungsforschung zu einer Art Führungsideal gewandelt. Day </w:t>
      </w:r>
      <w:r w:rsidR="000B383D">
        <w:t>und Kolleginnen und Kollegen</w:t>
      </w:r>
      <w:r w:rsidRPr="00C4163C">
        <w:t xml:space="preserve"> behaupten unmissverständlich: </w:t>
      </w:r>
      <w:r w:rsidR="00BF5EBC">
        <w:t>«</w:t>
      </w:r>
      <w:r w:rsidRPr="00C4163C">
        <w:t>Es besteht ein Zusammenhang zwischen der verstärkten Verteilung von Führungsrollen und -verantwortlichkeiten und der Verbesserung der Leistungen der Schülerinnen und Schüler</w:t>
      </w:r>
      <w:r w:rsidR="00BF5EBC">
        <w:t xml:space="preserve">» </w:t>
      </w:r>
      <w:r w:rsidR="00BF5EBC">
        <w:fldChar w:fldCharType="begin"/>
      </w:r>
      <w:r w:rsidR="000B383D">
        <w:instrText xml:space="preserve"> ADDIN EN.CITE &lt;EndNote&gt;&lt;Cite&gt;&lt;Author&gt;Day&lt;/Author&gt;&lt;Year&gt;2010&lt;/Year&gt;&lt;RecNum&gt;661&lt;/RecNum&gt;&lt;Pages&gt;16&lt;/Pages&gt;&lt;DisplayText&gt;(Day et al. 2010, 16)&lt;/DisplayText&gt;&lt;record&gt;&lt;rec-number&gt;661&lt;/rec-number&gt;&lt;foreign-keys&gt;&lt;key app="EN" db-id="eze0zsr0nv0delepxxov9az5vzafdsdfzzrd" timestamp="1573717508" guid="d55a0cb0-4b74-49f1-b495-982d4ddfdb22"&gt;661&lt;/key&gt;&lt;/foreign-keys&gt;&lt;ref-type name="Book"&gt;6&lt;/ref-type&gt;&lt;contributors&gt;&lt;authors&gt;&lt;author&gt;Day, Christopher&lt;/author&gt;&lt;author&gt;Sammons, Pam&lt;/author&gt;&lt;author&gt;Hopkins, David&lt;/author&gt;&lt;author&gt;Harris, Alma&lt;/author&gt;&lt;author&gt;Leithwood, Kenneth&lt;/author&gt;&lt;author&gt;Gu, Quin&lt;/author&gt;&lt;author&gt;Brown, Eleanor&lt;/author&gt;&lt;/authors&gt;&lt;/contributors&gt;&lt;titles&gt;&lt;title&gt;10 strong claims about sucessful school leadership&lt;/title&gt;&lt;/titles&gt;&lt;keywords&gt;&lt;keyword&gt;School Leadership&lt;/keyword&gt;&lt;keyword&gt;Sucessfull Leadership&lt;/keyword&gt;&lt;/keywords&gt;&lt;dates&gt;&lt;year&gt;2010&lt;/year&gt;&lt;/dates&gt;&lt;pub-location&gt;Nottingham&lt;/pub-location&gt;&lt;publisher&gt;National College for Leadership of Schools and Children&amp;apos;s Service&lt;/publisher&gt;&lt;urls&gt;&lt;/urls&gt;&lt;language&gt;English&lt;/language&gt;&lt;/record&gt;&lt;/Cite&gt;&lt;/EndNote&gt;</w:instrText>
      </w:r>
      <w:r w:rsidR="00BF5EBC">
        <w:fldChar w:fldCharType="separate"/>
      </w:r>
      <w:r w:rsidR="000B383D">
        <w:rPr>
          <w:noProof/>
        </w:rPr>
        <w:t>(Day et al. 2010, 16)</w:t>
      </w:r>
      <w:r w:rsidR="00BF5EBC">
        <w:fldChar w:fldCharType="end"/>
      </w:r>
      <w:r w:rsidRPr="00C4163C">
        <w:t xml:space="preserve">. Anfängliche Vorsicht bei der Behauptung, dass </w:t>
      </w:r>
      <w:r w:rsidR="00715348">
        <w:t>Distributed Leadership</w:t>
      </w:r>
      <w:r w:rsidR="00715348" w:rsidRPr="00063D42">
        <w:t xml:space="preserve"> </w:t>
      </w:r>
      <w:r w:rsidRPr="00C4163C">
        <w:t xml:space="preserve">nur nützlich ist als Linse für die Forschung, wurde in vielen Fällen durch offenes Eintreten für die Sache ersetzt. </w:t>
      </w:r>
      <w:r w:rsidR="00715348">
        <w:t>Distributed Leadership</w:t>
      </w:r>
      <w:r w:rsidR="00715348" w:rsidRPr="00063D42">
        <w:t xml:space="preserve"> </w:t>
      </w:r>
      <w:r w:rsidRPr="00C4163C">
        <w:t xml:space="preserve">ist zu einer gewollten Praxis geworden, die zur Verbesserung der Schulen beworben wird: Die Theorie ist nicht mehr "the new kid on the block", sondern </w:t>
      </w:r>
      <w:r w:rsidR="0071350B">
        <w:t xml:space="preserve">schon </w:t>
      </w:r>
      <w:r w:rsidRPr="00C4163C">
        <w:t>fast das einzige Kind in Sicht.</w:t>
      </w:r>
    </w:p>
    <w:p w14:paraId="373D1BA6" w14:textId="3E5A6F4B" w:rsidR="007A77EE" w:rsidRDefault="007A77EE" w:rsidP="00E054C3"/>
    <w:p w14:paraId="2E6C6EBB" w14:textId="13CBE35C" w:rsidR="007A77EE" w:rsidRDefault="007A77EE" w:rsidP="00F60772">
      <w:pPr>
        <w:pStyle w:val="Heading1"/>
      </w:pPr>
      <w:r>
        <w:t>Komm nur herein: Das Wasser ist warm</w:t>
      </w:r>
    </w:p>
    <w:p w14:paraId="0FDE080E" w14:textId="53E7CD70" w:rsidR="007A77EE" w:rsidRDefault="007A77EE" w:rsidP="00E054C3"/>
    <w:p w14:paraId="7EC11F0B" w14:textId="3BDB968E" w:rsidR="007A77EE" w:rsidRDefault="00994FC1" w:rsidP="00E054C3">
      <w:r>
        <w:fldChar w:fldCharType="begin"/>
      </w:r>
      <w:r w:rsidR="00B55B28">
        <w:instrText xml:space="preserve"> ADDIN EN.CITE &lt;EndNote&gt;&lt;Cite AuthorYear="1"&gt;&lt;Author&gt;Hatcher&lt;/Author&gt;&lt;Year&gt;2005&lt;/Year&gt;&lt;RecNum&gt;1297&lt;/RecNum&gt;&lt;DisplayText&gt;Hatcher (2005)&lt;/DisplayText&gt;&lt;record&gt;&lt;rec-number&gt;1297&lt;/rec-number&gt;&lt;foreign-keys&gt;&lt;key app="EN" db-id="eze0zsr0nv0delepxxov9az5vzafdsdfzzrd" timestamp="1587475468"&gt;1297&lt;/key&gt;&lt;/foreign-keys&gt;&lt;ref-type name="Journal Article"&gt;17&lt;/ref-type&gt;&lt;contributors&gt;&lt;authors&gt;&lt;author&gt;Hatcher, Richard&lt;/author&gt;&lt;/authors&gt;&lt;/contributors&gt;&lt;titles&gt;&lt;title&gt;The distribution of leadership and power in schools&lt;/title&gt;&lt;secondary-title&gt;British Journal of Sociology of Education&lt;/secondary-title&gt;&lt;/titles&gt;&lt;periodical&gt;&lt;full-title&gt;British Journal of Sociology of Education&lt;/full-title&gt;&lt;/periodical&gt;&lt;pages&gt;253-267&lt;/pages&gt;&lt;volume&gt;26&lt;/volume&gt;&lt;num-vols&gt;2&lt;/num-vols&gt;&lt;section&gt;253&lt;/section&gt;&lt;dates&gt;&lt;year&gt;2005&lt;/year&gt;&lt;/dates&gt;&lt;urls&gt;&lt;/urls&gt;&lt;/record&gt;&lt;/Cite&gt;&lt;/EndNote&gt;</w:instrText>
      </w:r>
      <w:r>
        <w:fldChar w:fldCharType="separate"/>
      </w:r>
      <w:r w:rsidR="00B55B28">
        <w:rPr>
          <w:noProof/>
        </w:rPr>
        <w:t>Hatcher (2005)</w:t>
      </w:r>
      <w:r>
        <w:fldChar w:fldCharType="end"/>
      </w:r>
      <w:r w:rsidR="00B935C4" w:rsidRPr="00B935C4">
        <w:t xml:space="preserve"> sieht zwei Gründe dafür, warum </w:t>
      </w:r>
      <w:r w:rsidR="00C777B1">
        <w:t>Distributed Leadership</w:t>
      </w:r>
      <w:r w:rsidR="00C777B1" w:rsidRPr="00063D42">
        <w:t xml:space="preserve"> </w:t>
      </w:r>
      <w:r w:rsidR="00B935C4" w:rsidRPr="00B935C4">
        <w:t xml:space="preserve">in der Literatur so prominent geworden ist: erstens, </w:t>
      </w:r>
      <w:r w:rsidR="0004691E">
        <w:t>weil</w:t>
      </w:r>
      <w:r w:rsidR="00B935C4" w:rsidRPr="00B935C4">
        <w:t xml:space="preserve"> das Engagement einer breiteren Gruppe von Mitarbeitenden wirksamer ist, um Veränderungen umzusetzen, und zweitens, </w:t>
      </w:r>
      <w:r w:rsidR="00943AA7">
        <w:t>weil</w:t>
      </w:r>
      <w:r w:rsidR="00B935C4" w:rsidRPr="00B935C4">
        <w:t xml:space="preserve"> in einer komplexeren Welt die Fähigkeiten und Erfahrungen von </w:t>
      </w:r>
      <w:r w:rsidR="00C777B1">
        <w:t xml:space="preserve">einer grösseren Vielfalt an </w:t>
      </w:r>
      <w:r w:rsidR="00B935C4" w:rsidRPr="00B935C4">
        <w:t xml:space="preserve">Menschen notwendig sind, um Führung erfolgreich zu gestalten. Große Bedeutung wird </w:t>
      </w:r>
      <w:r w:rsidR="00C777B1">
        <w:t>Distributed Leadership</w:t>
      </w:r>
      <w:r w:rsidR="00C777B1" w:rsidRPr="00063D42">
        <w:t xml:space="preserve"> </w:t>
      </w:r>
      <w:r w:rsidR="00546558">
        <w:t>d</w:t>
      </w:r>
      <w:r w:rsidR="002D0468">
        <w:t xml:space="preserve">ort </w:t>
      </w:r>
      <w:r w:rsidR="00B935C4" w:rsidRPr="00B935C4">
        <w:t xml:space="preserve">beigemessen, </w:t>
      </w:r>
      <w:r w:rsidR="00F052D0">
        <w:t>wo Personen</w:t>
      </w:r>
      <w:r w:rsidR="00B935C4" w:rsidRPr="00B935C4">
        <w:t>, die über einschlägige Fachkenntnisse verfügen, Zugang zu Führungsaufgaben eröffnet</w:t>
      </w:r>
      <w:r w:rsidR="00113069">
        <w:t xml:space="preserve"> werden</w:t>
      </w:r>
      <w:r w:rsidR="00B935C4" w:rsidRPr="00B935C4">
        <w:t xml:space="preserve">. In manchen Texten wird nicht nur behauptet, dass </w:t>
      </w:r>
      <w:r w:rsidR="00C777B1">
        <w:t>Distributed Leadership</w:t>
      </w:r>
      <w:r w:rsidR="00C777B1" w:rsidRPr="00063D42">
        <w:t xml:space="preserve"> </w:t>
      </w:r>
      <w:r w:rsidR="00B935C4" w:rsidRPr="00B935C4">
        <w:t xml:space="preserve">mehr Möglichkeiten schafft, sondern dass diese Möglichkeiten allen oder sogar allen gleich </w:t>
      </w:r>
      <w:r w:rsidR="00C777B1" w:rsidRPr="00B935C4">
        <w:t>offenstehen</w:t>
      </w:r>
      <w:r w:rsidR="00B935C4" w:rsidRPr="00B935C4">
        <w:t xml:space="preserve">. So behaupten beispielsweise MacBeath </w:t>
      </w:r>
      <w:r w:rsidR="005442BB">
        <w:t>und Kolleginnen und Kollegen</w:t>
      </w:r>
      <w:r w:rsidR="00B935C4" w:rsidRPr="00B935C4">
        <w:t xml:space="preserve">, dass </w:t>
      </w:r>
      <w:r w:rsidR="00406B98">
        <w:t xml:space="preserve">Distributed Leadership </w:t>
      </w:r>
      <w:r w:rsidR="00C02472">
        <w:t>«</w:t>
      </w:r>
      <w:r w:rsidR="00B935C4" w:rsidRPr="00B935C4">
        <w:t>für alle Mitglieder einer Organisation die Möglichkeit schafft, Führung zu übernehmen</w:t>
      </w:r>
      <w:r w:rsidR="00D53113">
        <w:t xml:space="preserve">» </w:t>
      </w:r>
      <w:r w:rsidR="00A06B84">
        <w:fldChar w:fldCharType="begin"/>
      </w:r>
      <w:r w:rsidR="005442BB">
        <w:instrText xml:space="preserve"> ADDIN EN.CITE &lt;EndNote&gt;&lt;Cite&gt;&lt;Author&gt;MacBeath&lt;/Author&gt;&lt;Year&gt;2004&lt;/Year&gt;&lt;RecNum&gt;1307&lt;/RecNum&gt;&lt;Pages&gt;13&lt;/Pages&gt;&lt;DisplayText&gt;(MacBeath, Oduro, and Waterhouse 2004, 13)&lt;/DisplayText&gt;&lt;record&gt;&lt;rec-number&gt;1307&lt;/rec-number&gt;&lt;foreign-keys&gt;&lt;key app="EN" db-id="eze0zsr0nv0delepxxov9az5vzafdsdfzzrd" timestamp="1587476656"&gt;1307&lt;/key&gt;&lt;/foreign-keys&gt;&lt;ref-type name="Book"&gt;6&lt;/ref-type&gt;&lt;contributors&gt;&lt;authors&gt;&lt;author&gt;MacBeath, John&lt;/author&gt;&lt;author&gt;Oduro, George&lt;/author&gt;&lt;author&gt;Waterhouse, Joanne&lt;/author&gt;&lt;/authors&gt;&lt;/contributors&gt;&lt;titles&gt;&lt;title&gt;Distributed Leadership in Action: A study of current practice in schools&lt;/title&gt;&lt;/titles&gt;&lt;dates&gt;&lt;year&gt;2004&lt;/year&gt;&lt;/dates&gt;&lt;pub-location&gt;Nottingham&lt;/pub-location&gt;&lt;publisher&gt;NCSL&lt;/publisher&gt;&lt;urls&gt;&lt;/urls&gt;&lt;/record&gt;&lt;/Cite&gt;&lt;/EndNote&gt;</w:instrText>
      </w:r>
      <w:r w:rsidR="00A06B84">
        <w:fldChar w:fldCharType="separate"/>
      </w:r>
      <w:r w:rsidR="005442BB">
        <w:rPr>
          <w:noProof/>
        </w:rPr>
        <w:t xml:space="preserve">(MacBeath, Oduro </w:t>
      </w:r>
      <w:r w:rsidR="00DC2DF3">
        <w:rPr>
          <w:noProof/>
        </w:rPr>
        <w:t>und</w:t>
      </w:r>
      <w:r w:rsidR="005442BB">
        <w:rPr>
          <w:noProof/>
        </w:rPr>
        <w:t xml:space="preserve"> Waterhouse 2004, 13)</w:t>
      </w:r>
      <w:r w:rsidR="00A06B84">
        <w:fldChar w:fldCharType="end"/>
      </w:r>
      <w:r w:rsidR="00B935C4" w:rsidRPr="00B935C4">
        <w:t xml:space="preserve"> und</w:t>
      </w:r>
      <w:r w:rsidR="005E62A9">
        <w:t xml:space="preserve"> «</w:t>
      </w:r>
      <w:r w:rsidR="00B935C4" w:rsidRPr="00B935C4">
        <w:t xml:space="preserve">Sie gibt </w:t>
      </w:r>
      <w:r w:rsidR="00B935C4" w:rsidRPr="00B935C4">
        <w:lastRenderedPageBreak/>
        <w:t>nicht notwendigerweise einem bestimmten Individuum oder bestimmten Kategorien von Personen das Privileg, mehr Führung zu übernehmen als andere</w:t>
      </w:r>
      <w:r w:rsidR="005E62A9">
        <w:t>» (ebd.)</w:t>
      </w:r>
      <w:r w:rsidR="00B935C4" w:rsidRPr="00B935C4">
        <w:t xml:space="preserve">. Bennett </w:t>
      </w:r>
      <w:r w:rsidR="00AE5AD8">
        <w:t>und Kolleginnen und Kollegen</w:t>
      </w:r>
      <w:r w:rsidR="00B935C4" w:rsidRPr="00B935C4">
        <w:t xml:space="preserve"> sind sich einig, dass </w:t>
      </w:r>
      <w:r w:rsidR="00DA4F56">
        <w:t>«</w:t>
      </w:r>
      <w:r w:rsidR="00B935C4" w:rsidRPr="00B935C4">
        <w:t>dem Konzept keine Grenzen gesetzt sind</w:t>
      </w:r>
      <w:r w:rsidR="00E2661C">
        <w:t xml:space="preserve">» </w:t>
      </w:r>
      <w:r w:rsidR="00024F24">
        <w:fldChar w:fldCharType="begin"/>
      </w:r>
      <w:r w:rsidR="00AE5AD8">
        <w:instrText xml:space="preserve"> ADDIN EN.CITE &lt;EndNote&gt;&lt;Cite&gt;&lt;Author&gt;Bennett&lt;/Author&gt;&lt;Year&gt;2003&lt;/Year&gt;&lt;RecNum&gt;1194&lt;/RecNum&gt;&lt;Pages&gt;162&lt;/Pages&gt;&lt;DisplayText&gt;(Bennett et al. 2003, 162)&lt;/DisplayText&gt;&lt;record&gt;&lt;rec-number&gt;1194&lt;/rec-number&gt;&lt;foreign-keys&gt;&lt;key app="EN" db-id="eze0zsr0nv0delepxxov9az5vzafdsdfzzrd" timestamp="1586935610" guid="1d1d144b-ea52-402a-b968-289f4b563494"&gt;1194&lt;/key&gt;&lt;/foreign-keys&gt;&lt;ref-type name="Book"&gt;6&lt;/ref-type&gt;&lt;contributors&gt;&lt;authors&gt;&lt;author&gt;Bennett, Nigel&lt;/author&gt;&lt;author&gt;Wise, Christine&lt;/author&gt;&lt;author&gt;Woods, Philip&lt;/author&gt;&lt;author&gt;Harvey, Janet&lt;/author&gt;&lt;/authors&gt;&lt;/contributors&gt;&lt;titles&gt;&lt;title&gt;Distributed leadership: A review of literature&lt;/title&gt;&lt;/titles&gt;&lt;dates&gt;&lt;year&gt;2003&lt;/year&gt;&lt;/dates&gt;&lt;pub-location&gt;Nottingham&lt;/pub-location&gt;&lt;publisher&gt;National College for School Leadership&lt;/publisher&gt;&lt;urls&gt;&lt;/urls&gt;&lt;/record&gt;&lt;/Cite&gt;&lt;/EndNote&gt;</w:instrText>
      </w:r>
      <w:r w:rsidR="00024F24">
        <w:fldChar w:fldCharType="separate"/>
      </w:r>
      <w:r w:rsidR="00AE5AD8">
        <w:rPr>
          <w:noProof/>
        </w:rPr>
        <w:t>(Bennett et al. 2003, 162)</w:t>
      </w:r>
      <w:r w:rsidR="00024F24">
        <w:fldChar w:fldCharType="end"/>
      </w:r>
      <w:r w:rsidR="00B935C4" w:rsidRPr="00B935C4">
        <w:t xml:space="preserve">, wenn es darum geht, wer einbezogen werden könnte. </w:t>
      </w:r>
      <w:r w:rsidR="009F29ED">
        <w:t>Distributed Leadership</w:t>
      </w:r>
      <w:r w:rsidR="00B935C4" w:rsidRPr="00B935C4">
        <w:t xml:space="preserve"> wird als möglicher Ersatz für frühere Formen von Führung</w:t>
      </w:r>
      <w:r w:rsidR="00584D76">
        <w:t xml:space="preserve"> </w:t>
      </w:r>
      <w:r w:rsidR="00584D76" w:rsidRPr="00B935C4">
        <w:t>wie etwa heroische, charismatische, kollegiale, top-down und transaktionale Führung</w:t>
      </w:r>
      <w:r w:rsidR="00B935C4" w:rsidRPr="00B935C4">
        <w:t xml:space="preserve"> dargestellt, </w:t>
      </w:r>
      <w:r w:rsidR="00481464">
        <w:t>welche</w:t>
      </w:r>
      <w:r w:rsidR="00B935C4" w:rsidRPr="00B935C4">
        <w:t xml:space="preserve"> in Bezug auf ihre Ethik und/oder Wirksamkeit negativ </w:t>
      </w:r>
      <w:r w:rsidR="006D6D9B">
        <w:t>bewertet</w:t>
      </w:r>
      <w:r w:rsidR="00B935C4" w:rsidRPr="00B935C4">
        <w:t xml:space="preserve"> werden. Sowohl die neue Theorie als auch die neue Praxis werden als inklusiver und wirksamer, ja sogar wirksamer, weil inklusiver dargestellt. Es scheint daher die weit verbreitete Überzeugung zu herrschen, dass </w:t>
      </w:r>
      <w:r w:rsidR="005D2294">
        <w:t>Distributed Leadership</w:t>
      </w:r>
      <w:r w:rsidR="00B935C4" w:rsidRPr="00B935C4">
        <w:t xml:space="preserve"> - ob </w:t>
      </w:r>
      <w:r w:rsidR="00E4092E">
        <w:t>ermöglicht</w:t>
      </w:r>
      <w:r w:rsidR="005920DB">
        <w:t xml:space="preserve"> </w:t>
      </w:r>
      <w:r w:rsidR="00B935C4" w:rsidRPr="00B935C4">
        <w:t>durch die Schulleitung oder als Ergebnis von Selbstorganisation - potenziell alle in die Lage versetzt, allein auf der Grundlage ihrer Fähigkeiten</w:t>
      </w:r>
      <w:r w:rsidR="009F22C0">
        <w:t>,</w:t>
      </w:r>
      <w:r w:rsidR="00B935C4" w:rsidRPr="00B935C4">
        <w:t xml:space="preserve"> an Führungsaufgaben teilzunehmen. Für die Mitarbeiterinnen und Mitarbeiter zeigt sich </w:t>
      </w:r>
      <w:r w:rsidR="00C777B1">
        <w:t>die</w:t>
      </w:r>
      <w:r w:rsidR="00B935C4" w:rsidRPr="00B935C4">
        <w:t xml:space="preserve"> verlockende Einladung, zum Wohle der Lernenden Führung zu teilen.</w:t>
      </w:r>
    </w:p>
    <w:p w14:paraId="2AF7941F" w14:textId="76FA25E0" w:rsidR="00AD5A3E" w:rsidRDefault="00AD5A3E" w:rsidP="00E054C3"/>
    <w:p w14:paraId="758C008D" w14:textId="2442D21C" w:rsidR="00AD5A3E" w:rsidRPr="00F5014D" w:rsidRDefault="00AD5A3E" w:rsidP="00C016DB">
      <w:pPr>
        <w:pStyle w:val="Heading1"/>
      </w:pPr>
      <w:r w:rsidRPr="00F5014D">
        <w:t>Macht</w:t>
      </w:r>
    </w:p>
    <w:p w14:paraId="32834467" w14:textId="44DDC248" w:rsidR="005C5ECE" w:rsidRDefault="00B573C2" w:rsidP="006E3C78">
      <w:pPr>
        <w:rPr>
          <w:lang w:eastAsia="de-CH"/>
        </w:rPr>
      </w:pPr>
      <w:r w:rsidRPr="00B573C2">
        <w:rPr>
          <w:lang w:eastAsia="de-CH"/>
        </w:rPr>
        <w:t>Die Behauptung</w:t>
      </w:r>
      <w:r w:rsidR="001C1BD8">
        <w:rPr>
          <w:lang w:eastAsia="de-CH"/>
        </w:rPr>
        <w:t>, dass a</w:t>
      </w:r>
      <w:r w:rsidRPr="00B573C2">
        <w:rPr>
          <w:lang w:eastAsia="de-CH"/>
        </w:rPr>
        <w:t xml:space="preserve">lle führen </w:t>
      </w:r>
      <w:r w:rsidR="00D946D3">
        <w:rPr>
          <w:lang w:eastAsia="de-CH"/>
        </w:rPr>
        <w:t xml:space="preserve">können </w:t>
      </w:r>
      <w:r w:rsidRPr="00B573C2">
        <w:rPr>
          <w:lang w:eastAsia="de-CH"/>
        </w:rPr>
        <w:t xml:space="preserve">wird im Allgemeinen nicht von einer </w:t>
      </w:r>
      <w:r w:rsidR="00FD6F97">
        <w:rPr>
          <w:lang w:eastAsia="de-CH"/>
        </w:rPr>
        <w:t>vertieften</w:t>
      </w:r>
      <w:r w:rsidRPr="00B573C2">
        <w:rPr>
          <w:lang w:eastAsia="de-CH"/>
        </w:rPr>
        <w:t xml:space="preserve"> Reflexion über die Auswirkungen dieses Standpunktes,</w:t>
      </w:r>
      <w:r w:rsidR="00D54316">
        <w:rPr>
          <w:lang w:eastAsia="de-CH"/>
        </w:rPr>
        <w:t xml:space="preserve"> noch darüber</w:t>
      </w:r>
      <w:r w:rsidR="00954B26">
        <w:rPr>
          <w:lang w:eastAsia="de-CH"/>
        </w:rPr>
        <w:t>,</w:t>
      </w:r>
      <w:r w:rsidRPr="00B573C2">
        <w:rPr>
          <w:lang w:eastAsia="de-CH"/>
        </w:rPr>
        <w:t xml:space="preserve"> was die Einbindung weiterer Personen in </w:t>
      </w:r>
      <w:r w:rsidR="00954B26">
        <w:rPr>
          <w:lang w:eastAsia="de-CH"/>
        </w:rPr>
        <w:t xml:space="preserve">die </w:t>
      </w:r>
      <w:r w:rsidRPr="00B573C2">
        <w:rPr>
          <w:lang w:eastAsia="de-CH"/>
        </w:rPr>
        <w:t>Führung bedeuten könnte</w:t>
      </w:r>
      <w:r w:rsidR="006531DD">
        <w:rPr>
          <w:lang w:eastAsia="de-CH"/>
        </w:rPr>
        <w:t xml:space="preserve">, </w:t>
      </w:r>
      <w:r w:rsidR="006531DD" w:rsidRPr="00B573C2">
        <w:rPr>
          <w:lang w:eastAsia="de-CH"/>
        </w:rPr>
        <w:t>begleitet</w:t>
      </w:r>
      <w:r w:rsidRPr="00B573C2">
        <w:rPr>
          <w:lang w:eastAsia="de-CH"/>
        </w:rPr>
        <w:t xml:space="preserve">. </w:t>
      </w:r>
      <w:r w:rsidR="009039C7">
        <w:rPr>
          <w:lang w:eastAsia="de-CH"/>
        </w:rPr>
        <w:t>Beispielsweise werden i</w:t>
      </w:r>
      <w:r w:rsidRPr="00B573C2">
        <w:rPr>
          <w:lang w:eastAsia="de-CH"/>
        </w:rPr>
        <w:t xml:space="preserve">n der von der NCSL gesponserten Publikation </w:t>
      </w:r>
      <w:r w:rsidR="00101E3A">
        <w:rPr>
          <w:lang w:eastAsia="de-CH"/>
        </w:rPr>
        <w:t>«</w:t>
      </w:r>
      <w:r w:rsidRPr="00B573C2">
        <w:rPr>
          <w:lang w:eastAsia="de-CH"/>
        </w:rPr>
        <w:t>Everyone a Leader</w:t>
      </w:r>
      <w:r w:rsidR="00101E3A">
        <w:rPr>
          <w:lang w:eastAsia="de-CH"/>
        </w:rPr>
        <w:t xml:space="preserve">» </w:t>
      </w:r>
      <w:r w:rsidR="009039C7">
        <w:rPr>
          <w:lang w:eastAsia="de-CH"/>
        </w:rPr>
        <w:fldChar w:fldCharType="begin"/>
      </w:r>
      <w:r w:rsidR="009039C7">
        <w:rPr>
          <w:lang w:eastAsia="de-CH"/>
        </w:rPr>
        <w:instrText xml:space="preserve"> ADDIN EN.CITE &lt;EndNote&gt;&lt;Cite&gt;&lt;Author&gt;Bennett&lt;/Author&gt;&lt;Year&gt;2003&lt;/Year&gt;&lt;RecNum&gt;1194&lt;/RecNum&gt;&lt;DisplayText&gt;(Bennett et al. 2003)&lt;/DisplayText&gt;&lt;record&gt;&lt;rec-number&gt;1194&lt;/rec-number&gt;&lt;foreign-keys&gt;&lt;key app="EN" db-id="eze0zsr0nv0delepxxov9az5vzafdsdfzzrd" timestamp="1586935610" guid="1d1d144b-ea52-402a-b968-289f4b563494"&gt;1194&lt;/key&gt;&lt;/foreign-keys&gt;&lt;ref-type name="Book"&gt;6&lt;/ref-type&gt;&lt;contributors&gt;&lt;authors&gt;&lt;author&gt;Bennett, Nigel&lt;/author&gt;&lt;author&gt;Wise, Christine&lt;/author&gt;&lt;author&gt;Woods, Philip&lt;/author&gt;&lt;author&gt;Harvey, Janet&lt;/author&gt;&lt;/authors&gt;&lt;/contributors&gt;&lt;titles&gt;&lt;title&gt;Distributed leadership: A review of literature&lt;/title&gt;&lt;/titles&gt;&lt;dates&gt;&lt;year&gt;2003&lt;/year&gt;&lt;/dates&gt;&lt;pub-location&gt;Nottingham&lt;/pub-location&gt;&lt;publisher&gt;National College for School Leadership&lt;/publisher&gt;&lt;urls&gt;&lt;/urls&gt;&lt;/record&gt;&lt;/Cite&gt;&lt;/EndNote&gt;</w:instrText>
      </w:r>
      <w:r w:rsidR="009039C7">
        <w:rPr>
          <w:lang w:eastAsia="de-CH"/>
        </w:rPr>
        <w:fldChar w:fldCharType="separate"/>
      </w:r>
      <w:r w:rsidR="009039C7">
        <w:rPr>
          <w:noProof/>
          <w:lang w:eastAsia="de-CH"/>
        </w:rPr>
        <w:t>(Bennett et al. 2003)</w:t>
      </w:r>
      <w:r w:rsidR="009039C7">
        <w:rPr>
          <w:lang w:eastAsia="de-CH"/>
        </w:rPr>
        <w:fldChar w:fldCharType="end"/>
      </w:r>
      <w:r w:rsidRPr="00B573C2">
        <w:rPr>
          <w:lang w:eastAsia="de-CH"/>
        </w:rPr>
        <w:t xml:space="preserve">) nur zwei Sätze zur Berücksichtigung </w:t>
      </w:r>
      <w:r w:rsidR="00711072">
        <w:rPr>
          <w:lang w:eastAsia="de-CH"/>
        </w:rPr>
        <w:t>von</w:t>
      </w:r>
      <w:r w:rsidRPr="00B573C2">
        <w:rPr>
          <w:lang w:eastAsia="de-CH"/>
        </w:rPr>
        <w:t xml:space="preserve"> Inklusivität gegeben. </w:t>
      </w:r>
      <w:r w:rsidRPr="006E3C78">
        <w:rPr>
          <w:lang w:eastAsia="de-CH"/>
        </w:rPr>
        <w:t xml:space="preserve">Die zentrale Frage der Macht taucht in einem Großteil der Literatur, wenn überhaupt, nur oberflächlich auf. Es gibt gelegentliche Hinweise: Harris schlägt die Notwendigkeit einer </w:t>
      </w:r>
      <w:r w:rsidR="007A3708">
        <w:rPr>
          <w:lang w:eastAsia="de-CH"/>
        </w:rPr>
        <w:t>«</w:t>
      </w:r>
      <w:r w:rsidRPr="006E3C78">
        <w:rPr>
          <w:lang w:eastAsia="de-CH"/>
        </w:rPr>
        <w:t>Umverteilung von Macht</w:t>
      </w:r>
      <w:r w:rsidR="007A3708">
        <w:rPr>
          <w:lang w:eastAsia="de-CH"/>
        </w:rPr>
        <w:t xml:space="preserve">» </w:t>
      </w:r>
      <w:r w:rsidR="002A2F6B">
        <w:rPr>
          <w:lang w:eastAsia="de-CH"/>
        </w:rPr>
        <w:fldChar w:fldCharType="begin"/>
      </w:r>
      <w:r w:rsidR="006E763B">
        <w:rPr>
          <w:lang w:eastAsia="de-CH"/>
        </w:rPr>
        <w:instrText xml:space="preserve"> ADDIN EN.CITE &lt;EndNote&gt;&lt;Cite&gt;&lt;Author&gt;Harris&lt;/Author&gt;&lt;Year&gt;2003&lt;/Year&gt;&lt;RecNum&gt;1291&lt;/RecNum&gt;&lt;Pages&gt;75&lt;/Pages&gt;&lt;DisplayText&gt;(Harris 2003, 75)&lt;/DisplayText&gt;&lt;record&gt;&lt;rec-number&gt;1291&lt;/rec-number&gt;&lt;foreign-keys&gt;&lt;key app="EN" db-id="eze0zsr0nv0delepxxov9az5vzafdsdfzzrd" timestamp="1587475007"&gt;1291&lt;/key&gt;&lt;/foreign-keys&gt;&lt;ref-type name="Book Section"&gt;5&lt;/ref-type&gt;&lt;contributors&gt;&lt;authors&gt;&lt;author&gt;Harris, Alma&lt;/author&gt;&lt;/authors&gt;&lt;secondary-authors&gt;&lt;author&gt;Harris, Alma&lt;/author&gt;&lt;author&gt;Day, Christopher&lt;/author&gt;&lt;author&gt;Hopkins, David&lt;/author&gt;&lt;author&gt;Hadfield, Mark&lt;/author&gt;&lt;author&gt;Hargreaves, Andy&lt;/author&gt;&lt;author&gt;Chapman, Christopher&lt;/author&gt;&lt;/secondary-authors&gt;&lt;/contributors&gt;&lt;titles&gt;&lt;title&gt;Teacher leadership and school improvment&lt;/title&gt;&lt;secondary-title&gt;Effective leadership for School Improvement&lt;/secondary-title&gt;&lt;/titles&gt;&lt;dates&gt;&lt;year&gt;2003&lt;/year&gt;&lt;/dates&gt;&lt;pub-location&gt;London&lt;/pub-location&gt;&lt;publisher&gt;RoutledgeFalmer&lt;/publisher&gt;&lt;urls&gt;&lt;/urls&gt;&lt;/record&gt;&lt;/Cite&gt;&lt;/EndNote&gt;</w:instrText>
      </w:r>
      <w:r w:rsidR="002A2F6B">
        <w:rPr>
          <w:lang w:eastAsia="de-CH"/>
        </w:rPr>
        <w:fldChar w:fldCharType="separate"/>
      </w:r>
      <w:r w:rsidR="006E763B">
        <w:rPr>
          <w:noProof/>
          <w:lang w:eastAsia="de-CH"/>
        </w:rPr>
        <w:t>(Harris 2003, 75)</w:t>
      </w:r>
      <w:r w:rsidR="002A2F6B">
        <w:rPr>
          <w:lang w:eastAsia="de-CH"/>
        </w:rPr>
        <w:fldChar w:fldCharType="end"/>
      </w:r>
      <w:r w:rsidRPr="006E3C78">
        <w:rPr>
          <w:lang w:eastAsia="de-CH"/>
        </w:rPr>
        <w:t xml:space="preserve"> vor; Mac</w:t>
      </w:r>
      <w:r w:rsidR="008E56D1">
        <w:rPr>
          <w:lang w:eastAsia="de-CH"/>
        </w:rPr>
        <w:t>B</w:t>
      </w:r>
      <w:r w:rsidRPr="006E3C78">
        <w:rPr>
          <w:lang w:eastAsia="de-CH"/>
        </w:rPr>
        <w:t>eath</w:t>
      </w:r>
      <w:r w:rsidR="00336ADA">
        <w:rPr>
          <w:lang w:eastAsia="de-CH"/>
        </w:rPr>
        <w:t xml:space="preserve">, Oduro und Wazterhouse </w:t>
      </w:r>
      <w:r w:rsidRPr="006E3C78">
        <w:rPr>
          <w:lang w:eastAsia="de-CH"/>
        </w:rPr>
        <w:t xml:space="preserve">beziehen sich auf </w:t>
      </w:r>
      <w:r w:rsidR="006E763B">
        <w:rPr>
          <w:lang w:eastAsia="de-CH"/>
        </w:rPr>
        <w:t>«</w:t>
      </w:r>
      <w:r w:rsidRPr="006E3C78">
        <w:rPr>
          <w:lang w:eastAsia="de-CH"/>
        </w:rPr>
        <w:t>den wesentlichen Begriff der Abgabe von Macht und der Übergabe von Kontrolle an andere</w:t>
      </w:r>
      <w:r w:rsidR="006E763B">
        <w:rPr>
          <w:lang w:eastAsia="de-CH"/>
        </w:rPr>
        <w:t xml:space="preserve">» </w:t>
      </w:r>
      <w:r w:rsidR="00E71CBE">
        <w:rPr>
          <w:lang w:eastAsia="de-CH"/>
        </w:rPr>
        <w:fldChar w:fldCharType="begin"/>
      </w:r>
      <w:r w:rsidR="008E56D1">
        <w:rPr>
          <w:lang w:eastAsia="de-CH"/>
        </w:rPr>
        <w:instrText xml:space="preserve"> ADDIN EN.CITE &lt;EndNote&gt;&lt;Cite&gt;&lt;Author&gt;MacBeath&lt;/Author&gt;&lt;Year&gt;2004&lt;/Year&gt;&lt;RecNum&gt;1307&lt;/RecNum&gt;&lt;Pages&gt;15&lt;/Pages&gt;&lt;DisplayText&gt;(MacBeath, Oduro, and Waterhouse 2004, 15)&lt;/DisplayText&gt;&lt;record&gt;&lt;rec-number&gt;1307&lt;/rec-number&gt;&lt;foreign-keys&gt;&lt;key app="EN" db-id="eze0zsr0nv0delepxxov9az5vzafdsdfzzrd" timestamp="1587476656"&gt;1307&lt;/key&gt;&lt;/foreign-keys&gt;&lt;ref-type name="Book"&gt;6&lt;/ref-type&gt;&lt;contributors&gt;&lt;authors&gt;&lt;author&gt;MacBeath, John&lt;/author&gt;&lt;author&gt;Oduro, George&lt;/author&gt;&lt;author&gt;Waterhouse, Joanne&lt;/author&gt;&lt;/authors&gt;&lt;/contributors&gt;&lt;titles&gt;&lt;title&gt;Distributed Leadership in Action: A study of current practice in schools&lt;/title&gt;&lt;/titles&gt;&lt;dates&gt;&lt;year&gt;2004&lt;/year&gt;&lt;/dates&gt;&lt;pub-location&gt;Nottingham&lt;/pub-location&gt;&lt;publisher&gt;NCSL&lt;/publisher&gt;&lt;urls&gt;&lt;/urls&gt;&lt;/record&gt;&lt;/Cite&gt;&lt;/EndNote&gt;</w:instrText>
      </w:r>
      <w:r w:rsidR="00E71CBE">
        <w:rPr>
          <w:lang w:eastAsia="de-CH"/>
        </w:rPr>
        <w:fldChar w:fldCharType="separate"/>
      </w:r>
      <w:r w:rsidR="008E56D1">
        <w:rPr>
          <w:noProof/>
          <w:lang w:eastAsia="de-CH"/>
        </w:rPr>
        <w:t>(MacBeath, Oduro</w:t>
      </w:r>
      <w:r w:rsidR="00DC2DF3">
        <w:rPr>
          <w:noProof/>
          <w:lang w:eastAsia="de-CH"/>
        </w:rPr>
        <w:t xml:space="preserve"> und </w:t>
      </w:r>
      <w:r w:rsidR="008E56D1">
        <w:rPr>
          <w:noProof/>
          <w:lang w:eastAsia="de-CH"/>
        </w:rPr>
        <w:t>Waterhouse 2004, 15)</w:t>
      </w:r>
      <w:r w:rsidR="00E71CBE">
        <w:rPr>
          <w:lang w:eastAsia="de-CH"/>
        </w:rPr>
        <w:fldChar w:fldCharType="end"/>
      </w:r>
      <w:r w:rsidRPr="006E3C78">
        <w:rPr>
          <w:lang w:eastAsia="de-CH"/>
        </w:rPr>
        <w:t xml:space="preserve">; und Murphy et al. auf </w:t>
      </w:r>
      <w:r w:rsidR="0057003E">
        <w:rPr>
          <w:lang w:eastAsia="de-CH"/>
        </w:rPr>
        <w:t>«</w:t>
      </w:r>
      <w:r w:rsidRPr="006E3C78">
        <w:rPr>
          <w:lang w:eastAsia="de-CH"/>
        </w:rPr>
        <w:t>ein Umdenken der Vorstellungen von Macht</w:t>
      </w:r>
      <w:r w:rsidR="0057003E">
        <w:rPr>
          <w:lang w:eastAsia="de-CH"/>
        </w:rPr>
        <w:t xml:space="preserve">» </w:t>
      </w:r>
      <w:r w:rsidR="005443A3">
        <w:rPr>
          <w:lang w:eastAsia="de-CH"/>
        </w:rPr>
        <w:fldChar w:fldCharType="begin"/>
      </w:r>
      <w:r w:rsidR="00BA060B">
        <w:rPr>
          <w:lang w:eastAsia="de-CH"/>
        </w:rPr>
        <w:instrText xml:space="preserve"> ADDIN EN.CITE &lt;EndNote&gt;&lt;Cite&gt;&lt;Author&gt;Murphy&lt;/Author&gt;&lt;Year&gt;2019&lt;/Year&gt;&lt;RecNum&gt;992&lt;/RecNum&gt;&lt;Pages&gt;182&lt;/Pages&gt;&lt;DisplayText&gt;(Murphy et al. 2019, 182)&lt;/DisplayText&gt;&lt;record&gt;&lt;rec-number&gt;992&lt;/rec-number&gt;&lt;foreign-keys&gt;&lt;key app="EN" db-id="eze0zsr0nv0delepxxov9az5vzafdsdfzzrd" timestamp="1580188961" guid="4289a60b-50a7-4b42-b89c-4cb1180bca5a"&gt;992&lt;/key&gt;&lt;/foreign-keys&gt;&lt;ref-type name="Journal Article"&gt;17&lt;/ref-type&gt;&lt;contributors&gt;&lt;authors&gt;&lt;author&gt;Murphy, Joseph&lt;/author&gt;&lt;author&gt;Smylie, Mark&lt;/author&gt;&lt;author&gt;Mayrowetz, David&lt;/author&gt;&lt;author&gt;Louis, Karen Seashore&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vols&gt;2&lt;/num-vols&gt;&lt;dates&gt;&lt;year&gt;2019&lt;/year&gt;&lt;/dates&gt;&lt;urls&gt;&lt;/urls&gt;&lt;/record&gt;&lt;/Cite&gt;&lt;/EndNote&gt;</w:instrText>
      </w:r>
      <w:r w:rsidR="005443A3">
        <w:rPr>
          <w:lang w:eastAsia="de-CH"/>
        </w:rPr>
        <w:fldChar w:fldCharType="separate"/>
      </w:r>
      <w:r w:rsidR="00BA060B">
        <w:rPr>
          <w:noProof/>
          <w:lang w:eastAsia="de-CH"/>
        </w:rPr>
        <w:t>(Murphy et al. 2019, 182)</w:t>
      </w:r>
      <w:r w:rsidR="005443A3">
        <w:rPr>
          <w:lang w:eastAsia="de-CH"/>
        </w:rPr>
        <w:fldChar w:fldCharType="end"/>
      </w:r>
      <w:r w:rsidRPr="006E3C78">
        <w:rPr>
          <w:lang w:eastAsia="de-CH"/>
        </w:rPr>
        <w:t>. Dies sind in der Regel Verweise im Vorübergehen, eine Art von Inklusivität light. Eine Umverteilung von Macht und/oder Autorität scheint keine große Aufmerksamkeit zu rechtfertigen. Obgleich von wenigen in Frage gestellt</w:t>
      </w:r>
      <w:r w:rsidR="00387859">
        <w:rPr>
          <w:lang w:eastAsia="de-CH"/>
        </w:rPr>
        <w:t xml:space="preserve"> </w:t>
      </w:r>
      <w:r w:rsidR="000A039D">
        <w:rPr>
          <w:lang w:eastAsia="de-CH"/>
        </w:rPr>
        <w:fldChar w:fldCharType="begin">
          <w:fldData xml:space="preserve">PEVuZE5vdGU+PENpdGU+PEF1dGhvcj5GbGVzc2E8L0F1dGhvcj48WWVhcj4yMDA5PC9ZZWFyPjxS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</w:fldData>
        </w:fldChar>
      </w:r>
      <w:r w:rsidR="000A039D">
        <w:rPr>
          <w:lang w:eastAsia="de-CH"/>
        </w:rPr>
        <w:instrText xml:space="preserve"> ADDIN EN.CITE </w:instrText>
      </w:r>
      <w:r w:rsidR="000A039D">
        <w:rPr>
          <w:lang w:eastAsia="de-CH"/>
        </w:rPr>
        <w:fldChar w:fldCharType="begin">
          <w:fldData xml:space="preserve">PEVuZE5vdGU+PENpdGU+PEF1dGhvcj5GbGVzc2E8L0F1dGhvcj48WWVhcj4yMDA5PC9ZZWFyPjxS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</w:fldData>
        </w:fldChar>
      </w:r>
      <w:r w:rsidR="000A039D">
        <w:rPr>
          <w:lang w:eastAsia="de-CH"/>
        </w:rPr>
        <w:instrText xml:space="preserve"> ADDIN EN.CITE.DATA </w:instrText>
      </w:r>
      <w:r w:rsidR="000A039D">
        <w:rPr>
          <w:lang w:eastAsia="de-CH"/>
        </w:rPr>
      </w:r>
      <w:r w:rsidR="000A039D">
        <w:rPr>
          <w:lang w:eastAsia="de-CH"/>
        </w:rPr>
        <w:fldChar w:fldCharType="end"/>
      </w:r>
      <w:r w:rsidR="000A039D">
        <w:rPr>
          <w:lang w:eastAsia="de-CH"/>
        </w:rPr>
      </w:r>
      <w:r w:rsidR="000A039D">
        <w:rPr>
          <w:lang w:eastAsia="de-CH"/>
        </w:rPr>
        <w:fldChar w:fldCharType="separate"/>
      </w:r>
      <w:r w:rsidR="000A039D">
        <w:rPr>
          <w:noProof/>
          <w:lang w:eastAsia="de-CH"/>
        </w:rPr>
        <w:t>(Flessa 2009, Hartley 2010, Hatcher 2005, Storey 2004)</w:t>
      </w:r>
      <w:r w:rsidR="000A039D">
        <w:rPr>
          <w:lang w:eastAsia="de-CH"/>
        </w:rPr>
        <w:fldChar w:fldCharType="end"/>
      </w:r>
      <w:r w:rsidR="000A039D">
        <w:rPr>
          <w:lang w:eastAsia="de-CH"/>
        </w:rPr>
        <w:t xml:space="preserve">, </w:t>
      </w:r>
      <w:r w:rsidRPr="006E3C78">
        <w:rPr>
          <w:lang w:eastAsia="de-CH"/>
        </w:rPr>
        <w:t xml:space="preserve">neigt der größte Teil der Literatur über Distributed Leadership dazu, weder Macht noch ihre Beziehung zu Distributed Leadership zu problematisieren. Nicht erwähnt werden strukturelle Hindernisse wie Geschlecht und Rasse, </w:t>
      </w:r>
      <w:r w:rsidR="004345CB">
        <w:rPr>
          <w:lang w:eastAsia="de-CH"/>
        </w:rPr>
        <w:t>da</w:t>
      </w:r>
      <w:r w:rsidRPr="006E3C78">
        <w:rPr>
          <w:lang w:eastAsia="de-CH"/>
        </w:rPr>
        <w:t xml:space="preserve"> Fragen nach der Einbeziehung eines breiteren Spektrums von Menschen in Führungspositionen provozieren könnten. Schulen scheinen von </w:t>
      </w:r>
      <w:r w:rsidR="007414D1">
        <w:rPr>
          <w:lang w:eastAsia="de-CH"/>
        </w:rPr>
        <w:t>«</w:t>
      </w:r>
      <w:r w:rsidRPr="006E3C78">
        <w:rPr>
          <w:lang w:eastAsia="de-CH"/>
        </w:rPr>
        <w:t xml:space="preserve">geschlechts- und rassenfreien, alters- und geschlechtslosen und </w:t>
      </w:r>
      <w:r w:rsidR="00BB7A01">
        <w:rPr>
          <w:lang w:eastAsia="de-CH"/>
        </w:rPr>
        <w:t>un</w:t>
      </w:r>
      <w:r w:rsidRPr="006E3C78">
        <w:rPr>
          <w:lang w:eastAsia="de-CH"/>
        </w:rPr>
        <w:t xml:space="preserve">-körperlichen mythischen </w:t>
      </w:r>
      <w:r w:rsidR="00F67F32">
        <w:rPr>
          <w:lang w:eastAsia="de-CH"/>
        </w:rPr>
        <w:t xml:space="preserve">‘empty slot’ </w:t>
      </w:r>
      <w:r w:rsidR="00966CAC">
        <w:rPr>
          <w:lang w:eastAsia="de-CH"/>
        </w:rPr>
        <w:t>Arbeitenden</w:t>
      </w:r>
      <w:r w:rsidR="0032118E">
        <w:rPr>
          <w:lang w:eastAsia="de-CH"/>
        </w:rPr>
        <w:t xml:space="preserve">» </w:t>
      </w:r>
      <w:r w:rsidR="00793FDC">
        <w:rPr>
          <w:lang w:eastAsia="de-CH"/>
        </w:rPr>
        <w:fldChar w:fldCharType="begin"/>
      </w:r>
      <w:r w:rsidR="00810F70">
        <w:rPr>
          <w:lang w:eastAsia="de-CH"/>
        </w:rPr>
        <w:instrText xml:space="preserve"> ADDIN EN.CITE &lt;EndNote&gt;&lt;Cite&gt;&lt;Author&gt;Martin&lt;/Author&gt;&lt;Year&gt;2002&lt;/Year&gt;&lt;RecNum&gt;1310&lt;/RecNum&gt;&lt;Pages&gt;246&lt;/Pages&gt;&lt;DisplayText&gt;(Martin and Collinson 2002, 246)&lt;/DisplayText&gt;&lt;record&gt;&lt;rec-number&gt;1310&lt;/rec-number&gt;&lt;foreign-keys&gt;&lt;key app="EN" db-id="eze0zsr0nv0delepxxov9az5vzafdsdfzzrd" timestamp="1587476913"&gt;1310&lt;/key&gt;&lt;/foreign-keys&gt;&lt;ref-type name="Journal Article"&gt;17&lt;/ref-type&gt;&lt;contributors&gt;&lt;authors&gt;&lt;author&gt;Martin, Patricia Yancey&lt;/author&gt;&lt;author&gt;Collinson, David&lt;/author&gt;&lt;/authors&gt;&lt;/contributors&gt;&lt;titles&gt;&lt;title&gt;Over the pond and across the water’: developing the field of ‘gendered organizations’&lt;/title&gt;&lt;secondary-title&gt;Gender, Work and Organization&lt;/secondary-title&gt;&lt;/titles&gt;&lt;periodical&gt;&lt;full-title&gt;Gender, Work and Organization&lt;/full-title&gt;&lt;/periodical&gt;&lt;pages&gt;254-276&lt;/pages&gt;&lt;volume&gt;13&lt;/volume&gt;&lt;num-vols&gt;3&lt;/num-vols&gt;&lt;section&gt;254&lt;/section&gt;&lt;dates&gt;&lt;year&gt;2002&lt;/year&gt;&lt;/dates&gt;&lt;urls&gt;&lt;/urls&gt;&lt;/record&gt;&lt;/Cite&gt;&lt;/EndNote&gt;</w:instrText>
      </w:r>
      <w:r w:rsidR="00793FDC">
        <w:rPr>
          <w:lang w:eastAsia="de-CH"/>
        </w:rPr>
        <w:fldChar w:fldCharType="separate"/>
      </w:r>
      <w:r w:rsidR="00810F70">
        <w:rPr>
          <w:noProof/>
          <w:lang w:eastAsia="de-CH"/>
        </w:rPr>
        <w:t xml:space="preserve">(Martin </w:t>
      </w:r>
      <w:r w:rsidR="00DC2DF3">
        <w:rPr>
          <w:noProof/>
          <w:lang w:eastAsia="de-CH"/>
        </w:rPr>
        <w:t>und</w:t>
      </w:r>
      <w:r w:rsidR="00810F70">
        <w:rPr>
          <w:noProof/>
          <w:lang w:eastAsia="de-CH"/>
        </w:rPr>
        <w:t xml:space="preserve"> Collinson 2002, 246)</w:t>
      </w:r>
      <w:r w:rsidR="00793FDC">
        <w:rPr>
          <w:lang w:eastAsia="de-CH"/>
        </w:rPr>
        <w:fldChar w:fldCharType="end"/>
      </w:r>
      <w:r w:rsidR="00966CAC">
        <w:rPr>
          <w:lang w:eastAsia="de-CH"/>
        </w:rPr>
        <w:t xml:space="preserve"> </w:t>
      </w:r>
      <w:r w:rsidR="00966CAC" w:rsidRPr="006E3C78">
        <w:rPr>
          <w:lang w:eastAsia="de-CH"/>
        </w:rPr>
        <w:t>besetzt zu sein</w:t>
      </w:r>
      <w:r w:rsidR="00793FDC">
        <w:rPr>
          <w:lang w:eastAsia="de-CH"/>
        </w:rPr>
        <w:t>.</w:t>
      </w:r>
    </w:p>
    <w:p w14:paraId="4859C2AE" w14:textId="368E6208" w:rsidR="00B469B4" w:rsidRDefault="00B469B4" w:rsidP="006E3C78">
      <w:pPr>
        <w:rPr>
          <w:lang w:eastAsia="de-CH"/>
        </w:rPr>
      </w:pPr>
    </w:p>
    <w:p w14:paraId="0F539810" w14:textId="7770FE56" w:rsidR="00B469B4" w:rsidRDefault="00DB1C02" w:rsidP="006E3C78">
      <w:r>
        <w:t>Gegenüber</w:t>
      </w:r>
      <w:r w:rsidR="00B469B4" w:rsidRPr="00B469B4">
        <w:t xml:space="preserve"> dieser Phantasiewelt fluider</w:t>
      </w:r>
      <w:r w:rsidR="004A5C9E">
        <w:t xml:space="preserve"> und nicht thematisierte</w:t>
      </w:r>
      <w:r w:rsidR="00675D7C">
        <w:t>n Frage</w:t>
      </w:r>
      <w:r w:rsidR="007A5128">
        <w:t>n</w:t>
      </w:r>
      <w:r w:rsidR="00675D7C">
        <w:t xml:space="preserve"> von </w:t>
      </w:r>
      <w:r w:rsidR="00B469B4" w:rsidRPr="00B469B4">
        <w:t>Macht steht die gesammelte Weisheit, dass Organisationen nicht auf diese Weise funktionieren</w:t>
      </w:r>
      <w:r w:rsidR="00FE1E35">
        <w:t xml:space="preserve"> </w:t>
      </w:r>
      <w:r w:rsidR="007E2A03">
        <w:fldChar w:fldCharType="begin"/>
      </w:r>
      <w:r w:rsidR="007E2A03">
        <w:instrText xml:space="preserve"> ADDIN EN.CITE &lt;EndNote&gt;&lt;Cite&gt;&lt;Author&gt;Milley&lt;/Author&gt;&lt;Year&gt;2008&lt;/Year&gt;&lt;RecNum&gt;1313&lt;/RecNum&gt;&lt;DisplayText&gt;(Milley 2008)&lt;/DisplayText&gt;&lt;record&gt;&lt;rec-number&gt;1313&lt;/rec-number&gt;&lt;foreign-keys&gt;&lt;key app="EN" db-id="eze0zsr0nv0delepxxov9az5vzafdsdfzzrd" timestamp="1587477227"&gt;1313&lt;/key&gt;&lt;/foreign-keys&gt;&lt;ref-type name="Book Section"&gt;5&lt;/ref-type&gt;&lt;contributors&gt;&lt;authors&gt;&lt;author&gt;Milley, Peter&lt;/author&gt;&lt;/authors&gt;&lt;secondary-authors&gt;&lt;author&gt;Samir, Eugene&lt;/author&gt;&lt;author&gt;Stanley Adam&lt;/author&gt;&lt;/secondary-authors&gt;&lt;/contributors&gt;&lt;titles&gt;&lt;title&gt;On Jürgen Habermas’ critical; theory and the political dimensions of educational administration&lt;/title&gt;&lt;secondary-title&gt;Political Approaches to Educational Administration and Leadership&lt;/secondary-title&gt;&lt;/titles&gt;&lt;dates&gt;&lt;year&gt;2008&lt;/year&gt;&lt;/dates&gt;&lt;pub-location&gt;London&lt;/pub-location&gt;&lt;publisher&gt;Routledge&lt;/publisher&gt;&lt;urls&gt;&lt;/urls&gt;&lt;/record&gt;&lt;/Cite&gt;&lt;/EndNote&gt;</w:instrText>
      </w:r>
      <w:r w:rsidR="007E2A03">
        <w:fldChar w:fldCharType="separate"/>
      </w:r>
      <w:r w:rsidR="007E2A03">
        <w:rPr>
          <w:noProof/>
        </w:rPr>
        <w:t>(Milley 2008)</w:t>
      </w:r>
      <w:r w:rsidR="007E2A03">
        <w:fldChar w:fldCharType="end"/>
      </w:r>
      <w:r w:rsidR="00B469B4" w:rsidRPr="00B469B4">
        <w:t xml:space="preserve">. Organisationen sind </w:t>
      </w:r>
      <w:r w:rsidR="00D0300A">
        <w:t>«</w:t>
      </w:r>
      <w:r w:rsidR="00B469B4" w:rsidRPr="00B469B4">
        <w:t>Machtfelder</w:t>
      </w:r>
      <w:r w:rsidR="00D0300A">
        <w:t xml:space="preserve">» </w:t>
      </w:r>
      <w:r w:rsidR="00D0300A">
        <w:fldChar w:fldCharType="begin"/>
      </w:r>
      <w:r w:rsidR="00555F48">
        <w:instrText xml:space="preserve"> ADDIN EN.CITE &lt;EndNote&gt;&lt;Cite&gt;&lt;Author&gt;Halford&lt;/Author&gt;&lt;Year&gt;2001&lt;/Year&gt;&lt;RecNum&gt;1286&lt;/RecNum&gt;&lt;Pages&gt;26&lt;/Pages&gt;&lt;DisplayText&gt;(Halford and Leonard 2001, 26)&lt;/DisplayText&gt;&lt;record&gt;&lt;rec-number&gt;1286&lt;/rec-number&gt;&lt;foreign-keys&gt;&lt;key app="EN" db-id="eze0zsr0nv0delepxxov9az5vzafdsdfzzrd" timestamp="1587474286"&gt;1286&lt;/key&gt;&lt;/foreign-keys&gt;&lt;ref-type name="Book"&gt;6&lt;/ref-type&gt;&lt;contributors&gt;&lt;authors&gt;&lt;author&gt;Halford, Susan&lt;/author&gt;&lt;author&gt;Leonard, Pauline&lt;/author&gt;&lt;/authors&gt;&lt;/contributors&gt;&lt;titles&gt;&lt;title&gt;Gender, Power and Organizations&lt;/title&gt;&lt;/titles&gt;&lt;dates&gt;&lt;year&gt;2001&lt;/year&gt;&lt;/dates&gt;&lt;pub-location&gt;Basingstoke&lt;/pub-location&gt;&lt;publisher&gt;Palgrave&lt;/publisher&gt;&lt;urls&gt;&lt;/urls&gt;&lt;/record&gt;&lt;/Cite&gt;&lt;/EndNote&gt;</w:instrText>
      </w:r>
      <w:r w:rsidR="00D0300A">
        <w:fldChar w:fldCharType="separate"/>
      </w:r>
      <w:r w:rsidR="00555F48">
        <w:rPr>
          <w:noProof/>
        </w:rPr>
        <w:t xml:space="preserve">(Halford </w:t>
      </w:r>
      <w:r w:rsidR="00DC2DF3">
        <w:rPr>
          <w:noProof/>
        </w:rPr>
        <w:t>und</w:t>
      </w:r>
      <w:r w:rsidR="00555F48">
        <w:rPr>
          <w:noProof/>
        </w:rPr>
        <w:t xml:space="preserve"> Leonard 2001, 26)</w:t>
      </w:r>
      <w:r w:rsidR="00D0300A">
        <w:fldChar w:fldCharType="end"/>
      </w:r>
      <w:r w:rsidR="00B469B4" w:rsidRPr="00B469B4">
        <w:t xml:space="preserve">, </w:t>
      </w:r>
      <w:r w:rsidR="00E6000F">
        <w:t>«</w:t>
      </w:r>
      <w:r w:rsidR="00B469B4" w:rsidRPr="00B469B4">
        <w:t>niemals politisch neutral</w:t>
      </w:r>
      <w:r w:rsidR="00E6000F">
        <w:t>»</w:t>
      </w:r>
      <w:r w:rsidR="00B432C9">
        <w:t xml:space="preserve"> </w:t>
      </w:r>
      <w:r w:rsidR="00B432C9">
        <w:fldChar w:fldCharType="begin"/>
      </w:r>
      <w:r w:rsidR="00E6000F">
        <w:instrText xml:space="preserve"> ADDIN EN.CITE &lt;EndNote&gt;&lt;Cite&gt;&lt;Author&gt;Deetz&lt;/Author&gt;&lt;Year&gt;2000&lt;/Year&gt;&lt;RecNum&gt;1277&lt;/RecNum&gt;&lt;Pages&gt;144&lt;/Pages&gt;&lt;DisplayText&gt;(Deetz 2000, 144)&lt;/DisplayText&gt;&lt;record&gt;&lt;rec-number&gt;1277&lt;/rec-number&gt;&lt;foreign-keys&gt;&lt;key app="EN" db-id="eze0zsr0nv0delepxxov9az5vzafdsdfzzrd" timestamp="1587468368"&gt;1277&lt;/key&gt;&lt;/foreign-keys&gt;&lt;ref-type name="Book Section"&gt;5&lt;/ref-type&gt;&lt;contributors&gt;&lt;authors&gt;&lt;author&gt;Deetz, Stan&lt;/author&gt;&lt;/authors&gt;&lt;secondary-authors&gt;&lt;author&gt;Grint, Keith&lt;/author&gt;&lt;/secondary-authors&gt;&lt;/contributors&gt;&lt;titles&gt;&lt;title&gt;Discipline&lt;/title&gt;&lt;secondary-title&gt;Work and Society&lt;/secondary-title&gt;&lt;/titles&gt;&lt;pages&gt;142-162&lt;/pages&gt;&lt;dates&gt;&lt;year&gt;2000&lt;/year&gt;&lt;/dates&gt;&lt;pub-location&gt;Cambridge&lt;/pub-location&gt;&lt;publisher&gt;Polity&lt;/publisher&gt;&lt;urls&gt;&lt;/urls&gt;&lt;/record&gt;&lt;/Cite&gt;&lt;/EndNote&gt;</w:instrText>
      </w:r>
      <w:r w:rsidR="00B432C9">
        <w:fldChar w:fldCharType="separate"/>
      </w:r>
      <w:r w:rsidR="00E6000F">
        <w:rPr>
          <w:noProof/>
        </w:rPr>
        <w:t>(Deetz 2000, 144)</w:t>
      </w:r>
      <w:r w:rsidR="00B432C9">
        <w:fldChar w:fldCharType="end"/>
      </w:r>
      <w:r w:rsidR="00E6000F">
        <w:t xml:space="preserve">, </w:t>
      </w:r>
      <w:r w:rsidR="00B469B4" w:rsidRPr="00B469B4">
        <w:t xml:space="preserve">was die </w:t>
      </w:r>
      <w:r w:rsidR="00E6000F">
        <w:t>«</w:t>
      </w:r>
      <w:r w:rsidR="00B469B4" w:rsidRPr="00B469B4">
        <w:t>machtbeladene Natur aller menschlichen Vereinigungen</w:t>
      </w:r>
      <w:r w:rsidR="00E6000F">
        <w:t>» (ebd., 154)</w:t>
      </w:r>
      <w:r w:rsidR="00B469B4" w:rsidRPr="00B469B4">
        <w:t xml:space="preserve"> widerspiegelt. Kommentare über Distributed Leadership mögen protestieren, dass </w:t>
      </w:r>
      <w:r w:rsidR="0026305D">
        <w:t xml:space="preserve">dies mitgedacht </w:t>
      </w:r>
      <w:r w:rsidR="00224DF6">
        <w:t>wird</w:t>
      </w:r>
      <w:r w:rsidR="00B469B4" w:rsidRPr="00B469B4">
        <w:t xml:space="preserve">, wenn auch nur flüchtig. Nicht vollständig gewürdigt oder theoretisiert wird die Beziehung zwischen Macht und Ungleichheiten sowie der Grad an Spannung, der sich unter der dominanten normativen Erzählung verbergen könnte. Der Verweis auf den Einbezug all jener, die fähig sind, dürfte sein implizites Versprechen nur dann einlösen, wenn man an die </w:t>
      </w:r>
      <w:r w:rsidR="00CE0BF2">
        <w:t>«</w:t>
      </w:r>
      <w:r w:rsidR="00B469B4" w:rsidRPr="00B469B4">
        <w:t>körperlose Arbeitskraft</w:t>
      </w:r>
      <w:r w:rsidR="00CE0BF2">
        <w:t xml:space="preserve">» </w:t>
      </w:r>
      <w:r w:rsidR="00465264">
        <w:fldChar w:fldCharType="begin"/>
      </w:r>
      <w:r w:rsidR="00B053C0">
        <w:instrText xml:space="preserve"> ADDIN EN.CITE &lt;EndNote&gt;&lt;Cite&gt;&lt;Author&gt;Acker&lt;/Author&gt;&lt;Year&gt;1990&lt;/Year&gt;&lt;RecNum&gt;1261&lt;/RecNum&gt;&lt;Pages&gt;149&lt;/Pages&gt;&lt;DisplayText&gt;(Acker 1990, 149)&lt;/DisplayText&gt;&lt;record&gt;&lt;rec-number&gt;1261&lt;/rec-number&gt;&lt;foreign-keys&gt;&lt;key app="EN" db-id="eze0zsr0nv0delepxxov9az5vzafdsdfzzrd" timestamp="1587463431"&gt;1261&lt;/key&gt;&lt;/foreign-keys&gt;&lt;ref-type name="Journal Article"&gt;17&lt;/ref-type&gt;&lt;contributors&gt;&lt;authors&gt;&lt;author&gt;Acker, Joan&lt;/author&gt;&lt;/authors&gt;&lt;/contributors&gt;&lt;titles&gt;&lt;title&gt;Hierarchies, jobs, bodies: a theory of gendered organizations&lt;/title&gt;&lt;secondary-title&gt;Gender and Society&lt;/secondary-title&gt;&lt;/titles&gt;&lt;periodical&gt;&lt;full-title&gt;Gender and Society&lt;/full-title&gt;&lt;/periodical&gt;&lt;pages&gt;139-158&lt;/pages&gt;&lt;volume&gt;4&lt;/volume&gt;&lt;num-vols&gt;2&lt;/num-vols&gt;&lt;dates&gt;&lt;year&gt;1990&lt;/year&gt;&lt;/dates&gt;&lt;urls&gt;&lt;/urls&gt;&lt;/record&gt;&lt;/Cite&gt;&lt;/EndNote&gt;</w:instrText>
      </w:r>
      <w:r w:rsidR="00465264">
        <w:fldChar w:fldCharType="separate"/>
      </w:r>
      <w:r w:rsidR="00B053C0">
        <w:rPr>
          <w:noProof/>
        </w:rPr>
        <w:t>(Acker 1990, 149)</w:t>
      </w:r>
      <w:r w:rsidR="00465264">
        <w:fldChar w:fldCharType="end"/>
      </w:r>
      <w:r w:rsidR="00B469B4" w:rsidRPr="00B469B4">
        <w:t xml:space="preserve"> glaubt. Aber Mitarbeitende sind nicht körperlos. Sie agieren innerhalb komplexer Machtstrukturen, die ihnen Gelegenheiten zur Führung eröffnen und einschränken.</w:t>
      </w:r>
    </w:p>
    <w:p w14:paraId="4541D7D6" w14:textId="0A021366" w:rsidR="004B5184" w:rsidRDefault="004B5184" w:rsidP="006E3C78"/>
    <w:p w14:paraId="0CAEDDB1" w14:textId="579DBB67" w:rsidR="004B5184" w:rsidRDefault="004B5184" w:rsidP="004B5184">
      <w:pPr>
        <w:pStyle w:val="Heading1"/>
      </w:pPr>
      <w:r>
        <w:t>Theorie</w:t>
      </w:r>
      <w:r w:rsidR="005F445C">
        <w:t>e</w:t>
      </w:r>
      <w:r>
        <w:t>ntwicklung zu Macht</w:t>
      </w:r>
    </w:p>
    <w:p w14:paraId="213AAE38" w14:textId="0FBBC882" w:rsidR="004B5184" w:rsidRDefault="002E0893" w:rsidP="006E3C78">
      <w:r w:rsidRPr="002E0893">
        <w:lastRenderedPageBreak/>
        <w:t xml:space="preserve">Es gibt zwei Sichtweisen, aus denen die Betrachtung des Verhältnisses von Macht und Distributed Leadership sinnvoll sein kann. Erstens, wie Macht in Texten über Distributed Leadership konzipiert wird. Zweitens, wie die Verbreitung der Theorie von Distributed Leadership selbst eine Inszenierung von Macht sein kann. Eine eindeutige Definition von Macht als Ausgangspunkt für beide Perspektiven ist nicht </w:t>
      </w:r>
      <w:r w:rsidR="00B77468">
        <w:t>möglich</w:t>
      </w:r>
      <w:r w:rsidRPr="002E0893">
        <w:t xml:space="preserve">. Macht, wie </w:t>
      </w:r>
      <w:r w:rsidR="0079283F">
        <w:fldChar w:fldCharType="begin"/>
      </w:r>
      <w:r w:rsidR="0079283F">
        <w:instrText xml:space="preserve"> ADDIN EN.CITE &lt;EndNote&gt;&lt;Cite AuthorYear="1"&gt;&lt;Author&gt;Lukes&lt;/Author&gt;&lt;Year&gt;1974&lt;/Year&gt;&lt;RecNum&gt;1302&lt;/RecNum&gt;&lt;DisplayText&gt;Lukes (1974)&lt;/DisplayText&gt;&lt;record&gt;&lt;rec-number&gt;1302&lt;/rec-number&gt;&lt;foreign-keys&gt;&lt;key app="EN" db-id="eze0zsr0nv0delepxxov9az5vzafdsdfzzrd" timestamp="1587476145"&gt;1302&lt;/key&gt;&lt;/foreign-keys&gt;&lt;ref-type name="Book"&gt;6&lt;/ref-type&gt;&lt;contributors&gt;&lt;authors&gt;&lt;author&gt;Lukes, Steven&lt;/author&gt;&lt;/authors&gt;&lt;/contributors&gt;&lt;titles&gt;&lt;title&gt;Power: A Radical View&lt;/title&gt;&lt;/titles&gt;&lt;dates&gt;&lt;year&gt;1974&lt;/year&gt;&lt;/dates&gt;&lt;pub-location&gt;London&lt;/pub-location&gt;&lt;publisher&gt;Macmillan&lt;/publisher&gt;&lt;urls&gt;&lt;/urls&gt;&lt;/record&gt;&lt;/Cite&gt;&lt;/EndNote&gt;</w:instrText>
      </w:r>
      <w:r w:rsidR="0079283F">
        <w:fldChar w:fldCharType="separate"/>
      </w:r>
      <w:r w:rsidR="0079283F">
        <w:rPr>
          <w:noProof/>
        </w:rPr>
        <w:t>Lukes (1974)</w:t>
      </w:r>
      <w:r w:rsidR="0079283F">
        <w:fldChar w:fldCharType="end"/>
      </w:r>
      <w:r w:rsidRPr="002E0893">
        <w:t xml:space="preserve"> sagt, ist ein Konzept, das endlos debattiert und angefochten werden wird und sich weiterhin einer schlüssigen Definition entzieht.</w:t>
      </w:r>
    </w:p>
    <w:p w14:paraId="3207D3DB" w14:textId="77777777" w:rsidR="00B57ECF" w:rsidRDefault="00B57ECF" w:rsidP="006E3C78"/>
    <w:p w14:paraId="1CB47867" w14:textId="0D1A1AE6" w:rsidR="00743049" w:rsidRDefault="00743049" w:rsidP="006E3C78">
      <w:r w:rsidRPr="00743049">
        <w:t>In einigen Konzeptualisierungen wird Macht als Eigenschaft verstanden, die zu einem Individuum gehört und dann sichtbar wird, wenn das Individuum fähig ist, eine andere Handlung absichtlich zu verhindern oder jemanden zu einer Handlung zu bewegen, die er oder sie sonst nicht getan hätte</w:t>
      </w:r>
      <w:r w:rsidR="0092742E">
        <w:t xml:space="preserve"> </w:t>
      </w:r>
      <w:r w:rsidR="00A80E8D">
        <w:fldChar w:fldCharType="begin"/>
      </w:r>
      <w:r w:rsidR="00A80E8D">
        <w:instrText xml:space="preserve"> ADDIN EN.CITE &lt;EndNote&gt;&lt;Cite&gt;&lt;Author&gt;Dahl&lt;/Author&gt;&lt;Year&gt;1961&lt;/Year&gt;&lt;RecNum&gt;1276&lt;/RecNum&gt;&lt;DisplayText&gt;(Dahl 1961)&lt;/DisplayText&gt;&lt;record&gt;&lt;rec-number&gt;1276&lt;/rec-number&gt;&lt;foreign-keys&gt;&lt;key app="EN" db-id="eze0zsr0nv0delepxxov9az5vzafdsdfzzrd" timestamp="1587468292"&gt;1276&lt;/key&gt;&lt;/foreign-keys&gt;&lt;ref-type name="Book"&gt;6&lt;/ref-type&gt;&lt;contributors&gt;&lt;authors&gt;&lt;author&gt;Dahl, Robert&lt;/author&gt;&lt;/authors&gt;&lt;/contributors&gt;&lt;titles&gt;&lt;title&gt;Who governs? Democracy and power in an American city&lt;/title&gt;&lt;/titles&gt;&lt;dates&gt;&lt;year&gt;1961&lt;/year&gt;&lt;/dates&gt;&lt;pub-location&gt;New Haven&lt;/pub-location&gt;&lt;publisher&gt;Yale University Press&lt;/publisher&gt;&lt;urls&gt;&lt;/urls&gt;&lt;/record&gt;&lt;/Cite&gt;&lt;/EndNote&gt;</w:instrText>
      </w:r>
      <w:r w:rsidR="00A80E8D">
        <w:fldChar w:fldCharType="separate"/>
      </w:r>
      <w:r w:rsidR="00A80E8D">
        <w:rPr>
          <w:noProof/>
        </w:rPr>
        <w:t>(Dahl 1961)</w:t>
      </w:r>
      <w:r w:rsidR="00A80E8D">
        <w:fldChar w:fldCharType="end"/>
      </w:r>
      <w:r w:rsidRPr="00743049">
        <w:t>. Damit verbunden ist die Vorstellung von Macht als ein Nullsummenspiel, bei dem die Übertragung von Macht an eine andere</w:t>
      </w:r>
      <w:r w:rsidR="002B3D76">
        <w:t xml:space="preserve"> Person</w:t>
      </w:r>
      <w:r w:rsidRPr="00743049">
        <w:t xml:space="preserve"> die eigene </w:t>
      </w:r>
      <w:r w:rsidR="002B3D76">
        <w:t xml:space="preserve">Macht </w:t>
      </w:r>
      <w:r w:rsidRPr="00743049">
        <w:t xml:space="preserve">vermindert. Die von </w:t>
      </w:r>
      <w:r w:rsidR="006952C5">
        <w:fldChar w:fldCharType="begin"/>
      </w:r>
      <w:r w:rsidR="006952C5">
        <w:instrText xml:space="preserve"> ADDIN EN.CITE &lt;EndNote&gt;&lt;Cite AuthorYear="1"&gt;&lt;Author&gt;Parsons&lt;/Author&gt;&lt;Year&gt;1963&lt;/Year&gt;&lt;RecNum&gt;1324&lt;/RecNum&gt;&lt;DisplayText&gt;Parsons (1963)&lt;/DisplayText&gt;&lt;record&gt;&lt;rec-number&gt;1324&lt;/rec-number&gt;&lt;foreign-keys&gt;&lt;key app="EN" db-id="eze0zsr0nv0delepxxov9az5vzafdsdfzzrd" timestamp="1587488352"&gt;1324&lt;/key&gt;&lt;/foreign-keys&gt;&lt;ref-type name="Journal Article"&gt;17&lt;/ref-type&gt;&lt;contributors&gt;&lt;authors&gt;&lt;author&gt;Parsons, Talcott&lt;/author&gt;&lt;/authors&gt;&lt;/contributors&gt;&lt;titles&gt;&lt;title&gt;On the concept of political power&lt;/title&gt;&lt;secondary-title&gt;Proceedings of the American Philosophical Society&lt;/secondary-title&gt;&lt;/titles&gt;&lt;periodical&gt;&lt;full-title&gt;Proceedings of the American Philosophical Society&lt;/full-title&gt;&lt;/periodical&gt;&lt;pages&gt;232-262&lt;/pages&gt;&lt;volume&gt;39&lt;/volume&gt;&lt;section&gt;232&lt;/section&gt;&lt;dates&gt;&lt;year&gt;1963&lt;/year&gt;&lt;/dates&gt;&lt;urls&gt;&lt;/urls&gt;&lt;/record&gt;&lt;/Cite&gt;&lt;/EndNote&gt;</w:instrText>
      </w:r>
      <w:r w:rsidR="006952C5">
        <w:fldChar w:fldCharType="separate"/>
      </w:r>
      <w:r w:rsidR="006952C5">
        <w:rPr>
          <w:noProof/>
        </w:rPr>
        <w:t>Parsons (1963)</w:t>
      </w:r>
      <w:r w:rsidR="006952C5">
        <w:fldChar w:fldCharType="end"/>
      </w:r>
      <w:r w:rsidRPr="00743049">
        <w:t xml:space="preserve"> verwendete Analogie besagt, dass Macht wie Geld ist, in einer Gemeinschaft fließt, einen bestimmten Wert hat und von einem zum anderen weitergegeben wird. Je mehr man hat, desto größer ist die Macht.</w:t>
      </w:r>
    </w:p>
    <w:p w14:paraId="53F85B98" w14:textId="641D4222" w:rsidR="00F05B60" w:rsidRDefault="00D50A7B" w:rsidP="006E3C78">
      <w:r w:rsidRPr="00D50A7B">
        <w:t>Andere haben dieses einfache</w:t>
      </w:r>
      <w:r w:rsidR="004A1624">
        <w:t>,</w:t>
      </w:r>
      <w:r w:rsidRPr="00D50A7B">
        <w:t xml:space="preserve"> ingenieurmäßige Modell </w:t>
      </w:r>
      <w:r w:rsidR="002D5CEE">
        <w:t>von Macht</w:t>
      </w:r>
      <w:r w:rsidR="00DC144E">
        <w:t>,</w:t>
      </w:r>
      <w:r w:rsidR="002D5CEE">
        <w:t xml:space="preserve"> als ein</w:t>
      </w:r>
      <w:r w:rsidRPr="00D50A7B">
        <w:t xml:space="preserve"> Biegen einer anderen Person in eine gewünschte Form</w:t>
      </w:r>
      <w:r w:rsidR="00DC144E">
        <w:t>,</w:t>
      </w:r>
      <w:r w:rsidRPr="00D50A7B">
        <w:t xml:space="preserve"> abgelehnt. Bachrach und Baratz </w:t>
      </w:r>
      <w:r w:rsidR="004277F0">
        <w:fldChar w:fldCharType="begin"/>
      </w:r>
      <w:r w:rsidR="004277F0">
        <w:instrText xml:space="preserve"> ADDIN EN.CITE &lt;EndNote&gt;&lt;Cite ExcludeAuth="1"&gt;&lt;Author&gt;Bachrach&lt;/Author&gt;&lt;Year&gt;2002&lt;/Year&gt;&lt;RecNum&gt;1265&lt;/RecNum&gt;&lt;DisplayText&gt;(2002)&lt;/DisplayText&gt;&lt;record&gt;&lt;rec-number&gt;1265&lt;/rec-number&gt;&lt;foreign-keys&gt;&lt;key app="EN" db-id="eze0zsr0nv0delepxxov9az5vzafdsdfzzrd" timestamp="1587467077"&gt;1265&lt;/key&gt;&lt;/foreign-keys&gt;&lt;ref-type name="Book Section"&gt;5&lt;/ref-type&gt;&lt;contributors&gt;&lt;authors&gt;&lt;author&gt;Bachrach, Peter&lt;/author&gt;&lt;author&gt;Barat, Mortan&lt;/author&gt;&lt;/authors&gt;&lt;secondary-authors&gt;&lt;author&gt;Haugaard, Mark&lt;/author&gt;&lt;/secondary-authors&gt;&lt;/contributors&gt;&lt;titles&gt;&lt;title&gt;Two faces of power&lt;/title&gt;&lt;secondary-title&gt;Power: A Reader&lt;/secondary-title&gt;&lt;/titles&gt;&lt;pages&gt;28-36&lt;/pages&gt;&lt;dates&gt;&lt;year&gt;2002&lt;/year&gt;&lt;/dates&gt;&lt;pub-location&gt;Manchster&lt;/pub-location&gt;&lt;publisher&gt;Manchester University Press&lt;/publisher&gt;&lt;urls&gt;&lt;/urls&gt;&lt;/record&gt;&lt;/Cite&gt;&lt;/EndNote&gt;</w:instrText>
      </w:r>
      <w:r w:rsidR="004277F0">
        <w:fldChar w:fldCharType="separate"/>
      </w:r>
      <w:r w:rsidR="004277F0">
        <w:rPr>
          <w:noProof/>
        </w:rPr>
        <w:t>(2002)</w:t>
      </w:r>
      <w:r w:rsidR="004277F0">
        <w:fldChar w:fldCharType="end"/>
      </w:r>
      <w:r w:rsidRPr="00D50A7B">
        <w:t xml:space="preserve"> schlagen vor, dass soziale Strukturen und Prozesse Informationen und die Programmatik </w:t>
      </w:r>
      <w:r w:rsidR="00F97C67">
        <w:t>kontrollieren</w:t>
      </w:r>
      <w:r w:rsidRPr="00D50A7B">
        <w:t xml:space="preserve">. </w:t>
      </w:r>
      <w:r w:rsidR="00D72EEB">
        <w:fldChar w:fldCharType="begin"/>
      </w:r>
      <w:r w:rsidR="00D72EEB">
        <w:instrText xml:space="preserve"> ADDIN EN.CITE &lt;EndNote&gt;&lt;Cite AuthorYear="1"&gt;&lt;Author&gt;Lukes&lt;/Author&gt;&lt;Year&gt;1974&lt;/Year&gt;&lt;RecNum&gt;1302&lt;/RecNum&gt;&lt;DisplayText&gt;Lukes (1974)&lt;/DisplayText&gt;&lt;record&gt;&lt;rec-number&gt;1302&lt;/rec-number&gt;&lt;foreign-keys&gt;&lt;key app="EN" db-id="eze0zsr0nv0delepxxov9az5vzafdsdfzzrd" timestamp="1587476145"&gt;1302&lt;/key&gt;&lt;/foreign-keys&gt;&lt;ref-type name="Book"&gt;6&lt;/ref-type&gt;&lt;contributors&gt;&lt;authors&gt;&lt;author&gt;Lukes, Steven&lt;/author&gt;&lt;/authors&gt;&lt;/contributors&gt;&lt;titles&gt;&lt;title&gt;Power: A Radical View&lt;/title&gt;&lt;/titles&gt;&lt;dates&gt;&lt;year&gt;1974&lt;/year&gt;&lt;/dates&gt;&lt;pub-location&gt;London&lt;/pub-location&gt;&lt;publisher&gt;Macmillan&lt;/publisher&gt;&lt;urls&gt;&lt;/urls&gt;&lt;/record&gt;&lt;/Cite&gt;&lt;/EndNote&gt;</w:instrText>
      </w:r>
      <w:r w:rsidR="00D72EEB">
        <w:fldChar w:fldCharType="separate"/>
      </w:r>
      <w:r w:rsidR="00D72EEB">
        <w:rPr>
          <w:noProof/>
        </w:rPr>
        <w:t>Lukes (1974)</w:t>
      </w:r>
      <w:r w:rsidR="00D72EEB">
        <w:fldChar w:fldCharType="end"/>
      </w:r>
      <w:r w:rsidRPr="00D50A7B">
        <w:t xml:space="preserve"> stellt dies als eine zweidimensionale Sicht der Macht dar. Die Furcht vor der Überschreitung gegenwärtiger Grenzen dessen, was akzeptabel ist oder belohnt wird, führt zum Schweigen über Dinge, die Einzelne sonst vielleicht zur Sprache bringen möchte</w:t>
      </w:r>
      <w:r w:rsidR="00E02367">
        <w:t>n</w:t>
      </w:r>
      <w:r w:rsidRPr="00D50A7B">
        <w:t xml:space="preserve">. Über das zu sprechen, was andere - wie subtil auch immer - angedeutet haben nicht hören zu wollen, wird nur als Nachteil für die Sprechenden empfunden, nicht als Vorteil. </w:t>
      </w:r>
      <w:r w:rsidRPr="005F445C">
        <w:t>Zweidimensionale Macht verstummt.</w:t>
      </w:r>
      <w:r w:rsidR="000D6197" w:rsidRPr="005F445C">
        <w:t xml:space="preserve"> </w:t>
      </w:r>
    </w:p>
    <w:p w14:paraId="517EFCF9" w14:textId="77777777" w:rsidR="00B57ECF" w:rsidRPr="005F445C" w:rsidRDefault="00B57ECF" w:rsidP="006E3C78"/>
    <w:p w14:paraId="1FBAE758" w14:textId="198CF23E" w:rsidR="00D50A7B" w:rsidRDefault="00FF1945" w:rsidP="006E3C78">
      <w:r w:rsidRPr="000411E4">
        <w:t>Außerdem wird bei</w:t>
      </w:r>
      <w:r w:rsidR="001C4274">
        <w:t xml:space="preserve"> </w:t>
      </w:r>
      <w:r w:rsidRPr="000411E4">
        <w:t xml:space="preserve">Lukes eine dreidimensionale Sichtweise eingeführt, bei der Individuen so sozialisiert sind, dass sie die Interessen eines dominanten Individuums oder einer dominanten Gruppe auch als ihre eigenen akzeptieren. Auch wenn es latente Konflikte geben mag, so werden sie wahrscheinlich nicht sichtbar, weil Menschen so denken, wie andere sie haben wollen. </w:t>
      </w:r>
      <w:r w:rsidR="00317A9F">
        <w:fldChar w:fldCharType="begin"/>
      </w:r>
      <w:r w:rsidR="00317A9F">
        <w:instrText xml:space="preserve"> ADDIN EN.CITE &lt;EndNote&gt;&lt;Cite AuthorYear="1"&gt;&lt;Author&gt;Foucault&lt;/Author&gt;&lt;Year&gt;1974&lt;/Year&gt;&lt;RecNum&gt;1282&lt;/RecNum&gt;&lt;DisplayText&gt;Foucault (1974)&lt;/DisplayText&gt;&lt;record&gt;&lt;rec-number&gt;1282&lt;/rec-number&gt;&lt;foreign-keys&gt;&lt;key app="EN" db-id="eze0zsr0nv0delepxxov9az5vzafdsdfzzrd" timestamp="1587473968"&gt;1282&lt;/key&gt;&lt;/foreign-keys&gt;&lt;ref-type name="Journal Article"&gt;17&lt;/ref-type&gt;&lt;contributors&gt;&lt;authors&gt;&lt;author&gt;Foucault, Michel&lt;/author&gt;&lt;/authors&gt;&lt;/contributors&gt;&lt;titles&gt;&lt;title&gt;Excerpt from The Eye of Power&lt;/title&gt;&lt;/titles&gt;&lt;dates&gt;&lt;year&gt;1974&lt;/year&gt;&lt;/dates&gt;&lt;urls&gt;&lt;related-urls&gt;&lt;url&gt;http://foucault.info/documents/foucault.eyeOfPower.en.html&lt;/url&gt;&lt;/related-urls&gt;&lt;/urls&gt;&lt;access-date&gt;3. August 2012&lt;/access-date&gt;&lt;/record&gt;&lt;/Cite&gt;&lt;/EndNote&gt;</w:instrText>
      </w:r>
      <w:r w:rsidR="00317A9F">
        <w:fldChar w:fldCharType="separate"/>
      </w:r>
      <w:r w:rsidR="00317A9F">
        <w:rPr>
          <w:noProof/>
        </w:rPr>
        <w:t>Foucault (1974)</w:t>
      </w:r>
      <w:r w:rsidR="00317A9F">
        <w:fldChar w:fldCharType="end"/>
      </w:r>
      <w:r w:rsidRPr="000411E4">
        <w:t xml:space="preserve"> vertritt die Ansicht, dass Macht tief verankert ist in der Art und Weise, wie Realität konstruiert wird, und in der Akzeptanz oder dem Widerstand der Menschen gegenüber der </w:t>
      </w:r>
      <w:r w:rsidR="00201E5B">
        <w:t>‘</w:t>
      </w:r>
      <w:r w:rsidRPr="000411E4">
        <w:t>Wahrheit</w:t>
      </w:r>
      <w:r w:rsidR="00201E5B">
        <w:t>’</w:t>
      </w:r>
      <w:r w:rsidRPr="000411E4">
        <w:t xml:space="preserve"> und den Strukturen der Gesellschaft. Letztendlich ist das Ergebnis ein perfektes System, in dem eindimensionale Macht überflüssig wird, da sich die Individuen selbst als </w:t>
      </w:r>
      <w:r w:rsidR="00355087">
        <w:t>«</w:t>
      </w:r>
      <w:r w:rsidRPr="000411E4">
        <w:t>unter einem prüfenden Blick</w:t>
      </w:r>
      <w:r w:rsidR="00355087">
        <w:t>»</w:t>
      </w:r>
      <w:r w:rsidR="00D225FB">
        <w:t xml:space="preserve"> </w:t>
      </w:r>
      <w:r w:rsidR="00D225FB">
        <w:fldChar w:fldCharType="begin"/>
      </w:r>
      <w:r w:rsidR="006F0189">
        <w:instrText xml:space="preserve"> ADDIN EN.CITE &lt;EndNote&gt;&lt;Cite&gt;&lt;Author&gt;Foucault&lt;/Author&gt;&lt;Year&gt;1974&lt;/Year&gt;&lt;RecNum&gt;1282&lt;/RecNum&gt;&lt;Pages&gt;o.A.&lt;/Pages&gt;&lt;DisplayText&gt;(Foucault 1974, o.A.)&lt;/DisplayText&gt;&lt;record&gt;&lt;rec-number&gt;1282&lt;/rec-number&gt;&lt;foreign-keys&gt;&lt;key app="EN" db-id="eze0zsr0nv0delepxxov9az5vzafdsdfzzrd" timestamp="1587473968"&gt;1282&lt;/key&gt;&lt;/foreign-keys&gt;&lt;ref-type name="Journal Article"&gt;17&lt;/ref-type&gt;&lt;contributors&gt;&lt;authors&gt;&lt;author&gt;Foucault, Michel&lt;/author&gt;&lt;/authors&gt;&lt;/contributors&gt;&lt;titles&gt;&lt;title&gt;Excerpt from The Eye of Power&lt;/title&gt;&lt;/titles&gt;&lt;dates&gt;&lt;year&gt;1974&lt;/year&gt;&lt;/dates&gt;&lt;urls&gt;&lt;related-urls&gt;&lt;url&gt;http://foucault.info/documents/foucault.eyeOfPower.en.html&lt;/url&gt;&lt;/related-urls&gt;&lt;/urls&gt;&lt;access-date&gt;3. August 2012&lt;/access-date&gt;&lt;/record&gt;&lt;/Cite&gt;&lt;/EndNote&gt;</w:instrText>
      </w:r>
      <w:r w:rsidR="00D225FB">
        <w:fldChar w:fldCharType="separate"/>
      </w:r>
      <w:r w:rsidR="006F0189">
        <w:rPr>
          <w:noProof/>
        </w:rPr>
        <w:t>(Foucault 1974, o.A.)</w:t>
      </w:r>
      <w:r w:rsidR="00D225FB">
        <w:fldChar w:fldCharType="end"/>
      </w:r>
      <w:r w:rsidRPr="000411E4">
        <w:t xml:space="preserve"> überwachen und jedes Individuum eine </w:t>
      </w:r>
      <w:r w:rsidR="00820223">
        <w:t>«</w:t>
      </w:r>
      <w:r w:rsidRPr="000411E4">
        <w:t xml:space="preserve">Überwachung über und gegen sich selbst ausübt. Eine hervorragende </w:t>
      </w:r>
      <w:r w:rsidR="00DE70F1" w:rsidRPr="00DE70F1">
        <w:t>Rezeptur</w:t>
      </w:r>
      <w:r w:rsidR="00820223">
        <w:t>»</w:t>
      </w:r>
      <w:r w:rsidRPr="000411E4">
        <w:t xml:space="preserve"> (</w:t>
      </w:r>
      <w:r w:rsidR="00820223">
        <w:t>ebd.)</w:t>
      </w:r>
      <w:r w:rsidRPr="000411E4">
        <w:t>.</w:t>
      </w:r>
    </w:p>
    <w:p w14:paraId="4F35F5A3" w14:textId="77777777" w:rsidR="00B57ECF" w:rsidRDefault="00B57ECF" w:rsidP="006E3C78"/>
    <w:p w14:paraId="200CA7BA" w14:textId="72AA9831" w:rsidR="008A08B1" w:rsidRDefault="00E13476" w:rsidP="006E3C78">
      <w:r>
        <w:t>Alternat</w:t>
      </w:r>
      <w:r w:rsidR="002D5CD2">
        <w:t>i</w:t>
      </w:r>
      <w:r>
        <w:t>ve Konzeptualisierungen fokussieren auf Macht als Facetten von Gruppen oder der Gesellschaft</w:t>
      </w:r>
      <w:r w:rsidR="00895622">
        <w:t>:</w:t>
      </w:r>
    </w:p>
    <w:p w14:paraId="159D7901" w14:textId="5537CFBD" w:rsidR="002D5CD2" w:rsidRDefault="002D5CD2" w:rsidP="006E3C78"/>
    <w:p w14:paraId="6F873BCA" w14:textId="478AA58E" w:rsidR="00895622" w:rsidRPr="00B937E5" w:rsidRDefault="00696273" w:rsidP="006E3C78">
      <w:r>
        <w:t>«</w:t>
      </w:r>
      <w:r w:rsidR="00B70686" w:rsidRPr="00B70686">
        <w:t>Macht ist nie das Eigentum eines Individuums; sie ist die Eigenschaft einer Gruppe und bleibt nur so lange bestehen, wie die Gruppe zusammenhält. Wenn wir von jemandem behaupten, er oder sie sei an der Macht, beziehen wir uns in Wirklichkeit darauf, dass er oder sie von einer bestimmten Anzahl von Menschen ermächtigt wurde</w:t>
      </w:r>
      <w:r w:rsidR="002A47C3">
        <w:t xml:space="preserve">» </w:t>
      </w:r>
      <w:r w:rsidR="00E61E26">
        <w:fldChar w:fldCharType="begin"/>
      </w:r>
      <w:r w:rsidR="008F6AB5">
        <w:instrText xml:space="preserve"> ADDIN EN.CITE &lt;EndNote&gt;&lt;Cite&gt;&lt;Author&gt;Arendt&lt;/Author&gt;&lt;Year&gt;1970&lt;/Year&gt;&lt;RecNum&gt;1264&lt;/RecNum&gt;&lt;Pages&gt;44&lt;/Pages&gt;&lt;DisplayText&gt;(Arendt 1970, 44)&lt;/DisplayText&gt;&lt;record&gt;&lt;rec-number&gt;1264&lt;/rec-number&gt;&lt;foreign-keys&gt;&lt;key app="EN" db-id="eze0zsr0nv0delepxxov9az5vzafdsdfzzrd" timestamp="1587466943"&gt;1264&lt;/key&gt;&lt;/foreign-keys&gt;&lt;ref-type name="Book"&gt;6&lt;/ref-type&gt;&lt;contributors&gt;&lt;authors&gt;&lt;author&gt;Arendt, Hannah&lt;/author&gt;&lt;/authors&gt;&lt;/contributors&gt;&lt;titles&gt;&lt;title&gt;On Violence&lt;/title&gt;&lt;/titles&gt;&lt;dates&gt;&lt;year&gt;1970&lt;/year&gt;&lt;/dates&gt;&lt;pub-location&gt;London&lt;/pub-location&gt;&lt;publisher&gt;Allen Lane&lt;/publisher&gt;&lt;urls&gt;&lt;/urls&gt;&lt;/record&gt;&lt;/Cite&gt;&lt;/EndNote&gt;</w:instrText>
      </w:r>
      <w:r w:rsidR="00E61E26">
        <w:fldChar w:fldCharType="separate"/>
      </w:r>
      <w:r w:rsidR="008F6AB5">
        <w:rPr>
          <w:noProof/>
        </w:rPr>
        <w:t>(Arendt 1970, 44)</w:t>
      </w:r>
      <w:r w:rsidR="00E61E26">
        <w:fldChar w:fldCharType="end"/>
      </w:r>
      <w:r w:rsidR="008F6AB5">
        <w:t>.</w:t>
      </w:r>
    </w:p>
    <w:p w14:paraId="7BDA76D9" w14:textId="070E4A16" w:rsidR="00696273" w:rsidRPr="00B937E5" w:rsidRDefault="00696273" w:rsidP="006E3C78"/>
    <w:p w14:paraId="538AC82A" w14:textId="12B4EE2A" w:rsidR="00895622" w:rsidRDefault="005E29E5" w:rsidP="006E3C78">
      <w:r>
        <w:t>Sich</w:t>
      </w:r>
      <w:r w:rsidR="00BA79C1" w:rsidRPr="00BA79C1">
        <w:t xml:space="preserve"> auf die </w:t>
      </w:r>
      <w:r w:rsidR="00DD5E97">
        <w:t>Jahrtausend alte</w:t>
      </w:r>
      <w:r w:rsidR="00BA79C1" w:rsidRPr="00BA79C1">
        <w:t xml:space="preserve"> </w:t>
      </w:r>
      <w:r w:rsidR="00971FAD">
        <w:t xml:space="preserve">athenische </w:t>
      </w:r>
      <w:r w:rsidR="00BA79C1" w:rsidRPr="00BA79C1">
        <w:t xml:space="preserve">Vorstellungen von der Polis und der Res publica </w:t>
      </w:r>
      <w:r w:rsidR="00E02238">
        <w:t>argumentiert</w:t>
      </w:r>
      <w:r w:rsidR="00BA79C1" w:rsidRPr="00BA79C1">
        <w:t xml:space="preserve"> Barnes </w:t>
      </w:r>
      <w:r w:rsidR="00EC390B">
        <w:t>«</w:t>
      </w:r>
      <w:r w:rsidR="00BA79C1" w:rsidRPr="00BA79C1">
        <w:t>dass in einer wirklichen Gesellschaft viel mehr Macht steckt als in so vielen isolierten Individuen</w:t>
      </w:r>
      <w:r w:rsidR="00DF2FCE">
        <w:t>»</w:t>
      </w:r>
      <w:r w:rsidR="00C230AB">
        <w:t xml:space="preserve"> </w:t>
      </w:r>
      <w:r w:rsidR="001B15E1">
        <w:fldChar w:fldCharType="begin"/>
      </w:r>
      <w:r w:rsidR="00063B68">
        <w:instrText xml:space="preserve"> ADDIN EN.CITE &lt;EndNote&gt;&lt;Cite&gt;&lt;Author&gt;Barnes&lt;/Author&gt;&lt;Year&gt;1988&lt;/Year&gt;&lt;RecNum&gt;1266&lt;/RecNum&gt;&lt;Pages&gt;57&lt;/Pages&gt;&lt;DisplayText&gt;(Barnes 1988, 57)&lt;/DisplayText&gt;&lt;record&gt;&lt;rec-number&gt;1266&lt;/rec-number&gt;&lt;foreign-keys&gt;&lt;key app="EN" db-id="eze0zsr0nv0delepxxov9az5vzafdsdfzzrd" timestamp="1587467155"&gt;1266&lt;/key&gt;&lt;/foreign-keys&gt;&lt;ref-type name="Book"&gt;6&lt;/ref-type&gt;&lt;contributors&gt;&lt;authors&gt;&lt;author&gt;Barnes, Barry&lt;/author&gt;&lt;/authors&gt;&lt;/contributors&gt;&lt;titles&gt;&lt;title&gt;The Nature of Power&lt;/title&gt;&lt;/titles&gt;&lt;dates&gt;&lt;year&gt;1988&lt;/year&gt;&lt;/dates&gt;&lt;pub-location&gt;Cambridge&lt;/pub-location&gt;&lt;publisher&gt;Polity&lt;/publisher&gt;&lt;urls&gt;&lt;/urls&gt;&lt;/record&gt;&lt;/Cite&gt;&lt;/EndNote&gt;</w:instrText>
      </w:r>
      <w:r w:rsidR="001B15E1">
        <w:fldChar w:fldCharType="separate"/>
      </w:r>
      <w:r w:rsidR="00063B68">
        <w:rPr>
          <w:noProof/>
        </w:rPr>
        <w:t>(Barnes 1988, 57)</w:t>
      </w:r>
      <w:r w:rsidR="001B15E1">
        <w:fldChar w:fldCharType="end"/>
      </w:r>
      <w:r w:rsidR="00BA79C1" w:rsidRPr="00BA79C1">
        <w:t xml:space="preserve">. Für Arendt bedeutet Macht daher nicht, einen anderen dazu zu bewegen, gegen seine Interessen zu handeln. Vielmehr ist </w:t>
      </w:r>
      <w:r w:rsidR="000A78CB">
        <w:t>Macht</w:t>
      </w:r>
      <w:r w:rsidR="00BA79C1" w:rsidRPr="00BA79C1">
        <w:t xml:space="preserve"> ein gemeinschaftliches Vermögen. Macht wird nicht unbedingt bewusst ausgeübt. Schulleitungen versuchen im Allgemeinen nicht, bestimmte Personen bewusst an den Rand zu drängen oder sie gegenüber anderen zu privilegieren. In ihrem Wunsch nach einer Neuverteilung von Macht, nach </w:t>
      </w:r>
      <w:r w:rsidR="00835B8B">
        <w:t>Gleichberechtigung</w:t>
      </w:r>
      <w:r w:rsidR="00BA79C1" w:rsidRPr="00BA79C1">
        <w:t xml:space="preserve">, sind sie vielleicht vollkommen aufrichtig. Das ist nicht der Punkt. Die </w:t>
      </w:r>
      <w:r w:rsidR="00DC6E7C">
        <w:t>Präferenzen</w:t>
      </w:r>
      <w:r w:rsidR="00BA79C1" w:rsidRPr="00BA79C1">
        <w:t xml:space="preserve"> der dominierenden Gruppe mögen für sie selbst und andere so normal und alltäglich </w:t>
      </w:r>
      <w:r w:rsidR="00BA79C1" w:rsidRPr="00BA79C1">
        <w:lastRenderedPageBreak/>
        <w:t xml:space="preserve">erscheinen, dass ihre Dominanz und </w:t>
      </w:r>
      <w:r w:rsidR="00815359">
        <w:t>Anfechtbarkeit</w:t>
      </w:r>
      <w:r w:rsidR="00BA79C1" w:rsidRPr="00BA79C1">
        <w:t xml:space="preserve"> den Beteiligten nicht einmal in den Sinn kommen. Um die Mechanismen und Effekte von Macht und Ungleichheit wirklich auseinander zu halten, schlägt </w:t>
      </w:r>
      <w:r w:rsidR="00CE111E">
        <w:fldChar w:fldCharType="begin"/>
      </w:r>
      <w:r w:rsidR="00CE111E">
        <w:instrText xml:space="preserve"> ADDIN EN.CITE &lt;EndNote&gt;&lt;Cite AuthorYear="1"&gt;&lt;Author&gt;Deetz&lt;/Author&gt;&lt;Year&gt;2000&lt;/Year&gt;&lt;RecNum&gt;1277&lt;/RecNum&gt;&lt;DisplayText&gt;Deetz (2000)&lt;/DisplayText&gt;&lt;record&gt;&lt;rec-number&gt;1277&lt;/rec-number&gt;&lt;foreign-keys&gt;&lt;key app="EN" db-id="eze0zsr0nv0delepxxov9az5vzafdsdfzzrd" timestamp="1587468368"&gt;1277&lt;/key&gt;&lt;/foreign-keys&gt;&lt;ref-type name="Book Section"&gt;5&lt;/ref-type&gt;&lt;contributors&gt;&lt;authors&gt;&lt;author&gt;Deetz, Stan&lt;/author&gt;&lt;/authors&gt;&lt;secondary-authors&gt;&lt;author&gt;Grint, Keith&lt;/author&gt;&lt;/secondary-authors&gt;&lt;/contributors&gt;&lt;titles&gt;&lt;title&gt;Discipline&lt;/title&gt;&lt;secondary-title&gt;Work and Society&lt;/secondary-title&gt;&lt;/titles&gt;&lt;pages&gt;142-162&lt;/pages&gt;&lt;dates&gt;&lt;year&gt;2000&lt;/year&gt;&lt;/dates&gt;&lt;pub-location&gt;Cambridge&lt;/pub-location&gt;&lt;publisher&gt;Polity&lt;/publisher&gt;&lt;urls&gt;&lt;/urls&gt;&lt;/record&gt;&lt;/Cite&gt;&lt;/EndNote&gt;</w:instrText>
      </w:r>
      <w:r w:rsidR="00CE111E">
        <w:fldChar w:fldCharType="separate"/>
      </w:r>
      <w:r w:rsidR="00CE111E">
        <w:rPr>
          <w:noProof/>
        </w:rPr>
        <w:t>Deetz (2000)</w:t>
      </w:r>
      <w:r w:rsidR="00CE111E">
        <w:fldChar w:fldCharType="end"/>
      </w:r>
      <w:r w:rsidR="00BA79C1" w:rsidRPr="00BA79C1">
        <w:t xml:space="preserve"> vor, dass wir unter die scheinbar ungetrübte Oberfläche von Organisationen schauen müssen.</w:t>
      </w:r>
    </w:p>
    <w:p w14:paraId="628EE980" w14:textId="1FA0BA14" w:rsidR="00BA79C1" w:rsidRDefault="00BA79C1" w:rsidP="006E3C78"/>
    <w:p w14:paraId="740F5E4A" w14:textId="6CD90148" w:rsidR="00BA79C1" w:rsidRDefault="00662BE6" w:rsidP="006E3C78">
      <w:r w:rsidRPr="00662BE6">
        <w:t xml:space="preserve">Die Literatur zum Thema Führung im Bildungswesen befasst sich nicht sehr ausführlich mit der Frage, wer Macht besitzt und warum. Beispielsweise </w:t>
      </w:r>
      <w:r w:rsidR="00992683">
        <w:t xml:space="preserve">wird </w:t>
      </w:r>
      <w:r w:rsidR="00D60DDE">
        <w:t xml:space="preserve">kaum </w:t>
      </w:r>
      <w:r w:rsidR="00992683">
        <w:t>der</w:t>
      </w:r>
      <w:r w:rsidRPr="00662BE6">
        <w:t xml:space="preserve"> Ausschluss von Frauen und schwarzen und ethnischen Minderheiten von Führungs</w:t>
      </w:r>
      <w:r w:rsidR="00DA40EA">
        <w:t>funktionen</w:t>
      </w:r>
      <w:r w:rsidR="009B5514">
        <w:t xml:space="preserve"> thematisiert</w:t>
      </w:r>
      <w:r w:rsidRPr="00662BE6">
        <w:t>. Manche antworten vielleicht</w:t>
      </w:r>
      <w:r w:rsidR="0081494F">
        <w:t xml:space="preserve"> darauf</w:t>
      </w:r>
      <w:r w:rsidRPr="00662BE6">
        <w:t xml:space="preserve">, </w:t>
      </w:r>
      <w:r w:rsidR="0081494F">
        <w:t xml:space="preserve">dass es </w:t>
      </w:r>
      <w:r w:rsidR="000964DB">
        <w:t xml:space="preserve">dann </w:t>
      </w:r>
      <w:r w:rsidR="0081494F">
        <w:t xml:space="preserve">anscheinend </w:t>
      </w:r>
      <w:r w:rsidRPr="00662BE6">
        <w:t>kein Problem geben</w:t>
      </w:r>
      <w:r w:rsidR="000964DB">
        <w:t xml:space="preserve"> könnte</w:t>
      </w:r>
      <w:r w:rsidRPr="00662BE6">
        <w:t xml:space="preserve">. Die komplexeren Konzeptionen von Macht würden etwas anderes vermuten lassen. Wenige haben die Aufmerksamkeit auf die unzulängliche Theoretisierung von Macht in Bezug auf </w:t>
      </w:r>
      <w:r w:rsidR="009121DD">
        <w:t>Distributed Leadership</w:t>
      </w:r>
      <w:r w:rsidRPr="00662BE6">
        <w:t xml:space="preserve"> gelenkt</w:t>
      </w:r>
      <w:r w:rsidR="00902C1F">
        <w:t xml:space="preserve"> </w:t>
      </w:r>
      <w:r w:rsidR="004E7737">
        <w:fldChar w:fldCharType="begin">
          <w:fldData xml:space="preserve">PEVuZE5vdGU+PENpdGU+PEF1dGhvcj5Hcm9ubjwvQXV0aG9yPjxZZWFyPjIwMDg8L1llYXI+PFJl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</w:fldData>
        </w:fldChar>
      </w:r>
      <w:r w:rsidR="00B8670E">
        <w:instrText xml:space="preserve"> ADDIN EN.CITE </w:instrText>
      </w:r>
      <w:r w:rsidR="00B8670E">
        <w:fldChar w:fldCharType="begin">
          <w:fldData xml:space="preserve">PEVuZE5vdGU+PENpdGU+PEF1dGhvcj5Hcm9ubjwvQXV0aG9yPjxZZWFyPjIwMDg8L1llYXI+PFJl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</w:fldData>
        </w:fldChar>
      </w:r>
      <w:r w:rsidR="00B8670E">
        <w:instrText xml:space="preserve"> ADDIN EN.CITE.DATA </w:instrText>
      </w:r>
      <w:r w:rsidR="00B8670E">
        <w:fldChar w:fldCharType="end"/>
      </w:r>
      <w:r w:rsidR="004E7737">
        <w:fldChar w:fldCharType="separate"/>
      </w:r>
      <w:r w:rsidR="00B8670E">
        <w:rPr>
          <w:noProof/>
        </w:rPr>
        <w:t>(Gronn 2008, Hall, Gunter</w:t>
      </w:r>
      <w:r w:rsidR="00DC2DF3">
        <w:rPr>
          <w:noProof/>
        </w:rPr>
        <w:t xml:space="preserve"> und </w:t>
      </w:r>
      <w:r w:rsidR="00B8670E">
        <w:rPr>
          <w:noProof/>
        </w:rPr>
        <w:t>Bragg 2011, Hatcher 2005)</w:t>
      </w:r>
      <w:r w:rsidR="004E7737">
        <w:fldChar w:fldCharType="end"/>
      </w:r>
      <w:r w:rsidRPr="00662BE6">
        <w:t xml:space="preserve"> </w:t>
      </w:r>
      <w:r w:rsidR="00913DCC">
        <w:t>und wenn, dann</w:t>
      </w:r>
      <w:r w:rsidRPr="00662BE6">
        <w:t xml:space="preserve"> eher in Bezug auf die Nutzung dieser Macht im Dienste des Staates und nicht in Bezug auf tiefer liegende Systemfragen, wie </w:t>
      </w:r>
      <w:r w:rsidR="003533DF">
        <w:t>zum Beispiel</w:t>
      </w:r>
      <w:r w:rsidRPr="00662BE6">
        <w:t xml:space="preserve"> </w:t>
      </w:r>
      <w:r w:rsidR="00904282">
        <w:t>Zusammenhänge</w:t>
      </w:r>
      <w:r w:rsidRPr="00662BE6">
        <w:t xml:space="preserve"> mit Ethnizität und Geschlecht. Rassen- und Geschlechtsblindheit sind die Standardpositionen in den meisten Veröffentlichungen über die Führungstheorie im Bildungswesen, und Distributed Leadership ist keine Ausnahme.</w:t>
      </w:r>
    </w:p>
    <w:p w14:paraId="6CBE2A89" w14:textId="5672AF85" w:rsidR="00737E07" w:rsidRDefault="00737E07" w:rsidP="006E3C78"/>
    <w:p w14:paraId="08C474EF" w14:textId="055BCF15" w:rsidR="00737E07" w:rsidRPr="00BA79C1" w:rsidRDefault="00737E07" w:rsidP="006E3C78">
      <w:r w:rsidRPr="00737E07">
        <w:t>Bisher gab es nur Platz, um einen kurzen, selektiven Abriss der umfangreichen und komplexen Literatur über Macht zu bieten, aber einige wichtige Perspektiven lassen sich herauskristallisieren. Da wäre zunächst die Vorstellung von Macht als etwas, das ein Individuum oder eine Gruppe besitzt und ausübt, um andere zu lenken oder sie daran zu hindern, auf eine bestimmte Art und Weise zu handeln. Halford und Leonard</w:t>
      </w:r>
      <w:r w:rsidR="004D1E69">
        <w:t xml:space="preserve"> </w:t>
      </w:r>
      <w:r w:rsidRPr="00737E07">
        <w:t xml:space="preserve">bezeichnen dies als </w:t>
      </w:r>
      <w:r w:rsidR="00515F77">
        <w:t>«</w:t>
      </w:r>
      <w:r w:rsidRPr="00737E07">
        <w:t>episodische Handlungsfähigkeit</w:t>
      </w:r>
      <w:r w:rsidR="00515F77">
        <w:t>»</w:t>
      </w:r>
      <w:r w:rsidR="00DA5226">
        <w:t xml:space="preserve"> </w:t>
      </w:r>
      <w:r w:rsidR="00DA5226">
        <w:fldChar w:fldCharType="begin"/>
      </w:r>
      <w:r w:rsidR="00515F77">
        <w:instrText xml:space="preserve"> ADDIN EN.CITE &lt;EndNote&gt;&lt;Cite&gt;&lt;Author&gt;Halford&lt;/Author&gt;&lt;Year&gt;2001&lt;/Year&gt;&lt;RecNum&gt;1286&lt;/RecNum&gt;&lt;Pages&gt;27f&lt;/Pages&gt;&lt;DisplayText&gt;(Halford and Leonard 2001, 27f)&lt;/DisplayText&gt;&lt;record&gt;&lt;rec-number&gt;1286&lt;/rec-number&gt;&lt;foreign-keys&gt;&lt;key app="EN" db-id="eze0zsr0nv0delepxxov9az5vzafdsdfzzrd" timestamp="1587474286"&gt;1286&lt;/key&gt;&lt;/foreign-keys&gt;&lt;ref-type name="Book"&gt;6&lt;/ref-type&gt;&lt;contributors&gt;&lt;authors&gt;&lt;author&gt;Halford, Susan&lt;/author&gt;&lt;author&gt;Leonard, Pauline&lt;/author&gt;&lt;/authors&gt;&lt;/contributors&gt;&lt;titles&gt;&lt;title&gt;Gender, Power and Organizations&lt;/title&gt;&lt;/titles&gt;&lt;dates&gt;&lt;year&gt;2001&lt;/year&gt;&lt;/dates&gt;&lt;pub-location&gt;Basingstoke&lt;/pub-location&gt;&lt;publisher&gt;Palgrave&lt;/publisher&gt;&lt;urls&gt;&lt;/urls&gt;&lt;/record&gt;&lt;/Cite&gt;&lt;/EndNote&gt;</w:instrText>
      </w:r>
      <w:r w:rsidR="00DA5226">
        <w:fldChar w:fldCharType="separate"/>
      </w:r>
      <w:r w:rsidR="00515F77">
        <w:rPr>
          <w:noProof/>
        </w:rPr>
        <w:t xml:space="preserve">(Halford </w:t>
      </w:r>
      <w:r w:rsidR="00DC2DF3">
        <w:rPr>
          <w:noProof/>
        </w:rPr>
        <w:t>und</w:t>
      </w:r>
      <w:r w:rsidR="00515F77">
        <w:rPr>
          <w:noProof/>
        </w:rPr>
        <w:t xml:space="preserve"> Leonard 2001, 27f)</w:t>
      </w:r>
      <w:r w:rsidR="00DA5226">
        <w:fldChar w:fldCharType="end"/>
      </w:r>
      <w:r w:rsidRPr="00737E07">
        <w:t xml:space="preserve">, d.h. </w:t>
      </w:r>
      <w:r w:rsidR="00D330F3">
        <w:t>«</w:t>
      </w:r>
      <w:r w:rsidRPr="00737E07">
        <w:t>spezifische und beobachtbare Episoden, in denen souveräne Akteure die Wünsche und den Widerstand anderer überwinden, um ihren Willen zu erreichen</w:t>
      </w:r>
      <w:r w:rsidR="00D46CC8">
        <w:t>»</w:t>
      </w:r>
      <w:r w:rsidR="00A20A49">
        <w:t xml:space="preserve"> (ebd.)</w:t>
      </w:r>
      <w:r w:rsidRPr="00737E07">
        <w:t xml:space="preserve">: Lukes' </w:t>
      </w:r>
      <w:r w:rsidR="00E92768">
        <w:fldChar w:fldCharType="begin"/>
      </w:r>
      <w:r w:rsidR="00E92768">
        <w:instrText xml:space="preserve"> ADDIN EN.CITE &lt;EndNote&gt;&lt;Cite ExcludeAuth="1"&gt;&lt;Author&gt;Lukes&lt;/Author&gt;&lt;Year&gt;1974&lt;/Year&gt;&lt;RecNum&gt;1302&lt;/RecNum&gt;&lt;DisplayText&gt;(1974)&lt;/DisplayText&gt;&lt;record&gt;&lt;rec-number&gt;1302&lt;/rec-number&gt;&lt;foreign-keys&gt;&lt;key app="EN" db-id="eze0zsr0nv0delepxxov9az5vzafdsdfzzrd" timestamp="1587476145"&gt;1302&lt;/key&gt;&lt;/foreign-keys&gt;&lt;ref-type name="Book"&gt;6&lt;/ref-type&gt;&lt;contributors&gt;&lt;authors&gt;&lt;author&gt;Lukes, Steven&lt;/author&gt;&lt;/authors&gt;&lt;/contributors&gt;&lt;titles&gt;&lt;title&gt;Power: A Radical View&lt;/title&gt;&lt;/titles&gt;&lt;dates&gt;&lt;year&gt;1974&lt;/year&gt;&lt;/dates&gt;&lt;pub-location&gt;London&lt;/pub-location&gt;&lt;publisher&gt;Macmillan&lt;/publisher&gt;&lt;urls&gt;&lt;/urls&gt;&lt;/record&gt;&lt;/Cite&gt;&lt;/EndNote&gt;</w:instrText>
      </w:r>
      <w:r w:rsidR="00E92768">
        <w:fldChar w:fldCharType="separate"/>
      </w:r>
      <w:r w:rsidR="00E92768">
        <w:rPr>
          <w:noProof/>
        </w:rPr>
        <w:t>(1974)</w:t>
      </w:r>
      <w:r w:rsidR="00E92768">
        <w:fldChar w:fldCharType="end"/>
      </w:r>
      <w:r w:rsidRPr="00737E07">
        <w:t xml:space="preserve"> eindimensionale Auffassung von Macht. Die zweite </w:t>
      </w:r>
      <w:r w:rsidR="005F4929">
        <w:t xml:space="preserve">Perspektive </w:t>
      </w:r>
      <w:r w:rsidRPr="00737E07">
        <w:t xml:space="preserve">ist eine Auffassung von Macht, in der es </w:t>
      </w:r>
      <w:r w:rsidR="006748CF">
        <w:t>weniger</w:t>
      </w:r>
      <w:r w:rsidRPr="00737E07">
        <w:t xml:space="preserve"> darum geht, Menschen dazu zu zwingen, in einer Konfliktsituation </w:t>
      </w:r>
      <w:r w:rsidR="004647C6">
        <w:t xml:space="preserve">so </w:t>
      </w:r>
      <w:r w:rsidRPr="00737E07">
        <w:t>zu handeln,</w:t>
      </w:r>
      <w:r w:rsidR="004647C6">
        <w:t xml:space="preserve"> wie es von anderen gewünscht</w:t>
      </w:r>
      <w:r w:rsidRPr="00737E07">
        <w:t xml:space="preserve"> </w:t>
      </w:r>
      <w:r w:rsidR="004647C6">
        <w:t xml:space="preserve">wird, </w:t>
      </w:r>
      <w:r w:rsidRPr="00737E07">
        <w:t xml:space="preserve">sondern darum, Konflikte zu vermeiden. Auseinandersetzungen werden kontrolliert und treten nicht an die Oberfläche: zweidimensionale Macht. Und drittens existiert ein Machtbegriff, in dem Menschen auf eine Weise denken, Werte vertreten und handeln können, die anderen </w:t>
      </w:r>
      <w:r w:rsidR="005F445C" w:rsidRPr="00737E07">
        <w:t>zugutekommt</w:t>
      </w:r>
      <w:r w:rsidRPr="00737E07">
        <w:t xml:space="preserve">, ohne sich dessen bewusst zu sein: dreidimensionale Macht. Eine gegensätzliche Perspektive ist Arendts </w:t>
      </w:r>
      <w:r w:rsidR="002D01C8">
        <w:fldChar w:fldCharType="begin"/>
      </w:r>
      <w:r w:rsidR="002D01C8">
        <w:instrText xml:space="preserve"> ADDIN EN.CITE &lt;EndNote&gt;&lt;Cite ExcludeAuth="1"&gt;&lt;Author&gt;Arendt&lt;/Author&gt;&lt;Year&gt;1970&lt;/Year&gt;&lt;RecNum&gt;1264&lt;/RecNum&gt;&lt;DisplayText&gt;(1970)&lt;/DisplayText&gt;&lt;record&gt;&lt;rec-number&gt;1264&lt;/rec-number&gt;&lt;foreign-keys&gt;&lt;key app="EN" db-id="eze0zsr0nv0delepxxov9az5vzafdsdfzzrd" timestamp="1587466943"&gt;1264&lt;/key&gt;&lt;/foreign-keys&gt;&lt;ref-type name="Book"&gt;6&lt;/ref-type&gt;&lt;contributors&gt;&lt;authors&gt;&lt;author&gt;Arendt, Hannah&lt;/author&gt;&lt;/authors&gt;&lt;/contributors&gt;&lt;titles&gt;&lt;title&gt;On Violence&lt;/title&gt;&lt;/titles&gt;&lt;dates&gt;&lt;year&gt;1970&lt;/year&gt;&lt;/dates&gt;&lt;pub-location&gt;London&lt;/pub-location&gt;&lt;publisher&gt;Allen Lane&lt;/publisher&gt;&lt;urls&gt;&lt;/urls&gt;&lt;/record&gt;&lt;/Cite&gt;&lt;/EndNote&gt;</w:instrText>
      </w:r>
      <w:r w:rsidR="002D01C8">
        <w:fldChar w:fldCharType="separate"/>
      </w:r>
      <w:r w:rsidR="002D01C8">
        <w:rPr>
          <w:noProof/>
        </w:rPr>
        <w:t>(1970)</w:t>
      </w:r>
      <w:r w:rsidR="002D01C8">
        <w:fldChar w:fldCharType="end"/>
      </w:r>
      <w:r w:rsidRPr="00737E07">
        <w:t xml:space="preserve"> Vorstellung von der Macht der Gemeinschaft, bei der die führenden Personen nicht die Macht haben, sondern durch den Willen der Gemeinschaft ermächtigt werden. Und schließlich können wir auf Foucault </w:t>
      </w:r>
      <w:r w:rsidR="00DD2204">
        <w:fldChar w:fldCharType="begin"/>
      </w:r>
      <w:r w:rsidR="00DD2204">
        <w:instrText xml:space="preserve"> ADDIN EN.CITE &lt;EndNote&gt;&lt;Cite ExcludeAuth="1"&gt;&lt;Author&gt;Foucault&lt;/Author&gt;&lt;Year&gt;1974&lt;/Year&gt;&lt;RecNum&gt;1282&lt;/RecNum&gt;&lt;DisplayText&gt;(1974)&lt;/DisplayText&gt;&lt;record&gt;&lt;rec-number&gt;1282&lt;/rec-number&gt;&lt;foreign-keys&gt;&lt;key app="EN" db-id="eze0zsr0nv0delepxxov9az5vzafdsdfzzrd" timestamp="1587473968"&gt;1282&lt;/key&gt;&lt;/foreign-keys&gt;&lt;ref-type name="Journal Article"&gt;17&lt;/ref-type&gt;&lt;contributors&gt;&lt;authors&gt;&lt;author&gt;Foucault, Michel&lt;/author&gt;&lt;/authors&gt;&lt;/contributors&gt;&lt;titles&gt;&lt;title&gt;Excerpt from The Eye of Power&lt;/title&gt;&lt;/titles&gt;&lt;dates&gt;&lt;year&gt;1974&lt;/year&gt;&lt;/dates&gt;&lt;urls&gt;&lt;related-urls&gt;&lt;url&gt;http://foucault.info/documents/foucault.eyeOfPower.en.html&lt;/url&gt;&lt;/related-urls&gt;&lt;/urls&gt;&lt;access-date&gt;3. August 2012&lt;/access-date&gt;&lt;/record&gt;&lt;/Cite&gt;&lt;/EndNote&gt;</w:instrText>
      </w:r>
      <w:r w:rsidR="00DD2204">
        <w:fldChar w:fldCharType="separate"/>
      </w:r>
      <w:r w:rsidR="00DD2204">
        <w:rPr>
          <w:noProof/>
        </w:rPr>
        <w:t>(1974)</w:t>
      </w:r>
      <w:r w:rsidR="00DD2204">
        <w:fldChar w:fldCharType="end"/>
      </w:r>
      <w:r w:rsidRPr="00737E07">
        <w:t xml:space="preserve"> verweisen, der Macht als eine fluide, ständig neu geschaffene Konstruktion begreift, die in die tiefsten Strukturen der Gesellschaft eingelassen ist.</w:t>
      </w:r>
    </w:p>
    <w:p w14:paraId="0B4AF409" w14:textId="2F7DCB92" w:rsidR="00D50A7B" w:rsidRDefault="00D50A7B" w:rsidP="006E3C78"/>
    <w:p w14:paraId="07F77995" w14:textId="1C6B5F97" w:rsidR="00327029" w:rsidRDefault="00327029" w:rsidP="00327029">
      <w:pPr>
        <w:pStyle w:val="Heading1"/>
      </w:pPr>
      <w:r>
        <w:t>Macht im Narrativ von Distributed Leadership</w:t>
      </w:r>
    </w:p>
    <w:p w14:paraId="5E3ED59B" w14:textId="227D6C3A" w:rsidR="00327029" w:rsidRDefault="00327029" w:rsidP="00327029"/>
    <w:p w14:paraId="40ADA68A" w14:textId="55CDE1E8" w:rsidR="00243133" w:rsidRDefault="008E2A96" w:rsidP="00327029">
      <w:r w:rsidRPr="008E2A96">
        <w:t xml:space="preserve">Vorstellungen von Distributed Leadership als bewusste Handlung </w:t>
      </w:r>
      <w:r w:rsidR="00D87B7C">
        <w:t>–</w:t>
      </w:r>
      <w:r w:rsidRPr="008E2A96">
        <w:t xml:space="preserve"> </w:t>
      </w:r>
      <w:r w:rsidR="00D87B7C">
        <w:t>«</w:t>
      </w:r>
      <w:r w:rsidRPr="008E2A96">
        <w:t>wie sie verteilt wird</w:t>
      </w:r>
      <w:r w:rsidR="007954E0">
        <w:t>»</w:t>
      </w:r>
      <w:r w:rsidRPr="008E2A96">
        <w:t xml:space="preserve"> </w:t>
      </w:r>
      <w:r w:rsidR="00966724">
        <w:fldChar w:fldCharType="begin"/>
      </w:r>
      <w:r w:rsidR="003368BA">
        <w:instrText xml:space="preserve"> ADDIN EN.CITE &lt;EndNote&gt;&lt;Cite&gt;&lt;Author&gt;Firestone&lt;/Author&gt;&lt;Year&gt;2007&lt;/Year&gt;&lt;RecNum&gt;1279&lt;/RecNum&gt;&lt;Pages&gt;825&lt;/Pages&gt;&lt;DisplayText&gt;(Firestone and Martinez 2007, 825)&lt;/DisplayText&gt;&lt;record&gt;&lt;rec-number&gt;1279&lt;/rec-number&gt;&lt;foreign-keys&gt;&lt;key app="EN" db-id="eze0zsr0nv0delepxxov9az5vzafdsdfzzrd" timestamp="1587468532"&gt;1279&lt;/key&gt;&lt;/foreign-keys&gt;&lt;ref-type name="Journal Article"&gt;17&lt;/ref-type&gt;&lt;contributors&gt;&lt;authors&gt;&lt;author&gt;Firestone, William&lt;/author&gt;&lt;author&gt;Martinez, Cecilia&lt;/author&gt;&lt;/authors&gt;&lt;/contributors&gt;&lt;titles&gt;&lt;title&gt;Districts, teacher leaders, and distributed leadership: changing instructional practice&lt;/title&gt;&lt;secondary-title&gt;Leadership and Policy in Schools&lt;/secondary-title&gt;&lt;/titles&gt;&lt;periodical&gt;&lt;full-title&gt;Leadership and Policy in Schools&lt;/full-title&gt;&lt;/periodical&gt;&lt;pages&gt;3-35&lt;/pages&gt;&lt;volume&gt;6&lt;/volume&gt;&lt;num-vols&gt;1&lt;/num-vols&gt;&lt;section&gt;3&lt;/section&gt;&lt;dates&gt;&lt;year&gt;2007&lt;/year&gt;&lt;/dates&gt;&lt;urls&gt;&lt;/urls&gt;&lt;/record&gt;&lt;/Cite&gt;&lt;/EndNote&gt;</w:instrText>
      </w:r>
      <w:r w:rsidR="00966724">
        <w:fldChar w:fldCharType="separate"/>
      </w:r>
      <w:r w:rsidR="003368BA">
        <w:rPr>
          <w:noProof/>
        </w:rPr>
        <w:t xml:space="preserve">(Firestone </w:t>
      </w:r>
      <w:r w:rsidR="00DC2DF3">
        <w:rPr>
          <w:noProof/>
        </w:rPr>
        <w:t>und</w:t>
      </w:r>
      <w:r w:rsidR="003368BA">
        <w:rPr>
          <w:noProof/>
        </w:rPr>
        <w:t xml:space="preserve"> Martinez 2007, 825)</w:t>
      </w:r>
      <w:r w:rsidR="00966724">
        <w:fldChar w:fldCharType="end"/>
      </w:r>
      <w:r w:rsidR="00913D4C">
        <w:t xml:space="preserve"> </w:t>
      </w:r>
      <w:r w:rsidRPr="008E2A96">
        <w:t xml:space="preserve">- setzen den Einsatz eindimensionaler Macht voraus. Jemand verteilt die Macht zu handeln. Indem sie den Einsatz von episodischer Handlungsfähigkeit explizit </w:t>
      </w:r>
      <w:r w:rsidR="00773186">
        <w:t>anerkennen</w:t>
      </w:r>
      <w:r w:rsidRPr="008E2A96">
        <w:t xml:space="preserve">, argumentieren einige für die starke Rolle der Schulleitung bei der </w:t>
      </w:r>
      <w:r w:rsidR="004C1702">
        <w:t xml:space="preserve">Schaffung und </w:t>
      </w:r>
      <w:r w:rsidRPr="008E2A96">
        <w:t>Gestaltung von Distributed Leadership.</w:t>
      </w:r>
      <w:r w:rsidR="00022A2F">
        <w:t xml:space="preserve"> </w:t>
      </w:r>
      <w:r w:rsidRPr="008E2A96">
        <w:t xml:space="preserve">Murphy et al. betonen: </w:t>
      </w:r>
      <w:r w:rsidR="00022A2F">
        <w:t>«</w:t>
      </w:r>
      <w:r w:rsidRPr="008E2A96">
        <w:t>Wenn Distributed Leadership sich entfalten soll, müssen die Schulleitungen sich bei der Neugestaltung von Strukturen für die Entwicklung eines breiteren Führungspools einsetzen</w:t>
      </w:r>
      <w:r w:rsidR="00245C15">
        <w:t>»</w:t>
      </w:r>
      <w:r w:rsidR="00BA4C56">
        <w:t xml:space="preserve"> </w:t>
      </w:r>
      <w:r w:rsidR="00F46AAF">
        <w:fldChar w:fldCharType="begin"/>
      </w:r>
      <w:r w:rsidR="00913FBF">
        <w:instrText xml:space="preserve"> ADDIN EN.CITE &lt;EndNote&gt;&lt;Cite&gt;&lt;Author&gt;Murphy&lt;/Author&gt;&lt;Year&gt;2009&lt;/Year&gt;&lt;RecNum&gt;1317&lt;/RecNum&gt;&lt;Pages&gt;186&lt;/Pages&gt;&lt;DisplayText&gt;(Murphy et al. 2009, 186)&lt;/DisplayText&gt;&lt;record&gt;&lt;rec-number&gt;1317&lt;/rec-number&gt;&lt;foreign-keys&gt;&lt;key app="EN" db-id="eze0zsr0nv0delepxxov9az5vzafdsdfzzrd" timestamp="1587487797"&gt;1317&lt;/key&gt;&lt;/foreign-keys&gt;&lt;ref-type name="Journal Article"&gt;17&lt;/ref-type&gt;&lt;contributors&gt;&lt;authors&gt;&lt;author&gt;Murphy, Joseph&lt;/author&gt;&lt;author&gt;Smylie, Mark&lt;/author&gt;&lt;author&gt;Mayrowetz, David&lt;/author&gt;&lt;author&gt;Seashore Louis, Karen&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ber&gt;2&lt;/number&gt;&lt;section&gt;181&lt;/section&gt;&lt;dates&gt;&lt;year&gt;2009&lt;/year&gt;&lt;/dates&gt;&lt;urls&gt;&lt;/urls&gt;&lt;/record&gt;&lt;/Cite&gt;&lt;/EndNote&gt;</w:instrText>
      </w:r>
      <w:r w:rsidR="00F46AAF">
        <w:fldChar w:fldCharType="separate"/>
      </w:r>
      <w:r w:rsidR="00913FBF">
        <w:rPr>
          <w:noProof/>
        </w:rPr>
        <w:t>(Murphy et al. 2009, 186)</w:t>
      </w:r>
      <w:r w:rsidR="00F46AAF">
        <w:fldChar w:fldCharType="end"/>
      </w:r>
      <w:r w:rsidR="00B432F4">
        <w:t xml:space="preserve">. </w:t>
      </w:r>
      <w:r w:rsidRPr="008E2A96">
        <w:t xml:space="preserve">Laut empirischer Daten aus </w:t>
      </w:r>
      <w:r w:rsidR="00443D4A">
        <w:t>Einzelfallstudien</w:t>
      </w:r>
      <w:r w:rsidR="00F20F7F">
        <w:t xml:space="preserve"> US-amerikanischer Schulen</w:t>
      </w:r>
      <w:r w:rsidRPr="008E2A96">
        <w:t xml:space="preserve"> </w:t>
      </w:r>
      <w:r w:rsidR="00DF5028">
        <w:t>wird</w:t>
      </w:r>
      <w:r w:rsidRPr="008E2A96">
        <w:t xml:space="preserve"> der Eintritt in Führungspositionen </w:t>
      </w:r>
      <w:r w:rsidR="00DF5028">
        <w:t>durch die</w:t>
      </w:r>
      <w:r w:rsidRPr="008E2A96">
        <w:t xml:space="preserve"> Schulleitungen</w:t>
      </w:r>
      <w:r w:rsidR="00DF5028">
        <w:t xml:space="preserve"> kontrolliert</w:t>
      </w:r>
      <w:r w:rsidRPr="008E2A96">
        <w:t xml:space="preserve">, die </w:t>
      </w:r>
      <w:r w:rsidR="009D190A">
        <w:t>«</w:t>
      </w:r>
      <w:r w:rsidRPr="008E2A96">
        <w:t>Teacher Leader berufen oder ernennen</w:t>
      </w:r>
      <w:r w:rsidR="009D190A">
        <w:t>»</w:t>
      </w:r>
      <w:r w:rsidRPr="008E2A96">
        <w:t xml:space="preserve"> (</w:t>
      </w:r>
      <w:r w:rsidR="00F11034">
        <w:t>ebd.,</w:t>
      </w:r>
      <w:r w:rsidRPr="008E2A96">
        <w:t xml:space="preserve"> 187). Auch Bolden</w:t>
      </w:r>
      <w:r w:rsidR="00114280">
        <w:t>, Petrov und Gosling</w:t>
      </w:r>
      <w:r w:rsidRPr="008E2A96">
        <w:t xml:space="preserve"> weisen in ähnlicher Weise darauf hin, dass Personen an britischen Universitäten </w:t>
      </w:r>
      <w:r w:rsidR="002464DF">
        <w:t>«</w:t>
      </w:r>
      <w:r w:rsidRPr="008E2A96">
        <w:t>autorisiert</w:t>
      </w:r>
      <w:r w:rsidR="002464DF">
        <w:t xml:space="preserve">» </w:t>
      </w:r>
      <w:r w:rsidR="008655A1">
        <w:fldChar w:fldCharType="begin"/>
      </w:r>
      <w:r w:rsidR="00114280">
        <w:instrText xml:space="preserve"> ADDIN EN.CITE &lt;EndNote&gt;&lt;Cite&gt;&lt;Author&gt;Bolden&lt;/Author&gt;&lt;Year&gt;2009&lt;/Year&gt;&lt;RecNum&gt;1267&lt;/RecNum&gt;&lt;Pages&gt;270&lt;/Pages&gt;&lt;DisplayText&gt;(Bolden, Petrov, and Gosling 2009, 270)&lt;/DisplayText&gt;&lt;record&gt;&lt;rec-number&gt;1267&lt;/rec-number&gt;&lt;foreign-keys&gt;&lt;key app="EN" db-id="eze0zsr0nv0delepxxov9az5vzafdsdfzzrd" timestamp="1587467283"&gt;1267&lt;/key&gt;&lt;/foreign-keys&gt;&lt;ref-type name="Journal Article"&gt;17&lt;/ref-type&gt;&lt;contributors&gt;&lt;authors&gt;&lt;author&gt;Bolden, Richard&lt;/author&gt;&lt;author&gt;Petrov, Gerrgy&lt;/author&gt;&lt;author&gt;Gosling, Jonathan&lt;/author&gt;&lt;/authors&gt;&lt;/contributors&gt;&lt;titles&gt;&lt;title&gt;Distributed leadership in higher education: rhetoric and reality&lt;/title&gt;&lt;secondary-title&gt;Educational Management Administration &amp;amp; Leadership&lt;/secondary-title&gt;&lt;/titles&gt;&lt;periodical&gt;&lt;full-title&gt;Educational Management Administration &amp;amp; Leadership&lt;/full-title&gt;&lt;/periodical&gt;&lt;pages&gt;257-277&lt;/pages&gt;&lt;volume&gt;37&lt;/volume&gt;&lt;num-vols&gt;2&lt;/num-vols&gt;&lt;section&gt;257&lt;/section&gt;&lt;dates&gt;&lt;year&gt;2009&lt;/year&gt;&lt;/dates&gt;&lt;urls&gt;&lt;/urls&gt;&lt;/record&gt;&lt;/Cite&gt;&lt;/EndNote&gt;</w:instrText>
      </w:r>
      <w:r w:rsidR="008655A1">
        <w:fldChar w:fldCharType="separate"/>
      </w:r>
      <w:r w:rsidR="00114280">
        <w:rPr>
          <w:noProof/>
        </w:rPr>
        <w:t>(Bolden, Petrov</w:t>
      </w:r>
      <w:r w:rsidR="00DC2DF3">
        <w:rPr>
          <w:noProof/>
        </w:rPr>
        <w:t xml:space="preserve"> und </w:t>
      </w:r>
      <w:r w:rsidR="00114280">
        <w:rPr>
          <w:noProof/>
        </w:rPr>
        <w:t>Gosling 2009, 270)</w:t>
      </w:r>
      <w:r w:rsidR="008655A1">
        <w:fldChar w:fldCharType="end"/>
      </w:r>
      <w:r w:rsidRPr="008E2A96">
        <w:t xml:space="preserve"> werden müssen.</w:t>
      </w:r>
    </w:p>
    <w:p w14:paraId="0A8BF84A" w14:textId="36C0EB0D" w:rsidR="009A425F" w:rsidRDefault="009A425F" w:rsidP="00327029"/>
    <w:p w14:paraId="0D2E7815" w14:textId="51950359" w:rsidR="009A425F" w:rsidRDefault="009A425F" w:rsidP="009A425F">
      <w:r>
        <w:t>Im Gegensatz hierzu steht die Idee des Gemeinschaftswillens, verbunden mit den Vorstellungen von Distributed Leadership als Synthese der gemeinschaftlichen Handlungen, die sich spontan und fliessend entwickeln</w:t>
      </w:r>
      <w:r w:rsidR="001E0C22">
        <w:t xml:space="preserve"> </w:t>
      </w:r>
      <w:r w:rsidR="001E0C22">
        <w:fldChar w:fldCharType="begin"/>
      </w:r>
      <w:r w:rsidR="001E0C22">
        <w:instrText xml:space="preserve"> ADDIN EN.CITE &lt;EndNote&gt;&lt;Cite&gt;&lt;Author&gt;Lumby&lt;/Author&gt;&lt;Year&gt;2003&lt;/Year&gt;&lt;RecNum&gt;1305&lt;/RecNum&gt;&lt;DisplayText&gt;(Lumby 2003)&lt;/DisplayText&gt;&lt;record&gt;&lt;rec-number&gt;1305&lt;/rec-number&gt;&lt;foreign-keys&gt;&lt;key app="EN" db-id="eze0zsr0nv0delepxxov9az5vzafdsdfzzrd" timestamp="1587476466"&gt;1305&lt;/key&gt;&lt;/foreign-keys&gt;&lt;ref-type name="Journal Article"&gt;17&lt;/ref-type&gt;&lt;contributors&gt;&lt;authors&gt;&lt;author&gt;Lumby, Jack&lt;/author&gt;&lt;/authors&gt;&lt;/contributors&gt;&lt;titles&gt;&lt;title&gt;Distributed leadership in colleges: leading or misleading?&lt;/title&gt;&lt;secondary-title&gt;Educational Management &amp;amp; Administration&lt;/secondary-title&gt;&lt;/titles&gt;&lt;periodical&gt;&lt;full-title&gt;Educational Management &amp;amp; Administration&lt;/full-title&gt;&lt;/periodical&gt;&lt;pages&gt;283-293&lt;/pages&gt;&lt;volume&gt;31&lt;/volume&gt;&lt;num-vols&gt;3&lt;/num-vols&gt;&lt;section&gt;283&lt;/section&gt;&lt;dates&gt;&lt;year&gt;2003&lt;/year&gt;&lt;/dates&gt;&lt;urls&gt;&lt;/urls&gt;&lt;/record&gt;&lt;/Cite&gt;&lt;/EndNote&gt;</w:instrText>
      </w:r>
      <w:r w:rsidR="001E0C22">
        <w:fldChar w:fldCharType="separate"/>
      </w:r>
      <w:r w:rsidR="001E0C22">
        <w:rPr>
          <w:noProof/>
        </w:rPr>
        <w:t>(Lumby 2003)</w:t>
      </w:r>
      <w:r w:rsidR="001E0C22">
        <w:fldChar w:fldCharType="end"/>
      </w:r>
      <w:r>
        <w:t xml:space="preserve">. Dies ist nicht als Ergebnis episodischer Handlungsfähigkeit zu verstehen, sondern entspricht in gewisser Weise Arendts </w:t>
      </w:r>
      <w:r w:rsidR="002D64BB">
        <w:fldChar w:fldCharType="begin"/>
      </w:r>
      <w:r w:rsidR="002D64BB">
        <w:instrText xml:space="preserve"> ADDIN EN.CITE &lt;EndNote&gt;&lt;Cite ExcludeAuth="1"&gt;&lt;Author&gt;Arendt&lt;/Author&gt;&lt;Year&gt;1970&lt;/Year&gt;&lt;RecNum&gt;1264&lt;/RecNum&gt;&lt;DisplayText&gt;(1970)&lt;/DisplayText&gt;&lt;record&gt;&lt;rec-number&gt;1264&lt;/rec-number&gt;&lt;foreign-keys&gt;&lt;key app="EN" db-id="eze0zsr0nv0delepxxov9az5vzafdsdfzzrd" timestamp="1587466943"&gt;1264&lt;/key&gt;&lt;/foreign-keys&gt;&lt;ref-type name="Book"&gt;6&lt;/ref-type&gt;&lt;contributors&gt;&lt;authors&gt;&lt;author&gt;Arendt, Hannah&lt;/author&gt;&lt;/authors&gt;&lt;/contributors&gt;&lt;titles&gt;&lt;title&gt;On Violence&lt;/title&gt;&lt;/titles&gt;&lt;dates&gt;&lt;year&gt;1970&lt;/year&gt;&lt;/dates&gt;&lt;pub-location&gt;London&lt;/pub-location&gt;&lt;publisher&gt;Allen Lane&lt;/publisher&gt;&lt;urls&gt;&lt;/urls&gt;&lt;/record&gt;&lt;/Cite&gt;&lt;/EndNote&gt;</w:instrText>
      </w:r>
      <w:r w:rsidR="002D64BB">
        <w:fldChar w:fldCharType="separate"/>
      </w:r>
      <w:r w:rsidR="002D64BB">
        <w:rPr>
          <w:noProof/>
        </w:rPr>
        <w:t>(1970)</w:t>
      </w:r>
      <w:r w:rsidR="002D64BB">
        <w:fldChar w:fldCharType="end"/>
      </w:r>
      <w:r>
        <w:t xml:space="preserve"> Vorstellung von Macht durch Gemeinschaft oder, wenn man Foucaults Konzept heranzieht, als eine in die Gemeinschaft eingebettete, sich ständig verändernde Gegebenheit. Auch wenn einige davon profitieren und andere benachteiligt werden, ist dies nicht unbedingt das Ergebnis individueller, planvoller Absichten.</w:t>
      </w:r>
    </w:p>
    <w:p w14:paraId="5CAE4585" w14:textId="77777777" w:rsidR="00BC50A7" w:rsidRDefault="00BC50A7" w:rsidP="009A425F"/>
    <w:p w14:paraId="22062618" w14:textId="6754D883" w:rsidR="009A425F" w:rsidRPr="00327029" w:rsidRDefault="009A425F" w:rsidP="009A425F">
      <w:r>
        <w:t>Manche Kommentare implizieren, dass sowohl episodische Handlungsfähigkeit als auch Macht durch die Gemeinschaft existiert, was darauf hindeutet, dass die Führung, die sich spontan, in Verbindung mit der individuellen Fähigkeit und abhängig von der jeweiligen Herausforderung ergibt, parallel zur episodischen Handlungsfähigkeit der Schulleitung verläuft oder von dieser geprägt wird</w:t>
      </w:r>
      <w:r w:rsidR="00896D65">
        <w:t xml:space="preserve"> </w:t>
      </w:r>
      <w:r w:rsidR="00896D65">
        <w:fldChar w:fldCharType="begin"/>
      </w:r>
      <w:r w:rsidR="00896D65">
        <w:instrText xml:space="preserve"> ADDIN EN.CITE &lt;EndNote&gt;&lt;Cite&gt;&lt;Author&gt;Bolden&lt;/Author&gt;&lt;Year&gt;2009&lt;/Year&gt;&lt;RecNum&gt;1267&lt;/RecNum&gt;&lt;DisplayText&gt;(Bolden, Petrov, and Gosling 2009, Harris 2008)&lt;/DisplayText&gt;&lt;record&gt;&lt;rec-number&gt;1267&lt;/rec-number&gt;&lt;foreign-keys&gt;&lt;key app="EN" db-id="eze0zsr0nv0delepxxov9az5vzafdsdfzzrd" timestamp="1587467283"&gt;1267&lt;/key&gt;&lt;/foreign-keys&gt;&lt;ref-type name="Journal Article"&gt;17&lt;/ref-type&gt;&lt;contributors&gt;&lt;authors&gt;&lt;author&gt;Bolden, Richard&lt;/author&gt;&lt;author&gt;Petrov, Gerrgy&lt;/author&gt;&lt;author&gt;Gosling, Jonathan&lt;/author&gt;&lt;/authors&gt;&lt;/contributors&gt;&lt;titles&gt;&lt;title&gt;Distributed leadership in higher education: rhetoric and reality&lt;/title&gt;&lt;secondary-title&gt;Educational Management Administration &amp;amp; Leadership&lt;/secondary-title&gt;&lt;/titles&gt;&lt;periodical&gt;&lt;full-title&gt;Educational Management Administration &amp;amp; Leadership&lt;/full-title&gt;&lt;/periodical&gt;&lt;pages&gt;257-277&lt;/pages&gt;&lt;volume&gt;37&lt;/volume&gt;&lt;num-vols&gt;2&lt;/num-vols&gt;&lt;section&gt;257&lt;/section&gt;&lt;dates&gt;&lt;year&gt;2009&lt;/year&gt;&lt;/dates&gt;&lt;urls&gt;&lt;/urls&gt;&lt;/record&gt;&lt;/Cite&gt;&lt;Cite&gt;&lt;Author&gt;Harris&lt;/Author&gt;&lt;Year&gt;2008&lt;/Year&gt;&lt;RecNum&gt;1293&lt;/RecNum&gt;&lt;record&gt;&lt;rec-number&gt;1293&lt;/rec-number&gt;&lt;foreign-keys&gt;&lt;key app="EN" db-id="eze0zsr0nv0delepxxov9az5vzafdsdfzzrd" timestamp="1587475131"&gt;1293&lt;/key&gt;&lt;/foreign-keys&gt;&lt;ref-type name="Journal Article"&gt;17&lt;/ref-type&gt;&lt;contributors&gt;&lt;authors&gt;&lt;author&gt;Harris, Alma&lt;/author&gt;&lt;/authors&gt;&lt;/contributors&gt;&lt;titles&gt;&lt;title&gt;Distributed leadership: according to the evidence&lt;/title&gt;&lt;secondary-title&gt;Journal of Educational Administration&lt;/secondary-title&gt;&lt;/titles&gt;&lt;periodical&gt;&lt;full-title&gt;Journal of Educational Administration&lt;/full-title&gt;&lt;/periodical&gt;&lt;pages&gt;172-188&lt;/pages&gt;&lt;volume&gt;46&lt;/volume&gt;&lt;num-vols&gt;2&lt;/num-vols&gt;&lt;section&gt;172&lt;/section&gt;&lt;dates&gt;&lt;year&gt;2008&lt;/year&gt;&lt;/dates&gt;&lt;urls&gt;&lt;/urls&gt;&lt;/record&gt;&lt;/Cite&gt;&lt;/EndNote&gt;</w:instrText>
      </w:r>
      <w:r w:rsidR="00896D65">
        <w:fldChar w:fldCharType="separate"/>
      </w:r>
      <w:r w:rsidR="00896D65">
        <w:rPr>
          <w:noProof/>
        </w:rPr>
        <w:t>(Bolden, Petrov</w:t>
      </w:r>
      <w:r w:rsidR="00DC2DF3">
        <w:rPr>
          <w:noProof/>
        </w:rPr>
        <w:t xml:space="preserve"> und </w:t>
      </w:r>
      <w:r w:rsidR="00896D65">
        <w:rPr>
          <w:noProof/>
        </w:rPr>
        <w:t>Gosling 2009, Harris 2008)</w:t>
      </w:r>
      <w:r w:rsidR="00896D65">
        <w:fldChar w:fldCharType="end"/>
      </w:r>
      <w:r>
        <w:t xml:space="preserve">. Die Verwendung des Wortes </w:t>
      </w:r>
      <w:r w:rsidR="0017629F">
        <w:t>‘</w:t>
      </w:r>
      <w:r>
        <w:t>erlauben</w:t>
      </w:r>
      <w:r w:rsidR="0017629F">
        <w:t>’</w:t>
      </w:r>
      <w:r>
        <w:t xml:space="preserve"> in der Literatur ist ein Hinweis auf diese Ambivalenz. Mitunter wird es verwendet, um anzudeuten, dass Distributed Leadership </w:t>
      </w:r>
      <w:r w:rsidR="00D946C3">
        <w:t>eine gemeinsame Führung</w:t>
      </w:r>
      <w:r>
        <w:t xml:space="preserve"> durch viele </w:t>
      </w:r>
      <w:r w:rsidR="004A59B4">
        <w:t>erlaubt</w:t>
      </w:r>
      <w:r>
        <w:t xml:space="preserve">, d.h. geteilte Führung durch viele beschreibt, z.B. in Timperleys </w:t>
      </w:r>
      <w:r w:rsidR="00C32F00">
        <w:fldChar w:fldCharType="begin"/>
      </w:r>
      <w:r w:rsidR="00576B82">
        <w:instrText xml:space="preserve"> ADDIN EN.CITE &lt;EndNote&gt;&lt;Cite ExcludeAuth="1"&gt;&lt;Author&gt;Timperley&lt;/Author&gt;&lt;Year&gt;2008&lt;/Year&gt;&lt;RecNum&gt;1334&lt;/RecNum&gt;&lt;Pages&gt;830&lt;/Pages&gt;&lt;DisplayText&gt;(2008, 830)&lt;/DisplayText&gt;&lt;record&gt;&lt;rec-number&gt;1334&lt;/rec-number&gt;&lt;foreign-keys&gt;&lt;key app="EN" db-id="eze0zsr0nv0delepxxov9az5vzafdsdfzzrd" timestamp="1587548675"&gt;1334&lt;/key&gt;&lt;/foreign-keys&gt;&lt;ref-type name="Journal Article"&gt;17&lt;/ref-type&gt;&lt;contributors&gt;&lt;authors&gt;&lt;author&gt;Timperley, Helen&lt;/author&gt;&lt;/authors&gt;&lt;/contributors&gt;&lt;titles&gt;&lt;title&gt;A distributed perspective on leadership and enhancing valued outcomes for students&lt;/title&gt;&lt;secondary-title&gt;Journal of Curriculum Studies&lt;/secondary-title&gt;&lt;/titles&gt;&lt;periodical&gt;&lt;full-title&gt;Journal of Curriculum Studies&lt;/full-title&gt;&lt;/periodical&gt;&lt;pages&gt;821-833&lt;/pages&gt;&lt;volume&gt;40&lt;/volume&gt;&lt;number&gt;6&lt;/number&gt;&lt;section&gt;821&lt;/section&gt;&lt;dates&gt;&lt;year&gt;2008&lt;/year&gt;&lt;/dates&gt;&lt;urls&gt;&lt;/urls&gt;&lt;/record&gt;&lt;/Cite&gt;&lt;/EndNote&gt;</w:instrText>
      </w:r>
      <w:r w:rsidR="00C32F00">
        <w:fldChar w:fldCharType="separate"/>
      </w:r>
      <w:r w:rsidR="00576B82">
        <w:rPr>
          <w:noProof/>
        </w:rPr>
        <w:t>(2008, 830)</w:t>
      </w:r>
      <w:r w:rsidR="00C32F00">
        <w:fldChar w:fldCharType="end"/>
      </w:r>
      <w:r w:rsidR="00085447">
        <w:t xml:space="preserve"> </w:t>
      </w:r>
      <w:r>
        <w:t>Arbeit. In anderen Fällen ist geteilte Führung erlaubt, d.h. sie wird von einer höheren Autoritätsperson erlaubt</w:t>
      </w:r>
      <w:r w:rsidR="007E2617">
        <w:t xml:space="preserve"> </w:t>
      </w:r>
      <w:r w:rsidR="007E2617">
        <w:fldChar w:fldCharType="begin"/>
      </w:r>
      <w:r w:rsidR="007E2617">
        <w:instrText xml:space="preserve"> ADDIN EN.CITE &lt;EndNote&gt;&lt;Cite&gt;&lt;Author&gt;Chapman&lt;/Author&gt;&lt;Year&gt;2003&lt;/Year&gt;&lt;RecNum&gt;1272&lt;/RecNum&gt;&lt;DisplayText&gt;(Chapman 2003)&lt;/DisplayText&gt;&lt;record&gt;&lt;rec-number&gt;1272&lt;/rec-number&gt;&lt;foreign-keys&gt;&lt;key app="EN" db-id="eze0zsr0nv0delepxxov9az5vzafdsdfzzrd" timestamp="1587468003"&gt;1272&lt;/key&gt;&lt;/foreign-keys&gt;&lt;ref-type name="Book Section"&gt;5&lt;/ref-type&gt;&lt;contributors&gt;&lt;authors&gt;&lt;author&gt;Chapman, Christopher&lt;/author&gt;&lt;/authors&gt;&lt;secondary-authors&gt;&lt;author&gt;Harris, Alma&lt;/author&gt;&lt;author&gt;Day, Christopher&lt;/author&gt;&lt;author&gt;Hopkins, David&lt;/author&gt;&lt;author&gt;Hadfield, Mark&lt;/author&gt;&lt;author&gt;Hargreaves, Andy&lt;/author&gt;&lt;author&gt;Chapman, Christopher&lt;/author&gt;&lt;/secondary-authors&gt;&lt;/contributors&gt;&lt;titles&gt;&lt;title&gt;Building the leadership capacity for school improvement&lt;/title&gt;&lt;secondary-title&gt;Effective Leadership for School Improvement&lt;/secondary-title&gt;&lt;/titles&gt;&lt;dates&gt;&lt;year&gt;2003&lt;/year&gt;&lt;/dates&gt;&lt;pub-location&gt;London&lt;/pub-location&gt;&lt;publisher&gt;RoutledgeFalmer&lt;/publisher&gt;&lt;urls&gt;&lt;/urls&gt;&lt;/record&gt;&lt;/Cite&gt;&lt;/EndNote&gt;</w:instrText>
      </w:r>
      <w:r w:rsidR="007E2617">
        <w:fldChar w:fldCharType="separate"/>
      </w:r>
      <w:r w:rsidR="007E2617">
        <w:rPr>
          <w:noProof/>
        </w:rPr>
        <w:t>(Chapman 2003)</w:t>
      </w:r>
      <w:r w:rsidR="007E2617">
        <w:fldChar w:fldCharType="end"/>
      </w:r>
      <w:r>
        <w:t>.</w:t>
      </w:r>
    </w:p>
    <w:p w14:paraId="678C211B" w14:textId="05DEEABE" w:rsidR="00327029" w:rsidRDefault="00327029" w:rsidP="006E3C78"/>
    <w:p w14:paraId="53E03E02" w14:textId="5CC292B0" w:rsidR="00327029" w:rsidRDefault="00FD2589" w:rsidP="006E3C78">
      <w:r w:rsidRPr="00FD2589">
        <w:t>Mehrere Positionen werden deutlich:</w:t>
      </w:r>
    </w:p>
    <w:p w14:paraId="28FB130E" w14:textId="70DDA2FF" w:rsidR="00851C41" w:rsidRDefault="00851C41" w:rsidP="00531582">
      <w:pPr>
        <w:pStyle w:val="ListParagraph"/>
        <w:numPr>
          <w:ilvl w:val="0"/>
          <w:numId w:val="16"/>
        </w:numPr>
      </w:pPr>
      <w:r>
        <w:t xml:space="preserve">Die Schulleitung behält eine entscheidende Führungsrolle, aber </w:t>
      </w:r>
      <w:r w:rsidR="008435A6">
        <w:t>«</w:t>
      </w:r>
      <w:r>
        <w:t>dies ist nur die Spitze des Eisbergs</w:t>
      </w:r>
      <w:r w:rsidR="008435A6">
        <w:t xml:space="preserve">» </w:t>
      </w:r>
      <w:r w:rsidR="008435A6">
        <w:fldChar w:fldCharType="begin"/>
      </w:r>
      <w:r w:rsidR="00235511">
        <w:instrText xml:space="preserve"> ADDIN EN.CITE &lt;EndNote&gt;&lt;Cite&gt;&lt;Author&gt;Bolden&lt;/Author&gt;&lt;Year&gt;2009&lt;/Year&gt;&lt;RecNum&gt;1267&lt;/RecNum&gt;&lt;Pages&gt;259&lt;/Pages&gt;&lt;DisplayText&gt;(Bolden, Petrov, and Gosling 2009, 259)&lt;/DisplayText&gt;&lt;record&gt;&lt;rec-number&gt;1267&lt;/rec-number&gt;&lt;foreign-keys&gt;&lt;key app="EN" db-id="eze0zsr0nv0delepxxov9az5vzafdsdfzzrd" timestamp="1587467283"&gt;1267&lt;/key&gt;&lt;/foreign-keys&gt;&lt;ref-type name="Journal Article"&gt;17&lt;/ref-type&gt;&lt;contributors&gt;&lt;authors&gt;&lt;author&gt;Bolden, Richard&lt;/author&gt;&lt;author&gt;Petrov, Gerrgy&lt;/author&gt;&lt;author&gt;Gosling, Jonathan&lt;/author&gt;&lt;/authors&gt;&lt;/contributors&gt;&lt;titles&gt;&lt;title&gt;Distributed leadership in higher education: rhetoric and reality&lt;/title&gt;&lt;secondary-title&gt;Educational Management Administration &amp;amp; Leadership&lt;/secondary-title&gt;&lt;/titles&gt;&lt;periodical&gt;&lt;full-title&gt;Educational Management Administration &amp;amp; Leadership&lt;/full-title&gt;&lt;/periodical&gt;&lt;pages&gt;257-277&lt;/pages&gt;&lt;volume&gt;37&lt;/volume&gt;&lt;num-vols&gt;2&lt;/num-vols&gt;&lt;section&gt;257&lt;/section&gt;&lt;dates&gt;&lt;year&gt;2009&lt;/year&gt;&lt;/dates&gt;&lt;urls&gt;&lt;/urls&gt;&lt;/record&gt;&lt;/Cite&gt;&lt;/EndNote&gt;</w:instrText>
      </w:r>
      <w:r w:rsidR="008435A6">
        <w:fldChar w:fldCharType="separate"/>
      </w:r>
      <w:r w:rsidR="00235511">
        <w:rPr>
          <w:noProof/>
        </w:rPr>
        <w:t>(Bolden, Petrov</w:t>
      </w:r>
      <w:r w:rsidR="00DC2DF3">
        <w:rPr>
          <w:noProof/>
        </w:rPr>
        <w:t xml:space="preserve"> und </w:t>
      </w:r>
      <w:r w:rsidR="00235511">
        <w:rPr>
          <w:noProof/>
        </w:rPr>
        <w:t>Gosling 2009, 259)</w:t>
      </w:r>
      <w:r w:rsidR="008435A6">
        <w:fldChar w:fldCharType="end"/>
      </w:r>
      <w:r>
        <w:t>. Spontane Führung durch viele läuft darunter oder parallel, wobei die Schulleitung nicht mehr Kontrolle hat als andere Mitarbeitende.</w:t>
      </w:r>
    </w:p>
    <w:p w14:paraId="4316C7F1" w14:textId="09D874F5" w:rsidR="00851C41" w:rsidRDefault="00851C41" w:rsidP="00531582">
      <w:pPr>
        <w:pStyle w:val="ListParagraph"/>
        <w:numPr>
          <w:ilvl w:val="0"/>
          <w:numId w:val="16"/>
        </w:numPr>
      </w:pPr>
      <w:r>
        <w:t>Die Schulleitung setzt ihre individuelle Macht ein, um ein Umfeld zu schaffen, in dem Distributed Leadership wachsen kann, durch den Aufbau von Strukturen und Prozessen und die Stärkung der Führungskompetenz der Mitarbeitenden</w:t>
      </w:r>
      <w:r w:rsidR="005354D3">
        <w:t xml:space="preserve"> </w:t>
      </w:r>
      <w:r w:rsidR="005354D3">
        <w:fldChar w:fldCharType="begin"/>
      </w:r>
      <w:r w:rsidR="005354D3">
        <w:instrText xml:space="preserve"> ADDIN EN.CITE &lt;EndNote&gt;&lt;Cite&gt;&lt;Author&gt;Fullan&lt;/Author&gt;&lt;Year&gt;2006&lt;/Year&gt;&lt;RecNum&gt;1283&lt;/RecNum&gt;&lt;DisplayText&gt;(Fullan 2006, Harris 2008)&lt;/DisplayText&gt;&lt;record&gt;&lt;rec-number&gt;1283&lt;/rec-number&gt;&lt;foreign-keys&gt;&lt;key app="EN" db-id="eze0zsr0nv0delepxxov9az5vzafdsdfzzrd" timestamp="1587474021"&gt;1283&lt;/key&gt;&lt;/foreign-keys&gt;&lt;ref-type name="Book"&gt;6&lt;/ref-type&gt;&lt;contributors&gt;&lt;authors&gt;&lt;author&gt;Fullan, Michael&lt;/author&gt;&lt;/authors&gt;&lt;/contributors&gt;&lt;titles&gt;&lt;title&gt;Turnaround Leadership&lt;/title&gt;&lt;/titles&gt;&lt;dates&gt;&lt;year&gt;2006&lt;/year&gt;&lt;/dates&gt;&lt;pub-location&gt;London&lt;/pub-location&gt;&lt;publisher&gt;RoutledgeFalmer&lt;/publisher&gt;&lt;urls&gt;&lt;/urls&gt;&lt;/record&gt;&lt;/Cite&gt;&lt;Cite&gt;&lt;Author&gt;Harris&lt;/Author&gt;&lt;Year&gt;2008&lt;/Year&gt;&lt;RecNum&gt;1293&lt;/RecNum&gt;&lt;record&gt;&lt;rec-number&gt;1293&lt;/rec-number&gt;&lt;foreign-keys&gt;&lt;key app="EN" db-id="eze0zsr0nv0delepxxov9az5vzafdsdfzzrd" timestamp="1587475131"&gt;1293&lt;/key&gt;&lt;/foreign-keys&gt;&lt;ref-type name="Journal Article"&gt;17&lt;/ref-type&gt;&lt;contributors&gt;&lt;authors&gt;&lt;author&gt;Harris, Alma&lt;/author&gt;&lt;/authors&gt;&lt;/contributors&gt;&lt;titles&gt;&lt;title&gt;Distributed leadership: according to the evidence&lt;/title&gt;&lt;secondary-title&gt;Journal of Educational Administration&lt;/secondary-title&gt;&lt;/titles&gt;&lt;periodical&gt;&lt;full-title&gt;Journal of Educational Administration&lt;/full-title&gt;&lt;/periodical&gt;&lt;pages&gt;172-188&lt;/pages&gt;&lt;volume&gt;46&lt;/volume&gt;&lt;num-vols&gt;2&lt;/num-vols&gt;&lt;section&gt;172&lt;/section&gt;&lt;dates&gt;&lt;year&gt;2008&lt;/year&gt;&lt;/dates&gt;&lt;urls&gt;&lt;/urls&gt;&lt;/record&gt;&lt;/Cite&gt;&lt;/EndNote&gt;</w:instrText>
      </w:r>
      <w:r w:rsidR="005354D3">
        <w:fldChar w:fldCharType="separate"/>
      </w:r>
      <w:r w:rsidR="005354D3">
        <w:rPr>
          <w:noProof/>
        </w:rPr>
        <w:t>(Fullan 2006, Harris 2008)</w:t>
      </w:r>
      <w:r w:rsidR="005354D3">
        <w:fldChar w:fldCharType="end"/>
      </w:r>
      <w:r>
        <w:t>.</w:t>
      </w:r>
    </w:p>
    <w:p w14:paraId="2F824739" w14:textId="5F34C31D" w:rsidR="00FD2589" w:rsidRDefault="00851C41" w:rsidP="00531582">
      <w:pPr>
        <w:pStyle w:val="ListParagraph"/>
        <w:numPr>
          <w:ilvl w:val="0"/>
          <w:numId w:val="16"/>
        </w:numPr>
      </w:pPr>
      <w:r>
        <w:t>Die Schulleitung setzt ihre individuelle Macht ein, um bestimmte Personen durchsetzungsstark oder sogar aggressiv in eine Führungsrolle zu treiben, begründet durch Distributed Leadership</w:t>
      </w:r>
      <w:r w:rsidR="008E1CA1">
        <w:t xml:space="preserve"> </w:t>
      </w:r>
      <w:r w:rsidR="008E1CA1">
        <w:fldChar w:fldCharType="begin"/>
      </w:r>
      <w:r w:rsidR="008E1CA1">
        <w:instrText xml:space="preserve"> ADDIN EN.CITE &lt;EndNote&gt;&lt;Cite&gt;&lt;Author&gt;Murphy&lt;/Author&gt;&lt;Year&gt;2009&lt;/Year&gt;&lt;RecNum&gt;1317&lt;/RecNum&gt;&lt;DisplayText&gt;(Murphy et al. 2009, Storey 2004)&lt;/DisplayText&gt;&lt;record&gt;&lt;rec-number&gt;1317&lt;/rec-number&gt;&lt;foreign-keys&gt;&lt;key app="EN" db-id="eze0zsr0nv0delepxxov9az5vzafdsdfzzrd" timestamp="1587487797"&gt;1317&lt;/key&gt;&lt;/foreign-keys&gt;&lt;ref-type name="Journal Article"&gt;17&lt;/ref-type&gt;&lt;contributors&gt;&lt;authors&gt;&lt;author&gt;Murphy, Joseph&lt;/author&gt;&lt;author&gt;Smylie, Mark&lt;/author&gt;&lt;author&gt;Mayrowetz, David&lt;/author&gt;&lt;author&gt;Seashore Louis, Karen&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ber&gt;2&lt;/number&gt;&lt;section&gt;181&lt;/section&gt;&lt;dates&gt;&lt;year&gt;2009&lt;/year&gt;&lt;/dates&gt;&lt;urls&gt;&lt;/urls&gt;&lt;/record&gt;&lt;/Cite&gt;&lt;Cite&gt;&lt;Author&gt;Storey&lt;/Author&gt;&lt;Year&gt;2004&lt;/Year&gt;&lt;RecNum&gt;1332&lt;/RecNum&gt;&lt;record&gt;&lt;rec-number&gt;1332&lt;/rec-number&gt;&lt;foreign-keys&gt;&lt;key app="EN" db-id="eze0zsr0nv0delepxxov9az5vzafdsdfzzrd" timestamp="1587489151"&gt;1332&lt;/key&gt;&lt;/foreign-keys&gt;&lt;ref-type name="Journal Article"&gt;17&lt;/ref-type&gt;&lt;contributors&gt;&lt;authors&gt;&lt;author&gt;Storey, Anne&lt;/author&gt;&lt;/authors&gt;&lt;/contributors&gt;&lt;titles&gt;&lt;title&gt;The problem of distributed leadership in schools&lt;/title&gt;&lt;secondary-title&gt;School Leadership &amp;amp; Management&lt;/secondary-title&gt;&lt;/titles&gt;&lt;periodical&gt;&lt;full-title&gt;School Leadership &amp;amp; Management&lt;/full-title&gt;&lt;/periodical&gt;&lt;pages&gt;249-265&lt;/pages&gt;&lt;volume&gt;24&lt;/volume&gt;&lt;number&gt;3&lt;/number&gt;&lt;section&gt;249&lt;/section&gt;&lt;dates&gt;&lt;year&gt;2004&lt;/year&gt;&lt;/dates&gt;&lt;urls&gt;&lt;/urls&gt;&lt;/record&gt;&lt;/Cite&gt;&lt;/EndNote&gt;</w:instrText>
      </w:r>
      <w:r w:rsidR="008E1CA1">
        <w:fldChar w:fldCharType="separate"/>
      </w:r>
      <w:r w:rsidR="008E1CA1">
        <w:rPr>
          <w:noProof/>
        </w:rPr>
        <w:t>(Murphy et al. 2009, Storey 2004)</w:t>
      </w:r>
      <w:r w:rsidR="008E1CA1">
        <w:fldChar w:fldCharType="end"/>
      </w:r>
      <w:r>
        <w:t>.</w:t>
      </w:r>
    </w:p>
    <w:p w14:paraId="3E51CE5E" w14:textId="0F8B36F2" w:rsidR="00531582" w:rsidRDefault="00531582" w:rsidP="00531582"/>
    <w:p w14:paraId="6AC790E4" w14:textId="00D6A237" w:rsidR="00531582" w:rsidRDefault="00CD2218" w:rsidP="00531582">
      <w:r w:rsidRPr="00CD2218">
        <w:t>In den Konstruktionen von Distributed Leadership, die auf Initiative und unter Vermittlung der Schulleitung konzipiert wurden, werden die Mitarbeitenden durch die eindimensionale Macht der Schulleitung bestimmt. In Konzepten von Macht, die sich aus spontanen Anpassungsleistungen der Gemeinschaft ergeben, werden Führungskräfte (einschließlich der Schulleitung) möglicherweise durch das Kollegium ermächtigt. Die Macht bleibt in jedem Fall ein Gut, wird aber als in eine andere Richtung fließend aufgefasst. In beiden Fällen ist Macht nicht absolut. Bis zu einem gewissen Grad wird sie durch die Zustimmung anderer eingeschränkt oder verstärkt und innerhalb von Grenzen ausgeübt, die sich auf die professionelle Gemeinschaft, auf gesetzliche Bestimmungen und die Autorität anderer Organe wie beispielsweise die lokale Behörde.</w:t>
      </w:r>
    </w:p>
    <w:p w14:paraId="6C0B01AE" w14:textId="7D4C592F" w:rsidR="00CD2218" w:rsidRDefault="00CD2218" w:rsidP="00531582"/>
    <w:p w14:paraId="75064C58" w14:textId="50FE9D0C" w:rsidR="00CD2218" w:rsidRDefault="00F7612E" w:rsidP="00F7612E">
      <w:pPr>
        <w:pStyle w:val="Heading1"/>
      </w:pPr>
      <w:r w:rsidRPr="00F7612E">
        <w:t>Empowerment des Teams</w:t>
      </w:r>
    </w:p>
    <w:p w14:paraId="52DBBE42" w14:textId="531ECF34" w:rsidR="00F7612E" w:rsidRDefault="00F7612E" w:rsidP="00F7612E"/>
    <w:p w14:paraId="5FFFE6F0" w14:textId="38CED893" w:rsidR="00F7612E" w:rsidRDefault="00525423" w:rsidP="00F7612E">
      <w:r w:rsidRPr="00525423">
        <w:t xml:space="preserve">Eine grundlegende Prämisse ist, dass Mitarbeiterinnen und Mitarbeiter, die zwar keine formale Autorität haben, durch Distributed Leadership dennoch Macht erlangen. Je nach konzeptueller Auffassung kann Macht als </w:t>
      </w:r>
      <w:r w:rsidR="0046373F" w:rsidRPr="00990BE8">
        <w:t>gestiftet oder verliehen von denjenigen wahrgenommen werden, die eine Autoritätsrolle innehaben, oder als spontane Folge der Mitgliedschaft des Einzelnen in der Gemeinschaft</w:t>
      </w:r>
      <w:r w:rsidR="00C37663">
        <w:t xml:space="preserve">. </w:t>
      </w:r>
      <w:r w:rsidRPr="00525423">
        <w:t xml:space="preserve">Was können die Mitarbeitenden also erreichen, wenn sie sonst nicht die Macht hätten, es zu versuchen? Empirische </w:t>
      </w:r>
      <w:r w:rsidRPr="00525423">
        <w:lastRenderedPageBreak/>
        <w:t>Belege für die Tätigkeit von Mitarbeitenden weisen auf gewöhnliche Praktiken hin. In der Fallstudie von Murphy et al. (2009) beispielsweise sind zwei Mitarbeitende von der Möglichkeit begeistert, die ihnen die Schulleitung bietet, einen Stundenplan zu erarbeiten. Ähnlich schreiben Firestone und Martinez</w:t>
      </w:r>
      <w:r w:rsidR="00050310">
        <w:t xml:space="preserve"> </w:t>
      </w:r>
      <w:r w:rsidRPr="00525423">
        <w:t>Distributed Leadership die Art von Aktivitäten zu, die ein breites Spektrum von Mitarbeitenden über Jahrzehnte hinweg geleistet hat:</w:t>
      </w:r>
    </w:p>
    <w:p w14:paraId="5D5F8B19" w14:textId="35681B85" w:rsidR="00EB2AC9" w:rsidRDefault="00EB2AC9" w:rsidP="00F7612E"/>
    <w:p w14:paraId="75F48432" w14:textId="112A0F2F" w:rsidR="00EB2AC9" w:rsidRDefault="007A4F0D" w:rsidP="00F7612E">
      <w:r>
        <w:t>«</w:t>
      </w:r>
      <w:r w:rsidRPr="007A4F0D">
        <w:t>Einige Teacher Leaders sind an administrativer Arbeit beteiligt, z.B. an der Festlegung von Regeln für das Verhalten der Lernenden, an der Entscheidung über das Budget und an der Klärung von Personalfragen. Einige dienen vermittelnd oder beratend zwischen Verwaltung und Lehrpersonen. Von besonderem Interesse ist, sich auf Fragen des Curriculums und des Unterrichts zu spezialisieren und Kollegen und Kolleginnen zu helfen, ihren Unterricht zu verbessern</w:t>
      </w:r>
      <w:r>
        <w:t>»</w:t>
      </w:r>
      <w:r w:rsidR="00E90100">
        <w:t xml:space="preserve"> </w:t>
      </w:r>
      <w:r w:rsidR="00E90100">
        <w:fldChar w:fldCharType="begin"/>
      </w:r>
      <w:r w:rsidR="00483339">
        <w:instrText xml:space="preserve"> ADDIN EN.CITE &lt;EndNote&gt;&lt;Cite&gt;&lt;Author&gt;Firestone&lt;/Author&gt;&lt;Year&gt;2007&lt;/Year&gt;&lt;RecNum&gt;1279&lt;/RecNum&gt;&lt;Pages&gt;6&lt;/Pages&gt;&lt;DisplayText&gt;(Firestone and Martinez 2007, 6)&lt;/DisplayText&gt;&lt;record&gt;&lt;rec-number&gt;1279&lt;/rec-number&gt;&lt;foreign-keys&gt;&lt;key app="EN" db-id="eze0zsr0nv0delepxxov9az5vzafdsdfzzrd" timestamp="1587468532"&gt;1279&lt;/key&gt;&lt;/foreign-keys&gt;&lt;ref-type name="Journal Article"&gt;17&lt;/ref-type&gt;&lt;contributors&gt;&lt;authors&gt;&lt;author&gt;Firestone, William&lt;/author&gt;&lt;author&gt;Martinez, Cecilia&lt;/author&gt;&lt;/authors&gt;&lt;/contributors&gt;&lt;titles&gt;&lt;title&gt;Districts, teacher leaders, and distributed leadership: changing instructional practice&lt;/title&gt;&lt;secondary-title&gt;Leadership and Policy in Schools&lt;/secondary-title&gt;&lt;/titles&gt;&lt;periodical&gt;&lt;full-title&gt;Leadership and Policy in Schools&lt;/full-title&gt;&lt;/periodical&gt;&lt;pages&gt;3-35&lt;/pages&gt;&lt;volume&gt;6&lt;/volume&gt;&lt;num-vols&gt;1&lt;/num-vols&gt;&lt;section&gt;3&lt;/section&gt;&lt;dates&gt;&lt;year&gt;2007&lt;/year&gt;&lt;/dates&gt;&lt;urls&gt;&lt;/urls&gt;&lt;/record&gt;&lt;/Cite&gt;&lt;/EndNote&gt;</w:instrText>
      </w:r>
      <w:r w:rsidR="00E90100">
        <w:fldChar w:fldCharType="separate"/>
      </w:r>
      <w:r w:rsidR="00483339">
        <w:rPr>
          <w:noProof/>
        </w:rPr>
        <w:t xml:space="preserve">(Firestone </w:t>
      </w:r>
      <w:r w:rsidR="00DC2DF3">
        <w:rPr>
          <w:noProof/>
        </w:rPr>
        <w:t>und</w:t>
      </w:r>
      <w:r w:rsidR="00483339">
        <w:rPr>
          <w:noProof/>
        </w:rPr>
        <w:t xml:space="preserve"> Martinez 2007, 6)</w:t>
      </w:r>
      <w:r w:rsidR="00E90100">
        <w:fldChar w:fldCharType="end"/>
      </w:r>
      <w:r w:rsidR="00483339">
        <w:t>.</w:t>
      </w:r>
    </w:p>
    <w:p w14:paraId="05F6CD77" w14:textId="6834FE1C" w:rsidR="007A4F0D" w:rsidRDefault="007A4F0D" w:rsidP="00F7612E"/>
    <w:p w14:paraId="540554A2" w14:textId="2B923F30" w:rsidR="007A4F0D" w:rsidRDefault="0056435D" w:rsidP="00F7612E">
      <w:r w:rsidRPr="0056435D">
        <w:t>Auch wenn diese Tätigkeiten relativ üblich sind, werden sie als Teil eines anderen Systems von Distributed Leadership vorgeschlagen, da sie nicht in einer bürokratischen Hierarchie verteilt sind. Stattdessen entstehen sie durch die freiwillige Mitarbeit oder durch die Ermutigung/Benennung von Personen, die keine formale Verantwortung für diese Aktivitäten haben</w:t>
      </w:r>
      <w:r w:rsidR="00BC2AD6">
        <w:t xml:space="preserve"> </w:t>
      </w:r>
      <w:r w:rsidR="0052694F">
        <w:fldChar w:fldCharType="begin"/>
      </w:r>
      <w:r w:rsidR="0052694F">
        <w:instrText xml:space="preserve"> ADDIN EN.CITE &lt;EndNote&gt;&lt;Cite&gt;&lt;Author&gt;Harris&lt;/Author&gt;&lt;Year&gt;2003&lt;/Year&gt;&lt;RecNum&gt;1291&lt;/RecNum&gt;&lt;DisplayText&gt;(Harris 2003)&lt;/DisplayText&gt;&lt;record&gt;&lt;rec-number&gt;1291&lt;/rec-number&gt;&lt;foreign-keys&gt;&lt;key app="EN" db-id="eze0zsr0nv0delepxxov9az5vzafdsdfzzrd" timestamp="1587475007"&gt;1291&lt;/key&gt;&lt;/foreign-keys&gt;&lt;ref-type name="Book Section"&gt;5&lt;/ref-type&gt;&lt;contributors&gt;&lt;authors&gt;&lt;author&gt;Harris, Alma&lt;/author&gt;&lt;/authors&gt;&lt;secondary-authors&gt;&lt;author&gt;Harris, Alma&lt;/author&gt;&lt;author&gt;Day, Christopher&lt;/author&gt;&lt;author&gt;Hopkins, David&lt;/author&gt;&lt;author&gt;Hadfield, Mark&lt;/author&gt;&lt;author&gt;Hargreaves, Andy&lt;/author&gt;&lt;author&gt;Chapman, Christopher&lt;/author&gt;&lt;/secondary-authors&gt;&lt;/contributors&gt;&lt;titles&gt;&lt;title&gt;Teacher leadership and school improvment&lt;/title&gt;&lt;secondary-title&gt;Effective leadership for School Improvement&lt;/secondary-title&gt;&lt;/titles&gt;&lt;dates&gt;&lt;year&gt;2003&lt;/year&gt;&lt;/dates&gt;&lt;pub-location&gt;London&lt;/pub-location&gt;&lt;publisher&gt;RoutledgeFalmer&lt;/publisher&gt;&lt;urls&gt;&lt;/urls&gt;&lt;/record&gt;&lt;/Cite&gt;&lt;/EndNote&gt;</w:instrText>
      </w:r>
      <w:r w:rsidR="0052694F">
        <w:fldChar w:fldCharType="separate"/>
      </w:r>
      <w:r w:rsidR="0052694F">
        <w:rPr>
          <w:noProof/>
        </w:rPr>
        <w:t>(Harris 2003)</w:t>
      </w:r>
      <w:r w:rsidR="0052694F">
        <w:fldChar w:fldCharType="end"/>
      </w:r>
      <w:r w:rsidRPr="0056435D">
        <w:t>. Man kann dies als Fortschritt in dem Sinne verstehen, dass ein größerer Fundus an Fachwissen für die Schulentwicklung genutzt wird und gleichzeitig Möglichkeiten zur Erweiterung der beruflichen Tätigkeit und zur größeren Zufriedenheit des Einzelnen geschaffen werden. Dieses Argument wird in der Literatur häufig angeführt. Eine kritischere Interpretation könnte darauf hindeuten, dass die Lehrkräfte aus freien Stücken eine immer größere Arbeitsbelastung auf sich nehmen.</w:t>
      </w:r>
    </w:p>
    <w:p w14:paraId="0194C7B9" w14:textId="43BEAF71" w:rsidR="0056435D" w:rsidRDefault="0056435D" w:rsidP="00F7612E"/>
    <w:p w14:paraId="055D547A" w14:textId="28EE69CB" w:rsidR="0056435D" w:rsidRDefault="00744E72" w:rsidP="00F7612E">
      <w:r w:rsidRPr="00744E72">
        <w:t>Eine andere Frage ist, inwieweit solche Aktivitäten Führung sind oder nicht. Die trügerische Form von Führung innerhalb der Erzählungen von Distributed Leadership ist offensichtlich. In der Fallstudie von Murphy</w:t>
      </w:r>
      <w:r w:rsidR="008B3730">
        <w:t xml:space="preserve"> und Kolleginnen und Kollegen</w:t>
      </w:r>
      <w:r w:rsidRPr="00744E72">
        <w:t xml:space="preserve">, die als Beispiel für erfolgreiche </w:t>
      </w:r>
      <w:r w:rsidR="008A0D1C">
        <w:t>Distributed Leadership</w:t>
      </w:r>
      <w:r w:rsidRPr="00744E72">
        <w:t xml:space="preserve"> vorgestellt wurde, </w:t>
      </w:r>
      <w:r w:rsidR="00C578C5">
        <w:t>«</w:t>
      </w:r>
      <w:r w:rsidRPr="00744E72">
        <w:t xml:space="preserve">würde kurioserweise eine Führungsaufgabe, die von Lehrkräften ausgeführt wird, als Unterricht bezeichnet werden, während die gleiche Aufgabe, die von der </w:t>
      </w:r>
      <w:r w:rsidR="008C3955">
        <w:t>Schulleitung</w:t>
      </w:r>
      <w:r w:rsidRPr="00744E72">
        <w:t xml:space="preserve"> ausgeführt wird, als Führung bezeichnet wird</w:t>
      </w:r>
      <w:r w:rsidR="00AA5EDB">
        <w:t xml:space="preserve">» </w:t>
      </w:r>
      <w:r w:rsidR="007038F9">
        <w:fldChar w:fldCharType="begin"/>
      </w:r>
      <w:r w:rsidR="008B3730">
        <w:instrText xml:space="preserve"> ADDIN EN.CITE &lt;EndNote&gt;&lt;Cite&gt;&lt;Author&gt;Murphy&lt;/Author&gt;&lt;Year&gt;2009&lt;/Year&gt;&lt;RecNum&gt;1317&lt;/RecNum&gt;&lt;Pages&gt;207&lt;/Pages&gt;&lt;DisplayText&gt;(Murphy et al. 2009, 207)&lt;/DisplayText&gt;&lt;record&gt;&lt;rec-number&gt;1317&lt;/rec-number&gt;&lt;foreign-keys&gt;&lt;key app="EN" db-id="eze0zsr0nv0delepxxov9az5vzafdsdfzzrd" timestamp="1587487797"&gt;1317&lt;/key&gt;&lt;/foreign-keys&gt;&lt;ref-type name="Journal Article"&gt;17&lt;/ref-type&gt;&lt;contributors&gt;&lt;authors&gt;&lt;author&gt;Murphy, Joseph&lt;/author&gt;&lt;author&gt;Smylie, Mark&lt;/author&gt;&lt;author&gt;Mayrowetz, David&lt;/author&gt;&lt;author&gt;Seashore Louis, Karen&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ber&gt;2&lt;/number&gt;&lt;section&gt;181&lt;/section&gt;&lt;dates&gt;&lt;year&gt;2009&lt;/year&gt;&lt;/dates&gt;&lt;urls&gt;&lt;/urls&gt;&lt;/record&gt;&lt;/Cite&gt;&lt;/EndNote&gt;</w:instrText>
      </w:r>
      <w:r w:rsidR="007038F9">
        <w:fldChar w:fldCharType="separate"/>
      </w:r>
      <w:r w:rsidR="008B3730">
        <w:rPr>
          <w:noProof/>
        </w:rPr>
        <w:t>(Murphy et al. 2009, 207)</w:t>
      </w:r>
      <w:r w:rsidR="007038F9">
        <w:fldChar w:fldCharType="end"/>
      </w:r>
      <w:r w:rsidRPr="00744E72">
        <w:t xml:space="preserve">. Anscheinend kann jede Person </w:t>
      </w:r>
      <w:r w:rsidR="002534D7">
        <w:t>«</w:t>
      </w:r>
      <w:r w:rsidRPr="00744E72">
        <w:t>eine Führungsperson sein, auch wenn die meisten Lehrpersonen dies noch immer nicht als Führung sehen</w:t>
      </w:r>
      <w:r w:rsidR="002534D7">
        <w:t>» (ebd.)</w:t>
      </w:r>
      <w:r w:rsidRPr="00744E72">
        <w:t xml:space="preserve">. Entweder irren sich also die Lehrkräfte und sie führen tatsächlich oder diejenigen, die Aktivitäten von Lehrpersonen als Führung interpretieren, irren sich. </w:t>
      </w:r>
      <w:r w:rsidR="002E0241">
        <w:fldChar w:fldCharType="begin"/>
      </w:r>
      <w:r w:rsidR="002E0241">
        <w:instrText xml:space="preserve"> ADDIN EN.CITE &lt;EndNote&gt;&lt;Cite AuthorYear="1"&gt;&lt;Author&gt;Lakomski&lt;/Author&gt;&lt;Year&gt;2008&lt;/Year&gt;&lt;RecNum&gt;1299&lt;/RecNum&gt;&lt;DisplayText&gt;Lakomski (2008)&lt;/DisplayText&gt;&lt;record&gt;&lt;rec-number&gt;1299&lt;/rec-number&gt;&lt;foreign-keys&gt;&lt;key app="EN" db-id="eze0zsr0nv0delepxxov9az5vzafdsdfzzrd" timestamp="1587475768"&gt;1299&lt;/key&gt;&lt;/foreign-keys&gt;&lt;ref-type name="Journal Article"&gt;17&lt;/ref-type&gt;&lt;contributors&gt;&lt;authors&gt;&lt;author&gt;Lakomski, Gabriele&lt;/author&gt;&lt;/authors&gt;&lt;/contributors&gt;&lt;titles&gt;&lt;title&gt;Functionally adequate but causally idle: w(h)ither distributed leadership?&lt;/title&gt;&lt;secondary-title&gt;Journal of Educational Administration&lt;/secondary-title&gt;&lt;/titles&gt;&lt;periodical&gt;&lt;full-title&gt;Journal of Educational Administration&lt;/full-title&gt;&lt;/periodical&gt;&lt;pages&gt;159&lt;/pages&gt;&lt;volume&gt;46&lt;/volume&gt;&lt;number&gt;159-171&lt;/number&gt;&lt;num-vols&gt;2&lt;/num-vols&gt;&lt;dates&gt;&lt;year&gt;2008&lt;/year&gt;&lt;/dates&gt;&lt;urls&gt;&lt;/urls&gt;&lt;/record&gt;&lt;/Cite&gt;&lt;/EndNote&gt;</w:instrText>
      </w:r>
      <w:r w:rsidR="002E0241">
        <w:fldChar w:fldCharType="separate"/>
      </w:r>
      <w:r w:rsidR="002E0241">
        <w:rPr>
          <w:noProof/>
        </w:rPr>
        <w:t>Lakomski (2008)</w:t>
      </w:r>
      <w:r w:rsidR="002E0241">
        <w:fldChar w:fldCharType="end"/>
      </w:r>
      <w:r w:rsidRPr="00744E72">
        <w:t xml:space="preserve"> argumentiert eindringlich, dass Führung </w:t>
      </w:r>
      <w:r w:rsidR="00544079">
        <w:t>höchstens</w:t>
      </w:r>
      <w:r w:rsidRPr="00744E72">
        <w:t xml:space="preserve"> eine Volksmyt</w:t>
      </w:r>
      <w:r w:rsidR="00645AAC">
        <w:t>hos</w:t>
      </w:r>
      <w:r w:rsidRPr="00744E72">
        <w:t xml:space="preserve"> ist, so wackelig sind ihre konzeptuellen und philosophischen Grundlagen. Sturdy</w:t>
      </w:r>
      <w:r w:rsidR="00905679">
        <w:t xml:space="preserve"> und Kolleginnen und Kollegen</w:t>
      </w:r>
      <w:r w:rsidRPr="00744E72">
        <w:t xml:space="preserve"> </w:t>
      </w:r>
      <w:r w:rsidR="00905679">
        <w:fldChar w:fldCharType="begin"/>
      </w:r>
      <w:r w:rsidR="00905679">
        <w:instrText xml:space="preserve"> ADDIN EN.CITE &lt;EndNote&gt;&lt;Cite ExcludeAuth="1"&gt;&lt;Author&gt;Sturdy&lt;/Author&gt;&lt;Year&gt;2006&lt;/Year&gt;&lt;RecNum&gt;1333&lt;/RecNum&gt;&lt;DisplayText&gt;(2006)&lt;/DisplayText&gt;&lt;record&gt;&lt;rec-number&gt;1333&lt;/rec-number&gt;&lt;foreign-keys&gt;&lt;key app="EN" db-id="eze0zsr0nv0delepxxov9az5vzafdsdfzzrd" timestamp="1587548584"&gt;1333&lt;/key&gt;&lt;/foreign-keys&gt;&lt;ref-type name="Journal Article"&gt;17&lt;/ref-type&gt;&lt;contributors&gt;&lt;authors&gt;&lt;author&gt;Sturdy, Andrew&lt;/author&gt;&lt;author&gt;Brocklehurst, Michael&lt;/author&gt;&lt;author&gt;Winstanley, Diana&lt;/author&gt;&lt;author&gt;Littlejohns, Margaret&lt;/author&gt;&lt;/authors&gt;&lt;/contributors&gt;&lt;titles&gt;&lt;title&gt;Management as a (self) confidence trick: management ideas, education and identity work&lt;/title&gt;&lt;secondary-title&gt;Organization &lt;/secondary-title&gt;&lt;/titles&gt;&lt;pages&gt;841-860&lt;/pages&gt;&lt;volume&gt;13&lt;/volume&gt;&lt;number&gt;6&lt;/number&gt;&lt;section&gt;841&lt;/section&gt;&lt;dates&gt;&lt;year&gt;2006&lt;/year&gt;&lt;/dates&gt;&lt;urls&gt;&lt;/urls&gt;&lt;/record&gt;&lt;/Cite&gt;&lt;/EndNote&gt;</w:instrText>
      </w:r>
      <w:r w:rsidR="00905679">
        <w:fldChar w:fldCharType="separate"/>
      </w:r>
      <w:r w:rsidR="00905679">
        <w:rPr>
          <w:noProof/>
        </w:rPr>
        <w:t>(2006)</w:t>
      </w:r>
      <w:r w:rsidR="00905679">
        <w:fldChar w:fldCharType="end"/>
      </w:r>
      <w:r w:rsidR="00905679">
        <w:t xml:space="preserve"> </w:t>
      </w:r>
      <w:r w:rsidRPr="00744E72">
        <w:t>weisen in ähnlicher Weise auf einen Mangel an Substanz hin. Sie kommen zu dem Schluss, dass es bei der Entwicklung von Führungsqualitäten nicht um den Erwerb neuer Fähigkeiten geht, sondern vor allem darum, Vertrauen in die Ausdrucksweise zu gewinnen, die für die Darstellung einer akzeptierten Identität erforderlich ist, ein Trick des Vertrauens oder ein</w:t>
      </w:r>
      <w:r w:rsidR="00485AA4">
        <w:t>e</w:t>
      </w:r>
      <w:r w:rsidRPr="00744E72">
        <w:t xml:space="preserve"> Hochstapelei. So scheint bei Distributed Leadership Empowerment nicht gleichbedeutend mit der Fähigkeit zu sein, Neues zu tun, was sonst unmöglich wäre. Die Aktivitäten, die schon immer die Arbeit von Pädagoginnen und Pädagogen ausmachten, werden vielmehr fortgesetzt, sind aber auf Freiwilligkeiten ausgedehnt und von Autoritätspersonen und Forschern in </w:t>
      </w:r>
      <w:r w:rsidR="00961A27">
        <w:t>‘</w:t>
      </w:r>
      <w:r w:rsidRPr="00744E72">
        <w:t>Führung</w:t>
      </w:r>
      <w:r w:rsidR="00961A27">
        <w:t>’</w:t>
      </w:r>
      <w:r w:rsidRPr="00744E72">
        <w:t xml:space="preserve"> umbenannt worden.</w:t>
      </w:r>
    </w:p>
    <w:p w14:paraId="525AF02D" w14:textId="05BCE26A" w:rsidR="009D4C43" w:rsidRDefault="009D4C43" w:rsidP="00F7612E"/>
    <w:p w14:paraId="3A46BDD9" w14:textId="63A9DE84" w:rsidR="009D4C43" w:rsidRDefault="009D4C43" w:rsidP="00F7612E">
      <w:r w:rsidRPr="009D4C43">
        <w:t xml:space="preserve">Wird Empowerment erreicht, indem nicht die Art der Aktivitäten verändert wird, sondern wer entscheidet, was und wie getan wird? Ist es vielleicht eine Veränderung der Machtverteilung, wenn eine grössere Gruppe mehr Autonomie und Kontrolle darüber hat, was sie tut? Vieles spricht dagegen. Wenn die Perspektiven der Mitarbeitenden beschrieben werden, </w:t>
      </w:r>
      <w:r w:rsidR="007E2FCE">
        <w:t>zeigen sich in den Daten</w:t>
      </w:r>
      <w:r w:rsidRPr="009D4C43">
        <w:t xml:space="preserve"> Hinweise auf einen hierarchischen Kontrollrahmen. Manchmal ist dies explizit</w:t>
      </w:r>
      <w:r w:rsidR="00E16271">
        <w:t>.</w:t>
      </w:r>
      <w:r w:rsidRPr="009D4C43">
        <w:t xml:space="preserve"> </w:t>
      </w:r>
      <w:r w:rsidR="00E16271">
        <w:t>D</w:t>
      </w:r>
      <w:r w:rsidRPr="009D4C43">
        <w:t xml:space="preserve">ie Fallstudie von </w:t>
      </w:r>
      <w:r w:rsidR="00B9467A">
        <w:fldChar w:fldCharType="begin"/>
      </w:r>
      <w:r w:rsidR="00B9467A">
        <w:instrText xml:space="preserve"> ADDIN EN.CITE &lt;EndNote&gt;&lt;Cite AuthorYear="1"&gt;&lt;Author&gt;Storey&lt;/Author&gt;&lt;Year&gt;2004&lt;/Year&gt;&lt;RecNum&gt;1332&lt;/RecNum&gt;&lt;DisplayText&gt;Storey (2004)&lt;/DisplayText&gt;&lt;record&gt;&lt;rec-number&gt;1332&lt;/rec-number&gt;&lt;foreign-keys&gt;&lt;key app="EN" db-id="eze0zsr0nv0delepxxov9az5vzafdsdfzzrd" timestamp="1587489151"&gt;1332&lt;/key&gt;&lt;/foreign-keys&gt;&lt;ref-type name="Journal Article"&gt;17&lt;/ref-type&gt;&lt;contributors&gt;&lt;authors&gt;&lt;author&gt;Storey, Anne&lt;/author&gt;&lt;/authors&gt;&lt;/contributors&gt;&lt;titles&gt;&lt;title&gt;The problem of distributed leadership in schools&lt;/title&gt;&lt;secondary-title&gt;School Leadership &amp;amp; Management&lt;/secondary-title&gt;&lt;/titles&gt;&lt;periodical&gt;&lt;full-title&gt;School Leadership &amp;amp; Management&lt;/full-title&gt;&lt;/periodical&gt;&lt;pages&gt;249-265&lt;/pages&gt;&lt;volume&gt;24&lt;/volume&gt;&lt;number&gt;3&lt;/number&gt;&lt;section&gt;249&lt;/section&gt;&lt;dates&gt;&lt;year&gt;2004&lt;/year&gt;&lt;/dates&gt;&lt;urls&gt;&lt;/urls&gt;&lt;/record&gt;&lt;/Cite&gt;&lt;/EndNote&gt;</w:instrText>
      </w:r>
      <w:r w:rsidR="00B9467A">
        <w:fldChar w:fldCharType="separate"/>
      </w:r>
      <w:r w:rsidR="00B9467A">
        <w:rPr>
          <w:noProof/>
        </w:rPr>
        <w:t>Storey (2004)</w:t>
      </w:r>
      <w:r w:rsidR="00B9467A">
        <w:fldChar w:fldCharType="end"/>
      </w:r>
      <w:r w:rsidRPr="009D4C43">
        <w:t xml:space="preserve"> enthält zahlreiche Belege dafür, dass eine Schulleitung die Autonomie einer Abteilungsleitung einschränkt, was in der Fallstudie als Distributed Leadership beschrieben wurde. In der Untersuchung von Bolden et al. fanden </w:t>
      </w:r>
      <w:r w:rsidRPr="009D4C43">
        <w:lastRenderedPageBreak/>
        <w:t xml:space="preserve">es mehrere </w:t>
      </w:r>
      <w:r w:rsidR="002E6C8E">
        <w:t xml:space="preserve">Personen in </w:t>
      </w:r>
      <w:r w:rsidRPr="009D4C43">
        <w:t xml:space="preserve">Autoritätspositionen </w:t>
      </w:r>
      <w:r w:rsidR="005A5127">
        <w:t>«</w:t>
      </w:r>
      <w:r w:rsidRPr="009D4C43">
        <w:t>schwierig, Kontrolle, Macht und Verantwortung loszulassen</w:t>
      </w:r>
      <w:r w:rsidR="005A5127">
        <w:t xml:space="preserve">» </w:t>
      </w:r>
      <w:r w:rsidR="0023484E">
        <w:fldChar w:fldCharType="begin"/>
      </w:r>
      <w:r w:rsidR="00DC3B80">
        <w:instrText xml:space="preserve"> ADDIN EN.CITE &lt;EndNote&gt;&lt;Cite&gt;&lt;Author&gt;Bolden&lt;/Author&gt;&lt;Year&gt;2009&lt;/Year&gt;&lt;RecNum&gt;1267&lt;/RecNum&gt;&lt;Pages&gt;265&lt;/Pages&gt;&lt;DisplayText&gt;(Bolden, Petrov, and Gosling 2009, 265)&lt;/DisplayText&gt;&lt;record&gt;&lt;rec-number&gt;1267&lt;/rec-number&gt;&lt;foreign-keys&gt;&lt;key app="EN" db-id="eze0zsr0nv0delepxxov9az5vzafdsdfzzrd" timestamp="1587467283"&gt;1267&lt;/key&gt;&lt;/foreign-keys&gt;&lt;ref-type name="Journal Article"&gt;17&lt;/ref-type&gt;&lt;contributors&gt;&lt;authors&gt;&lt;author&gt;Bolden, Richard&lt;/author&gt;&lt;author&gt;Petrov, Gerrgy&lt;/author&gt;&lt;author&gt;Gosling, Jonathan&lt;/author&gt;&lt;/authors&gt;&lt;/contributors&gt;&lt;titles&gt;&lt;title&gt;Distributed leadership in higher education: rhetoric and reality&lt;/title&gt;&lt;secondary-title&gt;Educational Management Administration &amp;amp; Leadership&lt;/secondary-title&gt;&lt;/titles&gt;&lt;periodical&gt;&lt;full-title&gt;Educational Management Administration &amp;amp; Leadership&lt;/full-title&gt;&lt;/periodical&gt;&lt;pages&gt;257-277&lt;/pages&gt;&lt;volume&gt;37&lt;/volume&gt;&lt;num-vols&gt;2&lt;/num-vols&gt;&lt;section&gt;257&lt;/section&gt;&lt;dates&gt;&lt;year&gt;2009&lt;/year&gt;&lt;/dates&gt;&lt;urls&gt;&lt;/urls&gt;&lt;/record&gt;&lt;/Cite&gt;&lt;/EndNote&gt;</w:instrText>
      </w:r>
      <w:r w:rsidR="0023484E">
        <w:fldChar w:fldCharType="separate"/>
      </w:r>
      <w:r w:rsidR="00DC3B80">
        <w:rPr>
          <w:noProof/>
        </w:rPr>
        <w:t>(Bolden, Petrov</w:t>
      </w:r>
      <w:r w:rsidR="00DC2DF3">
        <w:rPr>
          <w:noProof/>
        </w:rPr>
        <w:t xml:space="preserve"> und </w:t>
      </w:r>
      <w:r w:rsidR="00DC3B80">
        <w:rPr>
          <w:noProof/>
        </w:rPr>
        <w:t>Gosling 2009, 265)</w:t>
      </w:r>
      <w:r w:rsidR="0023484E">
        <w:fldChar w:fldCharType="end"/>
      </w:r>
      <w:r w:rsidRPr="009D4C43">
        <w:t xml:space="preserve">. In der Studie von Murphy et al. waren die Teacher Leaders </w:t>
      </w:r>
      <w:r w:rsidR="006B03F9">
        <w:t>«</w:t>
      </w:r>
      <w:r w:rsidRPr="009D4C43">
        <w:t xml:space="preserve">weitgehend die </w:t>
      </w:r>
      <w:r w:rsidR="002E4F28">
        <w:t>Erfindungen</w:t>
      </w:r>
      <w:r w:rsidRPr="009D4C43">
        <w:t xml:space="preserve"> der Bezirke</w:t>
      </w:r>
      <w:r w:rsidR="006B03F9">
        <w:t xml:space="preserve">» </w:t>
      </w:r>
      <w:r w:rsidR="002D47F3">
        <w:fldChar w:fldCharType="begin"/>
      </w:r>
      <w:r w:rsidR="00DD7F3B">
        <w:instrText xml:space="preserve"> ADDIN EN.CITE &lt;EndNote&gt;&lt;Cite&gt;&lt;Author&gt;Murphy&lt;/Author&gt;&lt;Year&gt;2009&lt;/Year&gt;&lt;RecNum&gt;1317&lt;/RecNum&gt;&lt;Pages&gt;23&lt;/Pages&gt;&lt;DisplayText&gt;(Murphy et al. 2009, 23)&lt;/DisplayText&gt;&lt;record&gt;&lt;rec-number&gt;1317&lt;/rec-number&gt;&lt;foreign-keys&gt;&lt;key app="EN" db-id="eze0zsr0nv0delepxxov9az5vzafdsdfzzrd" timestamp="1587487797"&gt;1317&lt;/key&gt;&lt;/foreign-keys&gt;&lt;ref-type name="Journal Article"&gt;17&lt;/ref-type&gt;&lt;contributors&gt;&lt;authors&gt;&lt;author&gt;Murphy, Joseph&lt;/author&gt;&lt;author&gt;Smylie, Mark&lt;/author&gt;&lt;author&gt;Mayrowetz, David&lt;/author&gt;&lt;author&gt;Seashore Louis, Karen&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ber&gt;2&lt;/number&gt;&lt;section&gt;181&lt;/section&gt;&lt;dates&gt;&lt;year&gt;2009&lt;/year&gt;&lt;/dates&gt;&lt;urls&gt;&lt;/urls&gt;&lt;/record&gt;&lt;/Cite&gt;&lt;/EndNote&gt;</w:instrText>
      </w:r>
      <w:r w:rsidR="002D47F3">
        <w:fldChar w:fldCharType="separate"/>
      </w:r>
      <w:r w:rsidR="00DD7F3B">
        <w:rPr>
          <w:noProof/>
        </w:rPr>
        <w:t>(Murphy et al. 2009, 23)</w:t>
      </w:r>
      <w:r w:rsidR="002D47F3">
        <w:fldChar w:fldCharType="end"/>
      </w:r>
      <w:r w:rsidRPr="009D4C43">
        <w:t>.</w:t>
      </w:r>
    </w:p>
    <w:p w14:paraId="1C838AD6" w14:textId="7D71F860" w:rsidR="00485AA4" w:rsidRDefault="00485AA4" w:rsidP="00F7612E"/>
    <w:p w14:paraId="18526367" w14:textId="73550C36" w:rsidR="00485AA4" w:rsidRDefault="00360964" w:rsidP="00F7612E">
      <w:r w:rsidRPr="00360964">
        <w:t xml:space="preserve">Die verbleibende Kontrolle durch die Autoritäten wird nicht immer als Fehler dargestellt, sondern vielmehr als eine Voraussetzung für eine erfolgreiche Verteilung. Wenn anderen mehr Autonomie eingeräumt wird, dann nur unter bestimmten Bedingungen, um den Nutzen für die Studierenden zu gewährleisten. Harris macht deutlich, dass sich </w:t>
      </w:r>
      <w:r w:rsidR="005E326C">
        <w:t>‘</w:t>
      </w:r>
      <w:r w:rsidRPr="00360964">
        <w:t>Autonomie</w:t>
      </w:r>
      <w:r w:rsidR="005E326C">
        <w:t>’</w:t>
      </w:r>
      <w:r w:rsidRPr="00360964">
        <w:t xml:space="preserve"> in den Imperativ der offiziellen Agenda einfügt: </w:t>
      </w:r>
      <w:r w:rsidR="00A2175E">
        <w:t>«</w:t>
      </w:r>
      <w:r w:rsidRPr="00360964">
        <w:t xml:space="preserve">Diejenigen, an die die Führung verteilt wird, haben möglicherweise eine andere Agenda als die </w:t>
      </w:r>
      <w:r w:rsidR="00C96B79">
        <w:t>‘</w:t>
      </w:r>
      <w:r w:rsidRPr="00360964">
        <w:t>offiziellen</w:t>
      </w:r>
      <w:r w:rsidR="00C96B79">
        <w:t xml:space="preserve">’ </w:t>
      </w:r>
      <w:r w:rsidRPr="00360964">
        <w:t>oder positionsgebundenen Führungspersonen, die die Geschlossenheit bedrohen, die so entscheidend für den Erfolg der Initiativen zur Schulentwicklung ist</w:t>
      </w:r>
      <w:r w:rsidR="00813241">
        <w:t xml:space="preserve">» </w:t>
      </w:r>
      <w:r w:rsidR="00AB1CD3">
        <w:fldChar w:fldCharType="begin"/>
      </w:r>
      <w:r w:rsidR="00B47F81">
        <w:instrText xml:space="preserve"> ADDIN EN.CITE &lt;EndNote&gt;&lt;Cite&gt;&lt;Author&gt;Harris&lt;/Author&gt;&lt;Year&gt;2008&lt;/Year&gt;&lt;RecNum&gt;1293&lt;/RecNum&gt;&lt;Pages&gt;178&lt;/Pages&gt;&lt;DisplayText&gt;(Harris 2008, 178)&lt;/DisplayText&gt;&lt;record&gt;&lt;rec-number&gt;1293&lt;/rec-number&gt;&lt;foreign-keys&gt;&lt;key app="EN" db-id="eze0zsr0nv0delepxxov9az5vzafdsdfzzrd" timestamp="1587475131"&gt;1293&lt;/key&gt;&lt;/foreign-keys&gt;&lt;ref-type name="Journal Article"&gt;17&lt;/ref-type&gt;&lt;contributors&gt;&lt;authors&gt;&lt;author&gt;Harris, Alma&lt;/author&gt;&lt;/authors&gt;&lt;/contributors&gt;&lt;titles&gt;&lt;title&gt;Distributed leadership: according to the evidence&lt;/title&gt;&lt;secondary-title&gt;Journal of Educational Administration&lt;/secondary-title&gt;&lt;/titles&gt;&lt;periodical&gt;&lt;full-title&gt;Journal of Educational Administration&lt;/full-title&gt;&lt;/periodical&gt;&lt;pages&gt;172-188&lt;/pages&gt;&lt;volume&gt;46&lt;/volume&gt;&lt;num-vols&gt;2&lt;/num-vols&gt;&lt;section&gt;172&lt;/section&gt;&lt;dates&gt;&lt;year&gt;2008&lt;/year&gt;&lt;/dates&gt;&lt;urls&gt;&lt;/urls&gt;&lt;/record&gt;&lt;/Cite&gt;&lt;/EndNote&gt;</w:instrText>
      </w:r>
      <w:r w:rsidR="00AB1CD3">
        <w:fldChar w:fldCharType="separate"/>
      </w:r>
      <w:r w:rsidR="00B47F81">
        <w:rPr>
          <w:noProof/>
        </w:rPr>
        <w:t>(Harris 2008, 178)</w:t>
      </w:r>
      <w:r w:rsidR="00AB1CD3">
        <w:fldChar w:fldCharType="end"/>
      </w:r>
      <w:r w:rsidRPr="00360964">
        <w:t>.</w:t>
      </w:r>
    </w:p>
    <w:p w14:paraId="75F23B46" w14:textId="68D8F40C" w:rsidR="00360964" w:rsidRDefault="00360964" w:rsidP="00F7612E"/>
    <w:p w14:paraId="661767DE" w14:textId="52F30513" w:rsidR="00360964" w:rsidRDefault="00A04418" w:rsidP="00F7612E">
      <w:r w:rsidRPr="00A04418">
        <w:t xml:space="preserve">In einigen Studien sind unterschwellige Haltungen und Ansichten der Mitarbeitenden wahrnehmbar, die der dominanten Organisationsagenda oder den Erfolgserzählungen zuwiderlaufen. In einer Fallstudie erklärte ein Mitarbeiter, dass </w:t>
      </w:r>
      <w:r w:rsidR="007672EC">
        <w:t>«</w:t>
      </w:r>
      <w:r w:rsidRPr="00A04418">
        <w:t>nicht alle an Bord sind</w:t>
      </w:r>
      <w:r w:rsidR="007672EC">
        <w:t>»</w:t>
      </w:r>
      <w:r w:rsidR="009570DD">
        <w:t xml:space="preserve"> </w:t>
      </w:r>
      <w:r w:rsidR="009570DD">
        <w:fldChar w:fldCharType="begin"/>
      </w:r>
      <w:r w:rsidR="00E63FCF">
        <w:instrText xml:space="preserve"> ADDIN EN.CITE &lt;EndNote&gt;&lt;Cite&gt;&lt;Author&gt;Murphy&lt;/Author&gt;&lt;Year&gt;2009&lt;/Year&gt;&lt;RecNum&gt;1317&lt;/RecNum&gt;&lt;Pages&gt;207&lt;/Pages&gt;&lt;DisplayText&gt;(Murphy et al. 2009, 207)&lt;/DisplayText&gt;&lt;record&gt;&lt;rec-number&gt;1317&lt;/rec-number&gt;&lt;foreign-keys&gt;&lt;key app="EN" db-id="eze0zsr0nv0delepxxov9az5vzafdsdfzzrd" timestamp="1587487797"&gt;1317&lt;/key&gt;&lt;/foreign-keys&gt;&lt;ref-type name="Journal Article"&gt;17&lt;/ref-type&gt;&lt;contributors&gt;&lt;authors&gt;&lt;author&gt;Murphy, Joseph&lt;/author&gt;&lt;author&gt;Smylie, Mark&lt;/author&gt;&lt;author&gt;Mayrowetz, David&lt;/author&gt;&lt;author&gt;Seashore Louis, Karen&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ber&gt;2&lt;/number&gt;&lt;section&gt;181&lt;/section&gt;&lt;dates&gt;&lt;year&gt;2009&lt;/year&gt;&lt;/dates&gt;&lt;urls&gt;&lt;/urls&gt;&lt;/record&gt;&lt;/Cite&gt;&lt;/EndNote&gt;</w:instrText>
      </w:r>
      <w:r w:rsidR="009570DD">
        <w:fldChar w:fldCharType="separate"/>
      </w:r>
      <w:r w:rsidR="00E63FCF">
        <w:rPr>
          <w:noProof/>
        </w:rPr>
        <w:t>(Murphy et al. 2009, 207)</w:t>
      </w:r>
      <w:r w:rsidR="009570DD">
        <w:fldChar w:fldCharType="end"/>
      </w:r>
      <w:r w:rsidRPr="00A04418">
        <w:t xml:space="preserve"> und eine andere bezeichnete diejenigen, </w:t>
      </w:r>
      <w:r w:rsidR="00915131">
        <w:t>«</w:t>
      </w:r>
      <w:r w:rsidRPr="00A04418">
        <w:t>die sich nicht völlig darauf einlassen</w:t>
      </w:r>
      <w:r w:rsidR="002C1210">
        <w:t xml:space="preserve"> </w:t>
      </w:r>
      <w:r w:rsidR="001D0851">
        <w:t>[als</w:t>
      </w:r>
      <w:r w:rsidR="002C1210">
        <w:t xml:space="preserve">] </w:t>
      </w:r>
      <w:r w:rsidRPr="00A04418">
        <w:t>die größten Schuldigen an diesem Punkt</w:t>
      </w:r>
      <w:r w:rsidR="00505A02">
        <w:t xml:space="preserve">» (ebd., </w:t>
      </w:r>
      <w:r w:rsidR="00915314">
        <w:t>209)</w:t>
      </w:r>
      <w:r w:rsidRPr="00A04418">
        <w:t xml:space="preserve">. Die Gefährdung der </w:t>
      </w:r>
      <w:r w:rsidR="00371AA6">
        <w:t>Kohärenz</w:t>
      </w:r>
      <w:r w:rsidRPr="00A04418">
        <w:t xml:space="preserve"> und das </w:t>
      </w:r>
      <w:r w:rsidR="004A7863">
        <w:t>sich nicht darin einfügen</w:t>
      </w:r>
      <w:r w:rsidRPr="00A04418">
        <w:t xml:space="preserve"> werden eindeutig als Verfehlungen dargestellt. Zweidimensionale Macht ist im Einsatz und bestimmt, was gestattet ist. Ein Mitarbeiter berichtet, dass </w:t>
      </w:r>
      <w:r w:rsidR="0065778C">
        <w:t>«</w:t>
      </w:r>
      <w:r w:rsidRPr="00A04418">
        <w:t>wir alle eine Stimme haben und alle geschätzt werden</w:t>
      </w:r>
      <w:r w:rsidR="00107388">
        <w:t>»</w:t>
      </w:r>
      <w:r w:rsidR="005B3093">
        <w:t xml:space="preserve"> (ebd., 198)</w:t>
      </w:r>
      <w:r w:rsidRPr="00A04418">
        <w:t xml:space="preserve">, während andere Aussagen über Kolleginnen und Kollegen machen, die </w:t>
      </w:r>
      <w:r w:rsidR="006A212D">
        <w:t>«</w:t>
      </w:r>
      <w:r w:rsidRPr="00A04418">
        <w:t>außen vor bleiben, die sich nicht als Teil des Geschehens, der Entscheidungen, die in dieser Schule getroffen werden, fühlen</w:t>
      </w:r>
      <w:r w:rsidR="009B6EAE">
        <w:t>»</w:t>
      </w:r>
      <w:r w:rsidRPr="00A04418">
        <w:t xml:space="preserve"> (</w:t>
      </w:r>
      <w:r w:rsidR="009B6EAE">
        <w:t xml:space="preserve">ebd., </w:t>
      </w:r>
      <w:r w:rsidRPr="00A04418">
        <w:t xml:space="preserve">198), und wieder andere bestätigen, dass </w:t>
      </w:r>
      <w:r w:rsidR="00811B25">
        <w:t>«</w:t>
      </w:r>
      <w:r w:rsidRPr="00A04418">
        <w:t>viele Führungsrollen, die den Lehrkräften übertragen werden, noch immer auf die Schultern derselben Personen fallen</w:t>
      </w:r>
      <w:r w:rsidR="00811B25">
        <w:t>» (ebd.)</w:t>
      </w:r>
      <w:r w:rsidRPr="00A04418">
        <w:t xml:space="preserve">. Die dominierende Erzählung, die sich aus den Daten in dieser Fallstudie ergibt, ist die vom Erfolg der Schulleitung und der Schule durch die Verteilung von Führungsaufgaben. Dies überdeckt die Widersprüche einer sorgfältig orchestrierten Führung, die einige ausschließt und keinen Dissens zulässt. </w:t>
      </w:r>
      <w:r w:rsidR="008F04C7">
        <w:t>Zum Beispiel meldete sich e</w:t>
      </w:r>
      <w:r w:rsidRPr="00A04418">
        <w:t xml:space="preserve">in Mitglied des Kollegiums </w:t>
      </w:r>
      <w:r w:rsidR="008F04C7">
        <w:t>für</w:t>
      </w:r>
      <w:r w:rsidRPr="00A04418">
        <w:t xml:space="preserve"> einer ersten Sitzung, </w:t>
      </w:r>
      <w:r w:rsidR="00434073">
        <w:t>bei der</w:t>
      </w:r>
      <w:r w:rsidRPr="00A04418">
        <w:t xml:space="preserve"> eine bestimmte Initiative </w:t>
      </w:r>
      <w:r w:rsidR="003463AD">
        <w:t>vorgestellt wurde</w:t>
      </w:r>
      <w:r w:rsidRPr="00A04418">
        <w:t>, weil er</w:t>
      </w:r>
      <w:r w:rsidR="0053372D">
        <w:t xml:space="preserve"> oder </w:t>
      </w:r>
      <w:r w:rsidRPr="00A04418">
        <w:t xml:space="preserve">sie </w:t>
      </w:r>
      <w:r w:rsidR="003463AD">
        <w:t xml:space="preserve">stark </w:t>
      </w:r>
      <w:r w:rsidRPr="00A04418">
        <w:t xml:space="preserve">dagegen war. Die Person schaffte es anscheinend nicht in das Organisationskomitee. Die Schulleitung wird von einem Mitglied des Teams so dargestellt, dass </w:t>
      </w:r>
      <w:r w:rsidR="00B350DD">
        <w:t>«</w:t>
      </w:r>
      <w:r w:rsidRPr="00A04418">
        <w:t>sie darauf vertraut, dass die von ihr ausgewählten Personen das tun werden, was sie tun müssen</w:t>
      </w:r>
      <w:r w:rsidR="00D85EE9">
        <w:t>»</w:t>
      </w:r>
      <w:r w:rsidRPr="00A04418">
        <w:t xml:space="preserve"> (</w:t>
      </w:r>
      <w:r w:rsidR="001B51E6">
        <w:t>ebd.,</w:t>
      </w:r>
      <w:r w:rsidRPr="00A04418">
        <w:t xml:space="preserve"> 206), während andere </w:t>
      </w:r>
      <w:r w:rsidR="006415F7">
        <w:t>«</w:t>
      </w:r>
      <w:r w:rsidRPr="00A04418">
        <w:t>nicht ständig überprüft werden oder ähnliche Dinge tun, aber ich bin sicher, dass es ein Feedback gibt, das irgendwie und irgendwo hingeht</w:t>
      </w:r>
      <w:r w:rsidR="00276A8C">
        <w:t xml:space="preserve">. </w:t>
      </w:r>
      <w:r w:rsidRPr="00A04418">
        <w:t>Und mit ihren Kooperationsprotokollen und anderen Dingen, den Treffen, die wir haben, kommen diese zu ihr zurück</w:t>
      </w:r>
      <w:r w:rsidR="008D4486">
        <w:t>»</w:t>
      </w:r>
      <w:r w:rsidRPr="00A04418">
        <w:t xml:space="preserve"> (</w:t>
      </w:r>
      <w:r w:rsidR="008D4486">
        <w:t>ebd.</w:t>
      </w:r>
      <w:r w:rsidRPr="00A04418">
        <w:t>). Ein System der Überwachung scheint neben einer Erzählung von Vertrauen, Wertschätzung und Einbeziehung zu bestehen.</w:t>
      </w:r>
    </w:p>
    <w:p w14:paraId="2DE42B5B" w14:textId="25601994" w:rsidR="00A04418" w:rsidRDefault="00A04418" w:rsidP="00F7612E"/>
    <w:p w14:paraId="61000E3D" w14:textId="77777777" w:rsidR="00806741" w:rsidRDefault="006965DC" w:rsidP="00F7612E">
      <w:r w:rsidRPr="006965DC">
        <w:t>Andere haben Distributed Leadership als Analogie zum Jazz dargestellt, wo der Grundrhythmus vereinbarter Ziele einen Rahmen bietet, innerhalb dessen Individuen fließend die Kontrolle über verschiedene Sektionen übernehmen</w:t>
      </w:r>
      <w:r w:rsidR="00B97345">
        <w:t xml:space="preserve"> </w:t>
      </w:r>
      <w:r w:rsidR="00D57D9F">
        <w:fldChar w:fldCharType="begin"/>
      </w:r>
      <w:r w:rsidR="00D57D9F">
        <w:instrText xml:space="preserve"> ADDIN EN.CITE &lt;EndNote&gt;&lt;Cite&gt;&lt;Author&gt;Harris&lt;/Author&gt;&lt;Year&gt;2004&lt;/Year&gt;&lt;RecNum&gt;1292&lt;/RecNum&gt;&lt;DisplayText&gt;(Harris 2004)&lt;/DisplayText&gt;&lt;record&gt;&lt;rec-number&gt;1292&lt;/rec-number&gt;&lt;foreign-keys&gt;&lt;key app="EN" db-id="eze0zsr0nv0delepxxov9az5vzafdsdfzzrd" timestamp="1587475071"&gt;1292&lt;/key&gt;&lt;/foreign-keys&gt;&lt;ref-type name="Journal Article"&gt;17&lt;/ref-type&gt;&lt;contributors&gt;&lt;authors&gt;&lt;author&gt;Harris, Alma&lt;/author&gt;&lt;/authors&gt;&lt;/contributors&gt;&lt;titles&gt;&lt;title&gt;Distributed leadership: leading or misleading&lt;/title&gt;&lt;secondary-title&gt;Educational Management Administration &amp;amp; Leadership&lt;/secondary-title&gt;&lt;/titles&gt;&lt;periodical&gt;&lt;full-title&gt;Educational Management Administration &amp;amp; Leadership&lt;/full-title&gt;&lt;/periodical&gt;&lt;pages&gt;11-24&lt;/pages&gt;&lt;volume&gt;32&lt;/volume&gt;&lt;num-vols&gt;1&lt;/num-vols&gt;&lt;section&gt;11&lt;/section&gt;&lt;dates&gt;&lt;year&gt;2004&lt;/year&gt;&lt;/dates&gt;&lt;urls&gt;&lt;/urls&gt;&lt;/record&gt;&lt;/Cite&gt;&lt;/EndNote&gt;</w:instrText>
      </w:r>
      <w:r w:rsidR="00D57D9F">
        <w:fldChar w:fldCharType="separate"/>
      </w:r>
      <w:r w:rsidR="00D57D9F">
        <w:rPr>
          <w:noProof/>
        </w:rPr>
        <w:t>(Harris 2004)</w:t>
      </w:r>
      <w:r w:rsidR="00D57D9F">
        <w:fldChar w:fldCharType="end"/>
      </w:r>
      <w:r w:rsidRPr="006965DC">
        <w:t>. Die hier behandelten Erkenntnisse legen nahe, dass es sich</w:t>
      </w:r>
      <w:r w:rsidR="00681BBB">
        <w:t xml:space="preserve"> eher um eine</w:t>
      </w:r>
      <w:r w:rsidRPr="006965DC">
        <w:t xml:space="preserve"> Analogie zur traditionellen Orchestermusik handelt, die von einer Person mit einer alle Stimmen kontrollierenden Partitur geleitet wird. </w:t>
      </w:r>
    </w:p>
    <w:p w14:paraId="5EA5AD10" w14:textId="77777777" w:rsidR="00806741" w:rsidRDefault="00806741" w:rsidP="00F7612E"/>
    <w:p w14:paraId="72C1FC3C" w14:textId="22963CCB" w:rsidR="00A04418" w:rsidRDefault="006965DC" w:rsidP="00F7612E">
      <w:r w:rsidRPr="006965DC">
        <w:t xml:space="preserve">Die Literatur über Distributed Leadership ist mit Widersprüchen behaftet. </w:t>
      </w:r>
      <w:r w:rsidR="00066310" w:rsidRPr="00E85851">
        <w:t>Sie lehnt frühere heroische, hierarchische Führungsmodelle ab, erkennt aber auch die Hartnäckigkeit einer solchen Führung an und unterstützt sogar ihre Notwendigkeit und ihren Wert.</w:t>
      </w:r>
      <w:r w:rsidR="00293450">
        <w:t xml:space="preserve"> </w:t>
      </w:r>
      <w:r w:rsidRPr="006965DC">
        <w:t xml:space="preserve">Ihre Rhetorik über Verteilung und Befähigung und der </w:t>
      </w:r>
      <w:r w:rsidR="00A1599D">
        <w:t>Beifall</w:t>
      </w:r>
      <w:r w:rsidRPr="006965DC">
        <w:t xml:space="preserve"> </w:t>
      </w:r>
      <w:r w:rsidR="003273D8">
        <w:t>von</w:t>
      </w:r>
      <w:r w:rsidRPr="006965DC">
        <w:t xml:space="preserve"> Schulleitung</w:t>
      </w:r>
      <w:r w:rsidR="003273D8">
        <w:t>en</w:t>
      </w:r>
      <w:r w:rsidRPr="006965DC">
        <w:t>, die eindimensionale Macht nutz</w:t>
      </w:r>
      <w:r w:rsidR="007447DC">
        <w:t>en</w:t>
      </w:r>
      <w:r w:rsidRPr="006965DC">
        <w:t xml:space="preserve">, um anderen Führung zu ermöglichen, steht neben dem Nachweis von zweidimensionaler Macht, wodurch </w:t>
      </w:r>
      <w:r w:rsidR="000871ED">
        <w:t>‘</w:t>
      </w:r>
      <w:r w:rsidRPr="006965DC">
        <w:t>Autonomie</w:t>
      </w:r>
      <w:r w:rsidR="000871ED">
        <w:t>’</w:t>
      </w:r>
      <w:r w:rsidRPr="006965DC">
        <w:t xml:space="preserve"> mit Führungsanspruch gewährt wird. Die hier </w:t>
      </w:r>
      <w:r w:rsidR="0037223B">
        <w:t>diskutierten</w:t>
      </w:r>
      <w:r w:rsidRPr="006965DC">
        <w:t xml:space="preserve"> Hinweise deuten wohl darauf hin, dass Distributed Leadership als eine Art Verdunkelung eingesetzt werden kann. Die eindimensionale Macht der Schulleitung ist unübersehbar. </w:t>
      </w:r>
      <w:r w:rsidRPr="006965DC">
        <w:lastRenderedPageBreak/>
        <w:t xml:space="preserve">Zweidimensionale Macht bestimmt die Rahmenbedingungen durch Druck auf </w:t>
      </w:r>
      <w:r w:rsidR="00016390">
        <w:t>‘</w:t>
      </w:r>
      <w:r w:rsidRPr="006965DC">
        <w:t>Geschlossenheit</w:t>
      </w:r>
      <w:r w:rsidR="00016390">
        <w:t>’</w:t>
      </w:r>
      <w:r w:rsidRPr="006965DC">
        <w:t xml:space="preserve"> und </w:t>
      </w:r>
      <w:r w:rsidR="00016390">
        <w:t>‘</w:t>
      </w:r>
      <w:r w:rsidRPr="006965DC">
        <w:t>Zustimmung</w:t>
      </w:r>
      <w:r w:rsidR="00016390">
        <w:t>’</w:t>
      </w:r>
      <w:r w:rsidRPr="006965DC">
        <w:t>. Beispiel</w:t>
      </w:r>
      <w:r w:rsidR="0007649B">
        <w:t>e wie die</w:t>
      </w:r>
      <w:r w:rsidRPr="006965DC">
        <w:t xml:space="preserve"> Aussagen von Mitarbeitenden, die mit ganzem Herzen für Distributed Leadership und gegen diejenigen zu argumentieren scheinen, die </w:t>
      </w:r>
      <w:r w:rsidR="004E2B8B">
        <w:t>«</w:t>
      </w:r>
      <w:r w:rsidRPr="006965DC">
        <w:t>die Normen von Autonomie und Privatsphäre</w:t>
      </w:r>
      <w:r w:rsidR="004E2B8B">
        <w:t xml:space="preserve">» </w:t>
      </w:r>
      <w:r w:rsidR="0093215B">
        <w:fldChar w:fldCharType="begin"/>
      </w:r>
      <w:r w:rsidR="003C28FD">
        <w:instrText xml:space="preserve"> ADDIN EN.CITE &lt;EndNote&gt;&lt;Cite&gt;&lt;Author&gt;Murphy&lt;/Author&gt;&lt;Year&gt;2009&lt;/Year&gt;&lt;RecNum&gt;1317&lt;/RecNum&gt;&lt;Pages&gt;191&lt;/Pages&gt;&lt;DisplayText&gt;(Murphy et al. 2009, 191)&lt;/DisplayText&gt;&lt;record&gt;&lt;rec-number&gt;1317&lt;/rec-number&gt;&lt;foreign-keys&gt;&lt;key app="EN" db-id="eze0zsr0nv0delepxxov9az5vzafdsdfzzrd" timestamp="1587487797"&gt;1317&lt;/key&gt;&lt;/foreign-keys&gt;&lt;ref-type name="Journal Article"&gt;17&lt;/ref-type&gt;&lt;contributors&gt;&lt;authors&gt;&lt;author&gt;Murphy, Joseph&lt;/author&gt;&lt;author&gt;Smylie, Mark&lt;/author&gt;&lt;author&gt;Mayrowetz, David&lt;/author&gt;&lt;author&gt;Seashore Louis, Karen&lt;/author&gt;&lt;/authors&gt;&lt;/contributors&gt;&lt;titles&gt;&lt;title&gt;The role of the principal in fostering the development of distributed leadership&lt;/title&gt;&lt;secondary-title&gt;School Leadership &amp;amp; Management&lt;/secondary-title&gt;&lt;/titles&gt;&lt;periodical&gt;&lt;full-title&gt;School Leadership &amp;amp; Management&lt;/full-title&gt;&lt;/periodical&gt;&lt;pages&gt;181-214&lt;/pages&gt;&lt;volume&gt;29&lt;/volume&gt;&lt;number&gt;2&lt;/number&gt;&lt;section&gt;181&lt;/section&gt;&lt;dates&gt;&lt;year&gt;2009&lt;/year&gt;&lt;/dates&gt;&lt;urls&gt;&lt;/urls&gt;&lt;/record&gt;&lt;/Cite&gt;&lt;/EndNote&gt;</w:instrText>
      </w:r>
      <w:r w:rsidR="0093215B">
        <w:fldChar w:fldCharType="separate"/>
      </w:r>
      <w:r w:rsidR="003C28FD">
        <w:rPr>
          <w:noProof/>
        </w:rPr>
        <w:t>(Murphy et al. 2009, 191)</w:t>
      </w:r>
      <w:r w:rsidR="0093215B">
        <w:fldChar w:fldCharType="end"/>
      </w:r>
      <w:r w:rsidRPr="006965DC">
        <w:t xml:space="preserve"> beibehalten wollen, </w:t>
      </w:r>
      <w:r w:rsidR="003C28FD">
        <w:t>geben</w:t>
      </w:r>
      <w:r w:rsidRPr="006965DC">
        <w:t xml:space="preserve"> Hinweise auf dreidimensionale Macht, bei der die Individuen die vorherrschenden Bedingungen als ihre eigene Wahl und in ihrem eigenen Interesse voll akzeptiert haben, auch wenn eine externe Sichtweise Nachteile für sie sehen mag.</w:t>
      </w:r>
    </w:p>
    <w:p w14:paraId="2F5E7778" w14:textId="561A01D2" w:rsidR="001D2255" w:rsidRDefault="001D2255" w:rsidP="00F7612E"/>
    <w:p w14:paraId="3EC4BD37" w14:textId="72341D3F" w:rsidR="001D2255" w:rsidRDefault="001D2255" w:rsidP="00A460EE">
      <w:pPr>
        <w:pStyle w:val="Heading1"/>
      </w:pPr>
      <w:r w:rsidRPr="001D2255">
        <w:t>Distributed Leadership</w:t>
      </w:r>
      <w:r w:rsidR="00A460EE">
        <w:t xml:space="preserve"> </w:t>
      </w:r>
      <w:r w:rsidR="00A460EE" w:rsidRPr="00A460EE">
        <w:t>als Machtinstrument</w:t>
      </w:r>
    </w:p>
    <w:p w14:paraId="5453015B" w14:textId="0F67E97C" w:rsidR="00B937E5" w:rsidRDefault="00B937E5" w:rsidP="00B937E5"/>
    <w:p w14:paraId="20750354" w14:textId="313568A0" w:rsidR="00B937E5" w:rsidRDefault="00C86295" w:rsidP="00B937E5">
      <w:r w:rsidRPr="00C86295">
        <w:t>Es ist schwierig, etwas Neues in der Praxis von Führungskräften in Distributed</w:t>
      </w:r>
      <w:r w:rsidR="00AF39FA">
        <w:t>-</w:t>
      </w:r>
      <w:r w:rsidRPr="00C86295">
        <w:t>Leadership</w:t>
      </w:r>
      <w:r w:rsidR="00026440">
        <w:t xml:space="preserve">-Schulen </w:t>
      </w:r>
      <w:r w:rsidRPr="00C86295">
        <w:t xml:space="preserve">zu entdecken. Schulleitungen haben seit langem die Führungskompetenzen anderer entwickelt und sie aufgefordert und ermutigt, bestimmte Ziele oder Projekte in Angriff zu nehmen. Die Lehrkräfte selbst haben die Initiative ergriffen, Schulen weiterzuentwickeln, wenn auch oft mit impliziter oder expliziter Zustimmung der Schulleitung, wie es in der gegenwärtigen Distributed Leadership </w:t>
      </w:r>
      <w:r w:rsidR="00062225">
        <w:t>Schulen</w:t>
      </w:r>
      <w:r w:rsidRPr="00C86295">
        <w:t xml:space="preserve"> nach wie vor der Fall zu sein scheint. </w:t>
      </w:r>
      <w:r w:rsidR="00E96444">
        <w:fldChar w:fldCharType="begin"/>
      </w:r>
      <w:r w:rsidR="00E96444">
        <w:instrText xml:space="preserve"> ADDIN EN.CITE &lt;EndNote&gt;&lt;Cite AuthorYear="1"&gt;&lt;Author&gt;Lomax&lt;/Author&gt;&lt;Year&gt;1990&lt;/Year&gt;&lt;RecNum&gt;1301&lt;/RecNum&gt;&lt;DisplayText&gt;Lomax (1990)&lt;/DisplayText&gt;&lt;record&gt;&lt;rec-number&gt;1301&lt;/rec-number&gt;&lt;foreign-keys&gt;&lt;key app="EN" db-id="eze0zsr0nv0delepxxov9az5vzafdsdfzzrd" timestamp="1587476069"&gt;1301&lt;/key&gt;&lt;/foreign-keys&gt;&lt;ref-type name="Book"&gt;6&lt;/ref-type&gt;&lt;contributors&gt;&lt;authors&gt;&lt;author&gt;Lomax, Pamela&lt;/author&gt;&lt;/authors&gt;&lt;/contributors&gt;&lt;titles&gt;&lt;title&gt;Managing Staff Development in Schools: An Action Research Approach&lt;/title&gt;&lt;/titles&gt;&lt;dates&gt;&lt;year&gt;1990&lt;/year&gt;&lt;/dates&gt;&lt;pub-location&gt;Clevedon&lt;/pub-location&gt;&lt;publisher&gt;Multilingual Matters&lt;/publisher&gt;&lt;urls&gt;&lt;/urls&gt;&lt;/record&gt;&lt;/Cite&gt;&lt;/EndNote&gt;</w:instrText>
      </w:r>
      <w:r w:rsidR="00E96444">
        <w:fldChar w:fldCharType="separate"/>
      </w:r>
      <w:r w:rsidR="00E96444">
        <w:rPr>
          <w:noProof/>
        </w:rPr>
        <w:t>Lomax (1990)</w:t>
      </w:r>
      <w:r w:rsidR="00E96444">
        <w:fldChar w:fldCharType="end"/>
      </w:r>
      <w:r w:rsidRPr="00C86295">
        <w:t xml:space="preserve"> beschreibt Lehrpersonen, die behaupten, sie würden entscheiden, was und wie </w:t>
      </w:r>
      <w:r w:rsidR="005F5AD4">
        <w:t>etwas</w:t>
      </w:r>
      <w:r w:rsidRPr="00C86295">
        <w:t xml:space="preserve"> getan werden sollte, und nutzen die Aktionsforschung, um das Schulmanagement zu entwickeln. Laut </w:t>
      </w:r>
      <w:r w:rsidR="00A55DA8">
        <w:fldChar w:fldCharType="begin"/>
      </w:r>
      <w:r w:rsidR="00A55DA8">
        <w:instrText xml:space="preserve"> ADDIN EN.CITE &lt;EndNote&gt;&lt;Cite AuthorYear="1"&gt;&lt;Author&gt;Hart&lt;/Author&gt;&lt;Year&gt;1995&lt;/Year&gt;&lt;RecNum&gt;1295&lt;/RecNum&gt;&lt;DisplayText&gt;Hart (1995)&lt;/DisplayText&gt;&lt;record&gt;&lt;rec-number&gt;1295&lt;/rec-number&gt;&lt;foreign-keys&gt;&lt;key app="EN" db-id="eze0zsr0nv0delepxxov9az5vzafdsdfzzrd" timestamp="1587475303"&gt;1295&lt;/key&gt;&lt;/foreign-keys&gt;&lt;ref-type name="Journal Article"&gt;17&lt;/ref-type&gt;&lt;contributors&gt;&lt;authors&gt;&lt;author&gt;Hart, Ann Weaver&lt;/author&gt;&lt;/authors&gt;&lt;/contributors&gt;&lt;titles&gt;&lt;title&gt;Reconceiving school leadership: emergent views&lt;/title&gt;&lt;secondary-title&gt;The Elementary School Journal&lt;/secondary-title&gt;&lt;/titles&gt;&lt;periodical&gt;&lt;full-title&gt;The Elementary School Journal&lt;/full-title&gt;&lt;/periodical&gt;&lt;pages&gt;9-28&lt;/pages&gt;&lt;volume&gt;96&lt;/volume&gt;&lt;num-vols&gt;1&lt;/num-vols&gt;&lt;section&gt;9&lt;/section&gt;&lt;dates&gt;&lt;year&gt;1995&lt;/year&gt;&lt;/dates&gt;&lt;urls&gt;&lt;/urls&gt;&lt;/record&gt;&lt;/Cite&gt;&lt;/EndNote&gt;</w:instrText>
      </w:r>
      <w:r w:rsidR="00A55DA8">
        <w:fldChar w:fldCharType="separate"/>
      </w:r>
      <w:r w:rsidR="00A55DA8">
        <w:rPr>
          <w:noProof/>
        </w:rPr>
        <w:t>Hart (1995)</w:t>
      </w:r>
      <w:r w:rsidR="00A55DA8">
        <w:fldChar w:fldCharType="end"/>
      </w:r>
      <w:r w:rsidRPr="00C86295">
        <w:t xml:space="preserve"> entwickeln sich als Reaktion auf die sich ändernden Anforderungen an die Schulen vielfältigere Führungsmodelle und </w:t>
      </w:r>
      <w:r w:rsidR="00547531">
        <w:t>«</w:t>
      </w:r>
      <w:r w:rsidRPr="00C86295">
        <w:t>Lehrpersonen spielen eine immer wichtigere Rolle bei der Führung von Schulen und inklusiven</w:t>
      </w:r>
      <w:r w:rsidR="00E27B9E">
        <w:t>,</w:t>
      </w:r>
      <w:r w:rsidRPr="00C86295">
        <w:t xml:space="preserve"> interaktiven und wechselseitigen Führungsmodellen</w:t>
      </w:r>
      <w:r w:rsidR="00547531">
        <w:t xml:space="preserve">» </w:t>
      </w:r>
      <w:r w:rsidR="00547531">
        <w:fldChar w:fldCharType="begin"/>
      </w:r>
      <w:r w:rsidR="00547531">
        <w:instrText xml:space="preserve"> ADDIN EN.CITE &lt;EndNote&gt;&lt;Cite&gt;&lt;Author&gt;Hart&lt;/Author&gt;&lt;Year&gt;1995&lt;/Year&gt;&lt;RecNum&gt;1295&lt;/RecNum&gt;&lt;DisplayText&gt;(Hart 1995)&lt;/DisplayText&gt;&lt;record&gt;&lt;rec-number&gt;1295&lt;/rec-number&gt;&lt;foreign-keys&gt;&lt;key app="EN" db-id="eze0zsr0nv0delepxxov9az5vzafdsdfzzrd" timestamp="1587475303"&gt;1295&lt;/key&gt;&lt;/foreign-keys&gt;&lt;ref-type name="Journal Article"&gt;17&lt;/ref-type&gt;&lt;contributors&gt;&lt;authors&gt;&lt;author&gt;Hart, Ann Weaver&lt;/author&gt;&lt;/authors&gt;&lt;/contributors&gt;&lt;titles&gt;&lt;title&gt;Reconceiving school leadership: emergent views&lt;/title&gt;&lt;secondary-title&gt;The Elementary School Journal&lt;/secondary-title&gt;&lt;/titles&gt;&lt;periodical&gt;&lt;full-title&gt;The Elementary School Journal&lt;/full-title&gt;&lt;/periodical&gt;&lt;pages&gt;9-28&lt;/pages&gt;&lt;volume&gt;96&lt;/volume&gt;&lt;num-vols&gt;1&lt;/num-vols&gt;&lt;section&gt;9&lt;/section&gt;&lt;dates&gt;&lt;year&gt;1995&lt;/year&gt;&lt;/dates&gt;&lt;urls&gt;&lt;/urls&gt;&lt;/record&gt;&lt;/Cite&gt;&lt;/EndNote&gt;</w:instrText>
      </w:r>
      <w:r w:rsidR="00547531">
        <w:fldChar w:fldCharType="separate"/>
      </w:r>
      <w:r w:rsidR="00547531">
        <w:rPr>
          <w:noProof/>
        </w:rPr>
        <w:t>(Hart 1995)</w:t>
      </w:r>
      <w:r w:rsidR="00547531">
        <w:fldChar w:fldCharType="end"/>
      </w:r>
      <w:r w:rsidRPr="00C86295">
        <w:t xml:space="preserve">. Andere </w:t>
      </w:r>
      <w:r w:rsidR="00997995">
        <w:t>Führungspersonen</w:t>
      </w:r>
      <w:r w:rsidRPr="00C86295">
        <w:t xml:space="preserve"> als die </w:t>
      </w:r>
      <w:r w:rsidR="00884FD4">
        <w:t>in der oberen Führungsebene</w:t>
      </w:r>
      <w:r w:rsidRPr="00C86295">
        <w:t xml:space="preserve"> spielen häufig eine Rolle bei der Leitung von Schulentwicklung</w:t>
      </w:r>
      <w:r w:rsidR="00903830">
        <w:t xml:space="preserve"> </w:t>
      </w:r>
      <w:r w:rsidR="00903830">
        <w:fldChar w:fldCharType="begin"/>
      </w:r>
      <w:r w:rsidR="00903830">
        <w:instrText xml:space="preserve"> ADDIN EN.CITE &lt;EndNote&gt;&lt;Cite&gt;&lt;Author&gt;Turner&lt;/Author&gt;&lt;Year&gt;1998&lt;/Year&gt;&lt;RecNum&gt;1335&lt;/RecNum&gt;&lt;DisplayText&gt;(Turner and Bolam 1998)&lt;/DisplayText&gt;&lt;record&gt;&lt;rec-number&gt;1335&lt;/rec-number&gt;&lt;foreign-keys&gt;&lt;key app="EN" db-id="eze0zsr0nv0delepxxov9az5vzafdsdfzzrd" timestamp="1587548749"&gt;1335&lt;/key&gt;&lt;/foreign-keys&gt;&lt;ref-type name="Journal Article"&gt;17&lt;/ref-type&gt;&lt;contributors&gt;&lt;authors&gt;&lt;author&gt;Turner, Chris&lt;/author&gt;&lt;author&gt;Bolam, Ray&lt;/author&gt;&lt;/authors&gt;&lt;/contributors&gt;&lt;titles&gt;&lt;title&gt;Analysing the role of the subject head of department in secondary schools in England and Wales: towards a theoretical framework&lt;/title&gt;&lt;secondary-title&gt;School Leadership &amp;amp; Management&lt;/secondary-title&gt;&lt;/titles&gt;&lt;periodical&gt;&lt;full-title&gt;School Leadership &amp;amp; Management&lt;/full-title&gt;&lt;/periodical&gt;&lt;pages&gt;373-388&lt;/pages&gt;&lt;volume&gt;18&lt;/volume&gt;&lt;number&gt;3&lt;/number&gt;&lt;section&gt;373&lt;/section&gt;&lt;dates&gt;&lt;year&gt;1998&lt;/year&gt;&lt;/dates&gt;&lt;urls&gt;&lt;/urls&gt;&lt;/record&gt;&lt;/Cite&gt;&lt;/EndNote&gt;</w:instrText>
      </w:r>
      <w:r w:rsidR="00903830">
        <w:fldChar w:fldCharType="separate"/>
      </w:r>
      <w:r w:rsidR="00903830">
        <w:rPr>
          <w:noProof/>
        </w:rPr>
        <w:t xml:space="preserve">(Turner </w:t>
      </w:r>
      <w:r w:rsidR="00DC2DF3">
        <w:rPr>
          <w:noProof/>
        </w:rPr>
        <w:t>und</w:t>
      </w:r>
      <w:r w:rsidR="00903830">
        <w:rPr>
          <w:noProof/>
        </w:rPr>
        <w:t xml:space="preserve"> Bolam 1998)</w:t>
      </w:r>
      <w:r w:rsidR="00903830">
        <w:fldChar w:fldCharType="end"/>
      </w:r>
      <w:r w:rsidRPr="00C86295">
        <w:t>.</w:t>
      </w:r>
    </w:p>
    <w:p w14:paraId="7E237BE7" w14:textId="77777777" w:rsidR="00783A6A" w:rsidRDefault="00783A6A" w:rsidP="00B937E5"/>
    <w:p w14:paraId="09E3A8C7" w14:textId="65FAC6CF" w:rsidR="00A460EE" w:rsidRDefault="00BC7232" w:rsidP="00A460EE">
      <w:r w:rsidRPr="00BC7232">
        <w:t xml:space="preserve">Ein Problem bei der Recherche in der Literatur ist die Veränderung der </w:t>
      </w:r>
      <w:r w:rsidR="00202B3F">
        <w:t>Begrifflichkeit</w:t>
      </w:r>
      <w:r w:rsidRPr="00BC7232">
        <w:t xml:space="preserve">. Die Verwendung des Begriffs </w:t>
      </w:r>
      <w:r w:rsidR="004D3AF5">
        <w:t>‘</w:t>
      </w:r>
      <w:r w:rsidRPr="00BC7232">
        <w:t>Management</w:t>
      </w:r>
      <w:r w:rsidR="004D3AF5">
        <w:t>’</w:t>
      </w:r>
      <w:r w:rsidRPr="00BC7232">
        <w:t xml:space="preserve"> war </w:t>
      </w:r>
      <w:r w:rsidR="009C526F">
        <w:t>geläufig</w:t>
      </w:r>
      <w:r w:rsidRPr="00BC7232">
        <w:t xml:space="preserve"> bis </w:t>
      </w:r>
      <w:r w:rsidR="009C526F">
        <w:t>‘Leadership</w:t>
      </w:r>
      <w:r w:rsidR="00143BF8">
        <w:t>’</w:t>
      </w:r>
      <w:r w:rsidRPr="00BC7232">
        <w:t xml:space="preserve"> zum moderneren Ausdruck wurde</w:t>
      </w:r>
      <w:r w:rsidR="00A02991">
        <w:t xml:space="preserve"> </w:t>
      </w:r>
      <w:r w:rsidR="00143BF8">
        <w:fldChar w:fldCharType="begin"/>
      </w:r>
      <w:r w:rsidR="00143BF8">
        <w:instrText xml:space="preserve"> ADDIN EN.CITE &lt;EndNote&gt;&lt;Cite&gt;&lt;Author&gt;Bush&lt;/Author&gt;&lt;Year&gt;2008&lt;/Year&gt;&lt;RecNum&gt;1208&lt;/RecNum&gt;&lt;DisplayText&gt;(Bush 2008, Hall, Gunter, and Bragg 2011)&lt;/DisplayText&gt;&lt;record&gt;&lt;rec-number&gt;1208&lt;/rec-number&gt;&lt;foreign-keys&gt;&lt;key app="EN" db-id="eze0zsr0nv0delepxxov9az5vzafdsdfzzrd" timestamp="1586939574" guid="559a0d2a-b110-486e-aa92-dc30a2a66197"&gt;1208&lt;/key&gt;&lt;/foreign-keys&gt;&lt;ref-type name="Journal Article"&gt;17&lt;/ref-type&gt;&lt;contributors&gt;&lt;authors&gt;&lt;author&gt;Bush, Tony&lt;/author&gt;&lt;/authors&gt;&lt;/contributors&gt;&lt;titles&gt;&lt;title&gt;From management to leadership: Semantic or meaningful change?&lt;/title&gt;&lt;secondary-title&gt;Educational Management Administration &amp;amp; Leadership&lt;/secondary-title&gt;&lt;/titles&gt;&lt;periodical&gt;&lt;full-title&gt;Educational Management Administration &amp;amp; Leadership&lt;/full-title&gt;&lt;/periodical&gt;&lt;pages&gt;271-288&lt;/pages&gt;&lt;volume&gt;36&lt;/volume&gt;&lt;num-vols&gt;2&lt;/num-vols&gt;&lt;section&gt;271&lt;/section&gt;&lt;dates&gt;&lt;year&gt;2008&lt;/year&gt;&lt;/dates&gt;&lt;urls&gt;&lt;/urls&gt;&lt;/record&gt;&lt;/Cite&gt;&lt;Cite&gt;&lt;Author&gt;Hall&lt;/Author&gt;&lt;Year&gt;2011&lt;/Year&gt;&lt;RecNum&gt;1287&lt;/RecNum&gt;&lt;record&gt;&lt;rec-number&gt;1287&lt;/rec-number&gt;&lt;foreign-keys&gt;&lt;key app="EN" db-id="eze0zsr0nv0delepxxov9az5vzafdsdfzzrd" timestamp="1587474504"&gt;1287&lt;/key&gt;&lt;/foreign-keys&gt;&lt;ref-type name="Conference Paper"&gt;47&lt;/ref-type&gt;&lt;contributors&gt;&lt;authors&gt;&lt;author&gt;Hall, David&lt;/author&gt;&lt;author&gt;Gunter, Helene&lt;/author&gt;&lt;author&gt;Bragg, Joanna&lt;/author&gt;&lt;/authors&gt;&lt;/contributors&gt;&lt;titles&gt;&lt;title&gt;The strange case of the emergence of schools in England&lt;/title&gt;&lt;secondary-title&gt;Annual Conference of the British Educational Research Association, 6–8 September 2011&lt;/secondary-title&gt;&lt;/titles&gt;&lt;dates&gt;&lt;year&gt;2011&lt;/year&gt;&lt;/dates&gt;&lt;pub-location&gt;Institute of Education, University of London&lt;/pub-location&gt;&lt;urls&gt;&lt;/urls&gt;&lt;/record&gt;&lt;/Cite&gt;&lt;/EndNote&gt;</w:instrText>
      </w:r>
      <w:r w:rsidR="00143BF8">
        <w:fldChar w:fldCharType="separate"/>
      </w:r>
      <w:r w:rsidR="00143BF8">
        <w:rPr>
          <w:noProof/>
        </w:rPr>
        <w:t>(Bush 2008, Hall, Gunter</w:t>
      </w:r>
      <w:r w:rsidR="00DC2DF3">
        <w:rPr>
          <w:noProof/>
        </w:rPr>
        <w:t xml:space="preserve"> und </w:t>
      </w:r>
      <w:r w:rsidR="00143BF8">
        <w:rPr>
          <w:noProof/>
        </w:rPr>
        <w:t>Bragg 2011)</w:t>
      </w:r>
      <w:r w:rsidR="00143BF8">
        <w:fldChar w:fldCharType="end"/>
      </w:r>
      <w:r w:rsidRPr="00BC7232">
        <w:t xml:space="preserve">. </w:t>
      </w:r>
      <w:r w:rsidR="00EF2FD0" w:rsidRPr="00EF2FD0">
        <w:t xml:space="preserve">Diese Veränderung deutete nicht unbedingt auf eine Verschiebung der bisherigen Aktivitäten hin, sondern vielmehr auf ein Re-Branding, eine Abkehr von einem Begriff, der negative Konnotationen zum Alltagsgeschäft und zum Unternehmertum hatte. An die Stelle trat das glamourösere und positivere Konzept </w:t>
      </w:r>
      <w:r w:rsidR="00AC3543">
        <w:t>von Leadership</w:t>
      </w:r>
      <w:r w:rsidR="00EF2FD0" w:rsidRPr="00EF2FD0">
        <w:t>. Distributed Leadership bedeutet ein weiteres subtiles Re-Branding, bei dem das diffuse Konzept der Führung in einer scheinbar neuartigen und umfassenderen Art und Weise etabliert wird. Wie andere kritisch festgestellt haben, wird damit ein Mechanismus geschaffen, der die Lehrpersonen mit den zunehmend engeren Vorgaben der Zentralisierung von Lehrplänen, Wettbewerb und Aufsicht versöhnt</w:t>
      </w:r>
      <w:r w:rsidR="00C83274">
        <w:t xml:space="preserve"> </w:t>
      </w:r>
      <w:r w:rsidR="00900723">
        <w:fldChar w:fldCharType="begin">
          <w:fldData xml:space="preserve">PEVuZE5vdGU+PENpdGU+PEF1dGhvcj5GbGVzc2E8L0F1dGhvcj48WWVhcj4yMDA5PC9ZZWFyPjxS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</w:fldData>
        </w:fldChar>
      </w:r>
      <w:r w:rsidR="00900723">
        <w:instrText xml:space="preserve"> ADDIN EN.CITE </w:instrText>
      </w:r>
      <w:r w:rsidR="00900723">
        <w:fldChar w:fldCharType="begin">
          <w:fldData xml:space="preserve">PEVuZE5vdGU+PENpdGU+PEF1dGhvcj5GbGVzc2E8L0F1dGhvcj48WWVhcj4yMDA5PC9ZZWFyPjxS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</w:fldData>
        </w:fldChar>
      </w:r>
      <w:r w:rsidR="00900723">
        <w:instrText xml:space="preserve"> ADDIN EN.CITE.DATA </w:instrText>
      </w:r>
      <w:r w:rsidR="00900723">
        <w:fldChar w:fldCharType="end"/>
      </w:r>
      <w:r w:rsidR="00900723">
        <w:fldChar w:fldCharType="separate"/>
      </w:r>
      <w:r w:rsidR="00900723">
        <w:rPr>
          <w:noProof/>
        </w:rPr>
        <w:t>(Flessa 2009, Hatcher 2005, Youngs 2009)</w:t>
      </w:r>
      <w:r w:rsidR="00900723">
        <w:fldChar w:fldCharType="end"/>
      </w:r>
      <w:r w:rsidR="00EF2FD0" w:rsidRPr="00EF2FD0">
        <w:t xml:space="preserve">. Es entspricht den psychografischen Vorlieben der Lehrpersonen und greift dabei positive Aspekte wie den Aufbau von Kompetenzen, </w:t>
      </w:r>
      <w:r w:rsidR="00E46901">
        <w:t>Gleichberechtigung</w:t>
      </w:r>
      <w:r w:rsidR="00EF2FD0" w:rsidRPr="00EF2FD0">
        <w:t xml:space="preserve"> und Autonomie auf. Bemerkenswert ist die Positionierung des Programms und seine Verbreitung, die es </w:t>
      </w:r>
      <w:r w:rsidR="0090392E">
        <w:t>innerhalb eines</w:t>
      </w:r>
      <w:r w:rsidR="00EF2FD0" w:rsidRPr="00EF2FD0">
        <w:t xml:space="preserve"> Jahrzehnt</w:t>
      </w:r>
      <w:r w:rsidR="0090392E">
        <w:t>s</w:t>
      </w:r>
      <w:r w:rsidR="00EF2FD0" w:rsidRPr="00EF2FD0">
        <w:t xml:space="preserve"> erreicht hat. Es verfügt praktisch über kein </w:t>
      </w:r>
      <w:r w:rsidR="009647E4">
        <w:t>‘</w:t>
      </w:r>
      <w:r w:rsidR="00EF2FD0" w:rsidRPr="00EF2FD0">
        <w:t>Unique Selling Point</w:t>
      </w:r>
      <w:r w:rsidR="009647E4">
        <w:t>’</w:t>
      </w:r>
      <w:r w:rsidR="00EF2FD0" w:rsidRPr="00EF2FD0">
        <w:t xml:space="preserve"> </w:t>
      </w:r>
      <w:r w:rsidR="009647E4">
        <w:t>(</w:t>
      </w:r>
      <w:r w:rsidR="00EF2FD0" w:rsidRPr="00EF2FD0">
        <w:t>USP), aber in Bezug auf die Praxis besteht sein USP darin, dass es gelingt, die Mitarbeitenden bereitwillig in ein System von Kontrollmechanismen einzubinden, wenngleich die Fesseln scheinbar gelockert werden. In dieser Hinsicht ist es ein äußerst wirksamer Einsatz von zweidimensionaler Macht.</w:t>
      </w:r>
    </w:p>
    <w:p w14:paraId="2CE8D543" w14:textId="7B4A3E6F" w:rsidR="00EF2FD0" w:rsidRDefault="00EF2FD0" w:rsidP="00A460EE"/>
    <w:p w14:paraId="6A4A1305" w14:textId="68A0BF79" w:rsidR="00EF2FD0" w:rsidRDefault="002156F5" w:rsidP="002156F5">
      <w:pPr>
        <w:pStyle w:val="Heading1"/>
      </w:pPr>
      <w:r>
        <w:t>Das Narrativ</w:t>
      </w:r>
      <w:r w:rsidRPr="002156F5">
        <w:t xml:space="preserve"> der Offenheit in Frage stellen</w:t>
      </w:r>
    </w:p>
    <w:p w14:paraId="79DE787E" w14:textId="66C17D6C" w:rsidR="002156F5" w:rsidRDefault="002156F5" w:rsidP="002156F5"/>
    <w:p w14:paraId="27F5779F" w14:textId="609245C8" w:rsidR="002156F5" w:rsidRDefault="008E0A33" w:rsidP="002156F5">
      <w:r w:rsidRPr="008E0A33">
        <w:t>Ein Großteil der Literatur über Distributed Leadership zeigt sich begeistert davon, einem breiteren Kreis von Mitarbeitenden zu ermöglichen, sich an Führungsaufgaben zu beteiligen, wovon sowohl die Schülerinnen und Schüler als auch die Mitarbeitenden profitieren.</w:t>
      </w:r>
      <w:r w:rsidR="005D08CB">
        <w:t xml:space="preserve"> </w:t>
      </w:r>
      <w:r w:rsidR="005D08CB" w:rsidRPr="005D08CB">
        <w:t xml:space="preserve">Die damit implizierte Position wurde zu </w:t>
      </w:r>
      <w:r w:rsidR="005D08CB" w:rsidRPr="005D08CB">
        <w:lastRenderedPageBreak/>
        <w:t xml:space="preserve">Beginn dieses Artikels als Inklusivität light charakterisiert. </w:t>
      </w:r>
      <w:r w:rsidR="00151247">
        <w:t xml:space="preserve">Darin </w:t>
      </w:r>
      <w:r w:rsidR="00D440A8">
        <w:t>wird</w:t>
      </w:r>
      <w:r w:rsidR="00151247">
        <w:t xml:space="preserve"> die Möglichkeit</w:t>
      </w:r>
      <w:r w:rsidR="00336F8C">
        <w:t xml:space="preserve"> einer Veränderung der Praxis im Einbeziehen</w:t>
      </w:r>
      <w:r w:rsidR="00BE57C9">
        <w:t xml:space="preserve"> von Mitarbeitenden</w:t>
      </w:r>
      <w:r w:rsidR="00716A93">
        <w:t xml:space="preserve"> aus einem breiten Spektrum </w:t>
      </w:r>
      <w:r w:rsidR="009C2E7D">
        <w:t>bezogen auf</w:t>
      </w:r>
      <w:r w:rsidR="00FB5502">
        <w:t xml:space="preserve"> Alter, Erfahrung oder </w:t>
      </w:r>
      <w:r w:rsidR="0011154D">
        <w:t>Hintergrund</w:t>
      </w:r>
      <w:r w:rsidR="009C2E7D">
        <w:t xml:space="preserve"> </w:t>
      </w:r>
      <w:r w:rsidR="009C2E7D" w:rsidRPr="005D08CB">
        <w:t>nicht ernsthaft in Betracht gezogen</w:t>
      </w:r>
      <w:r w:rsidR="00FF6E3F">
        <w:t>.</w:t>
      </w:r>
      <w:r w:rsidR="00D440A8">
        <w:t xml:space="preserve"> </w:t>
      </w:r>
      <w:r w:rsidR="005D08CB" w:rsidRPr="005D08CB">
        <w:t xml:space="preserve">Schon eine kurze Durchsicht der einschlägigen Literatur über Gender, ethnische Zugehörigkeit und Führungsteams </w:t>
      </w:r>
      <w:r w:rsidR="00F9237B">
        <w:t>mit hohe</w:t>
      </w:r>
      <w:r w:rsidR="007A13B4">
        <w:t>r</w:t>
      </w:r>
      <w:r w:rsidR="00F9237B">
        <w:t xml:space="preserve"> Diversität </w:t>
      </w:r>
      <w:r w:rsidR="005D08CB" w:rsidRPr="005D08CB">
        <w:t xml:space="preserve">würde die Naivität der Ansprüche von Distributed Leadership aufdecken. Die scheinbare Offenheit einer Führung für </w:t>
      </w:r>
      <w:r w:rsidR="00A86A52">
        <w:t>alle</w:t>
      </w:r>
      <w:r w:rsidR="005D08CB" w:rsidRPr="005D08CB">
        <w:t xml:space="preserve">, </w:t>
      </w:r>
      <w:r w:rsidR="001E3626">
        <w:t>welche</w:t>
      </w:r>
      <w:r w:rsidR="005D08CB" w:rsidRPr="005D08CB">
        <w:t xml:space="preserve"> die Expertise und Fähigkeit dazu haben</w:t>
      </w:r>
      <w:r w:rsidR="005A0408">
        <w:t>, um</w:t>
      </w:r>
      <w:r w:rsidR="001F05AF">
        <w:t xml:space="preserve"> </w:t>
      </w:r>
      <w:r w:rsidR="005D08CB" w:rsidRPr="005D08CB">
        <w:t xml:space="preserve">einen Beitrag zu leisten, übergeht die bisherige Forschungslage, wonach Führung, ob offiziell </w:t>
      </w:r>
      <w:r w:rsidR="00517390">
        <w:t xml:space="preserve">eingesetzt </w:t>
      </w:r>
      <w:r w:rsidR="005D08CB" w:rsidRPr="005D08CB">
        <w:t xml:space="preserve">oder selbst ernannt, für Menschen nicht in gleicher Weise offen ist, insbesondere in Bezug auf Gender, ethnische Zugehörigkeit und andere Merkmale von Minderheiten </w:t>
      </w:r>
      <w:r w:rsidR="00355DC1">
        <w:fldChar w:fldCharType="begin"/>
      </w:r>
      <w:r w:rsidR="00355DC1">
        <w:instrText xml:space="preserve"> ADDIN EN.CITE &lt;EndNote&gt;&lt;Cite&gt;&lt;Author&gt;Blackmore&lt;/Author&gt;&lt;Year&gt;2006&lt;/Year&gt;&lt;RecNum&gt;1341&lt;/RecNum&gt;&lt;DisplayText&gt;(Blackmore 2006, Bush, Glover, and Sood 2006)&lt;/DisplayText&gt;&lt;record&gt;&lt;rec-number&gt;1341&lt;/rec-number&gt;&lt;foreign-keys&gt;&lt;key app="EN" db-id="eze0zsr0nv0delepxxov9az5vzafdsdfzzrd" timestamp="1587622836"&gt;1341&lt;/key&gt;&lt;/foreign-keys&gt;&lt;ref-type name="Journal Article"&gt;17&lt;/ref-type&gt;&lt;contributors&gt;&lt;authors&gt;&lt;author&gt;Blackmore, Paul&lt;/author&gt;&lt;/authors&gt;&lt;/contributors&gt;&lt;titles&gt;&lt;title&gt;Strategic leadership in academic development&lt;/title&gt;&lt;secondary-title&gt;Studies in Higher Education&lt;/secondary-title&gt;&lt;/titles&gt;&lt;periodical&gt;&lt;full-title&gt;Studies in Higher Education&lt;/full-title&gt;&lt;/periodical&gt;&lt;pages&gt;373-387&lt;/pages&gt;&lt;volume&gt;31&lt;/volume&gt;&lt;number&gt;3&lt;/number&gt;&lt;dates&gt;&lt;year&gt;2006&lt;/year&gt;&lt;/dates&gt;&lt;urls&gt;&lt;/urls&gt;&lt;/record&gt;&lt;/Cite&gt;&lt;Cite&gt;&lt;Author&gt;Bush&lt;/Author&gt;&lt;Year&gt;2006&lt;/Year&gt;&lt;RecNum&gt;1270&lt;/RecNum&gt;&lt;record&gt;&lt;rec-number&gt;1270&lt;/rec-number&gt;&lt;foreign-keys&gt;&lt;key app="EN" db-id="eze0zsr0nv0delepxxov9az5vzafdsdfzzrd" timestamp="1587467617"&gt;1270&lt;/key&gt;&lt;/foreign-keys&gt;&lt;ref-type name="Journal Article"&gt;17&lt;/ref-type&gt;&lt;contributors&gt;&lt;authors&gt;&lt;author&gt;Bush, Tony&lt;/author&gt;&lt;author&gt;Glover, Derek&lt;/author&gt;&lt;author&gt;Sood, Krishan&lt;/author&gt;&lt;/authors&gt;&lt;/contributors&gt;&lt;titles&gt;&lt;title&gt;Black and minority ethnic leaders in England: a portrait&lt;/title&gt;&lt;secondary-title&gt;School Leadership &amp;amp; Management&lt;/secondary-title&gt;&lt;/titles&gt;&lt;periodical&gt;&lt;full-title&gt;School Leadership &amp;amp; Management&lt;/full-title&gt;&lt;/periodical&gt;&lt;pages&gt;289-305&lt;/pages&gt;&lt;volume&gt;26&lt;/volume&gt;&lt;num-vols&gt;3&lt;/num-vols&gt;&lt;section&gt;289&lt;/section&gt;&lt;dates&gt;&lt;year&gt;2006&lt;/year&gt;&lt;/dates&gt;&lt;urls&gt;&lt;/urls&gt;&lt;/record&gt;&lt;/Cite&gt;&lt;/EndNote&gt;</w:instrText>
      </w:r>
      <w:r w:rsidR="00355DC1">
        <w:fldChar w:fldCharType="separate"/>
      </w:r>
      <w:r w:rsidR="00355DC1">
        <w:rPr>
          <w:noProof/>
        </w:rPr>
        <w:t>(Blackmore 2006, Bush, Glover</w:t>
      </w:r>
      <w:r w:rsidR="00DC2DF3">
        <w:rPr>
          <w:noProof/>
        </w:rPr>
        <w:t xml:space="preserve"> und </w:t>
      </w:r>
      <w:r w:rsidR="00355DC1">
        <w:rPr>
          <w:noProof/>
        </w:rPr>
        <w:t>Sood 2006)</w:t>
      </w:r>
      <w:r w:rsidR="00355DC1">
        <w:fldChar w:fldCharType="end"/>
      </w:r>
      <w:r w:rsidR="00355DC1">
        <w:t>.</w:t>
      </w:r>
    </w:p>
    <w:p w14:paraId="7E96B319" w14:textId="77777777" w:rsidR="00B20C81" w:rsidRDefault="00B20C81" w:rsidP="002156F5"/>
    <w:p w14:paraId="66C69BF0" w14:textId="200684C0" w:rsidR="005D08CB" w:rsidRDefault="00C445CE" w:rsidP="002156F5">
      <w:r w:rsidRPr="00C445CE">
        <w:t>Die Ursachen für die unterdurchschnittliche Repräsentation von Frauen und Mitgliedern von Minderheiten sind umstritten</w:t>
      </w:r>
      <w:r w:rsidR="00B20C81">
        <w:t xml:space="preserve"> </w:t>
      </w:r>
      <w:r w:rsidR="00554B3D">
        <w:fldChar w:fldCharType="begin"/>
      </w:r>
      <w:r w:rsidR="00554B3D">
        <w:instrText xml:space="preserve"> ADDIN EN.CITE &lt;EndNote&gt;&lt;Cite&gt;&lt;Author&gt;Coleman&lt;/Author&gt;&lt;Year&gt;2005&lt;/Year&gt;&lt;RecNum&gt;1273&lt;/RecNum&gt;&lt;DisplayText&gt;(Coleman 2005)&lt;/DisplayText&gt;&lt;record&gt;&lt;rec-number&gt;1273&lt;/rec-number&gt;&lt;foreign-keys&gt;&lt;key app="EN" db-id="eze0zsr0nv0delepxxov9az5vzafdsdfzzrd" timestamp="1587468135"&gt;1273&lt;/key&gt;&lt;/foreign-keys&gt;&lt;ref-type name="Book"&gt;6&lt;/ref-type&gt;&lt;contributors&gt;&lt;authors&gt;&lt;author&gt;Coleman, Marianne&lt;/author&gt;&lt;/authors&gt;&lt;/contributors&gt;&lt;titles&gt;&lt;title&gt;Gender and Headship in the Twenty-First Century¨&lt;/title&gt;&lt;/titles&gt;&lt;dates&gt;&lt;year&gt;2005&lt;/year&gt;&lt;/dates&gt;&lt;pub-location&gt;Nottingham&lt;/pub-location&gt;&lt;publisher&gt;NCSL&lt;/publisher&gt;&lt;urls&gt;&lt;/urls&gt;&lt;/record&gt;&lt;/Cite&gt;&lt;/EndNote&gt;</w:instrText>
      </w:r>
      <w:r w:rsidR="00554B3D">
        <w:fldChar w:fldCharType="separate"/>
      </w:r>
      <w:r w:rsidR="00554B3D">
        <w:rPr>
          <w:noProof/>
        </w:rPr>
        <w:t>(Coleman 2005)</w:t>
      </w:r>
      <w:r w:rsidR="00554B3D">
        <w:fldChar w:fldCharType="end"/>
      </w:r>
      <w:r w:rsidRPr="00C445CE">
        <w:t xml:space="preserve"> </w:t>
      </w:r>
      <w:r w:rsidR="004F06FF">
        <w:t>U</w:t>
      </w:r>
      <w:r w:rsidRPr="00C445CE">
        <w:t xml:space="preserve">nabhängig davon scheint es wahrscheinlich, dass der Zugang zu informellen und formellen Führungspositionen </w:t>
      </w:r>
      <w:r w:rsidR="004C211D">
        <w:t xml:space="preserve">auf eine Art und Weise </w:t>
      </w:r>
      <w:r w:rsidRPr="00C445CE">
        <w:t>beeinflusst wird. Foti und Miner</w:t>
      </w:r>
      <w:r w:rsidR="001D435A">
        <w:t xml:space="preserve"> </w:t>
      </w:r>
      <w:r w:rsidR="00AC6B99">
        <w:fldChar w:fldCharType="begin"/>
      </w:r>
      <w:r w:rsidR="00AC6B99">
        <w:instrText xml:space="preserve"> ADDIN EN.CITE &lt;EndNote&gt;&lt;Cite ExcludeAuth="1"&gt;&lt;Author&gt;Foti&lt;/Author&gt;&lt;Year&gt;2003&lt;/Year&gt;&lt;RecNum&gt;1281&lt;/RecNum&gt;&lt;DisplayText&gt;(2003)&lt;/DisplayText&gt;&lt;record&gt;&lt;rec-number&gt;1281&lt;/rec-number&gt;&lt;foreign-keys&gt;&lt;key app="EN" db-id="eze0zsr0nv0delepxxov9az5vzafdsdfzzrd" timestamp="1587473903"&gt;1281&lt;/key&gt;&lt;/foreign-keys&gt;&lt;ref-type name="Journal Article"&gt;17&lt;/ref-type&gt;&lt;contributors&gt;&lt;authors&gt;&lt;author&gt;Foti, Roseanne J&lt;/author&gt;&lt;author&gt;Miner, John&lt;/author&gt;&lt;/authors&gt;&lt;/contributors&gt;&lt;titles&gt;&lt;title&gt;Individual differences and organizational forms in the leadership process&lt;/title&gt;&lt;secondary-title&gt;The Leadership Quarterly&lt;/secondary-title&gt;&lt;/titles&gt;&lt;periodical&gt;&lt;full-title&gt;The Leadership Quarterly&lt;/full-title&gt;&lt;/periodical&gt;&lt;pages&gt;83-112&lt;/pages&gt;&lt;volume&gt;14&lt;/volume&gt;&lt;section&gt;83&lt;/section&gt;&lt;dates&gt;&lt;year&gt;2003&lt;/year&gt;&lt;/dates&gt;&lt;urls&gt;&lt;/urls&gt;&lt;/record&gt;&lt;/Cite&gt;&lt;/EndNote&gt;</w:instrText>
      </w:r>
      <w:r w:rsidR="00AC6B99">
        <w:fldChar w:fldCharType="separate"/>
      </w:r>
      <w:r w:rsidR="00AC6B99">
        <w:rPr>
          <w:noProof/>
        </w:rPr>
        <w:t>(2003)</w:t>
      </w:r>
      <w:r w:rsidR="00AC6B99">
        <w:fldChar w:fldCharType="end"/>
      </w:r>
      <w:r w:rsidRPr="00C445CE">
        <w:t xml:space="preserve"> führten eine Metaanalyse durch und kommen zu dem Schluss, dass </w:t>
      </w:r>
      <w:r w:rsidR="00D404CC">
        <w:t>«</w:t>
      </w:r>
      <w:r w:rsidRPr="00C445CE">
        <w:t>Geführte aufgrund ihrer impliziten Theorien und Prototypen von Führungskräften entscheiden, ob eine Person als eine aufstrebende Führungskraft angesehen wird oder nicht</w:t>
      </w:r>
      <w:r w:rsidR="0015305D">
        <w:t xml:space="preserve">» </w:t>
      </w:r>
      <w:r w:rsidR="0015305D">
        <w:fldChar w:fldCharType="begin"/>
      </w:r>
      <w:r w:rsidR="00442EFD">
        <w:instrText xml:space="preserve"> ADDIN EN.CITE &lt;EndNote&gt;&lt;Cite&gt;&lt;Author&gt;Foti&lt;/Author&gt;&lt;Year&gt;2003&lt;/Year&gt;&lt;RecNum&gt;1281&lt;/RecNum&gt;&lt;Pages&gt;84&lt;/Pages&gt;&lt;DisplayText&gt;(Foti and Miner 2003, 84)&lt;/DisplayText&gt;&lt;record&gt;&lt;rec-number&gt;1281&lt;/rec-number&gt;&lt;foreign-keys&gt;&lt;key app="EN" db-id="eze0zsr0nv0delepxxov9az5vzafdsdfzzrd" timestamp="1587473903"&gt;1281&lt;/key&gt;&lt;/foreign-keys&gt;&lt;ref-type name="Journal Article"&gt;17&lt;/ref-type&gt;&lt;contributors&gt;&lt;authors&gt;&lt;author&gt;Foti, Roseanne J&lt;/author&gt;&lt;author&gt;Miner, John&lt;/author&gt;&lt;/authors&gt;&lt;/contributors&gt;&lt;titles&gt;&lt;title&gt;Individual differences and organizational forms in the leadership process&lt;/title&gt;&lt;secondary-title&gt;The Leadership Quarterly&lt;/secondary-title&gt;&lt;/titles&gt;&lt;periodical&gt;&lt;full-title&gt;The Leadership Quarterly&lt;/full-title&gt;&lt;/periodical&gt;&lt;pages&gt;83-112&lt;/pages&gt;&lt;volume&gt;14&lt;/volume&gt;&lt;section&gt;83&lt;/section&gt;&lt;dates&gt;&lt;year&gt;2003&lt;/year&gt;&lt;/dates&gt;&lt;urls&gt;&lt;/urls&gt;&lt;/record&gt;&lt;/Cite&gt;&lt;/EndNote&gt;</w:instrText>
      </w:r>
      <w:r w:rsidR="0015305D">
        <w:fldChar w:fldCharType="separate"/>
      </w:r>
      <w:r w:rsidR="00442EFD">
        <w:rPr>
          <w:noProof/>
        </w:rPr>
        <w:t xml:space="preserve">(Foti </w:t>
      </w:r>
      <w:r w:rsidR="00DC2DF3">
        <w:rPr>
          <w:noProof/>
        </w:rPr>
        <w:t>und</w:t>
      </w:r>
      <w:r w:rsidR="00442EFD">
        <w:rPr>
          <w:noProof/>
        </w:rPr>
        <w:t xml:space="preserve"> Miner 2003, 84)</w:t>
      </w:r>
      <w:r w:rsidR="0015305D">
        <w:fldChar w:fldCharType="end"/>
      </w:r>
      <w:r w:rsidRPr="00C445CE">
        <w:t>. Diese Prototypen sind nicht neutral. Aufstrebende Führungspersonen sind mit Vorstellungen von Ethnozentrismus, Vorurteilen und Diskriminierung ebenso eng verbunden wie die Besetzung formaler Rollen. Die offene, aufstrebende Führung, die in der Literatur über Distributed Leadership gefeiert wird, scheint daher unwahrscheinlich zu sein. In der Tat scheint sie nicht einzutreten. Wenn es einen solchen Effekt gäbe, müsste er sich in den Daten über die Repräsentation von Frauen und Minderheitengruppen bemerkbar machen</w:t>
      </w:r>
      <w:r w:rsidR="008348DB">
        <w:t>. D</w:t>
      </w:r>
      <w:r w:rsidRPr="00C445CE">
        <w:t xml:space="preserve">as ist nicht der Fall. Trotz einer gewissen Unschärfe in der Art und Weise, wie offizielle Statistiken </w:t>
      </w:r>
      <w:r w:rsidR="00F94261">
        <w:t>erhoben</w:t>
      </w:r>
      <w:r w:rsidRPr="00C445CE">
        <w:t xml:space="preserve"> werden, zeigen die Zahlen der Regierung </w:t>
      </w:r>
      <w:r w:rsidR="00F32A98">
        <w:t>von Grossbritan</w:t>
      </w:r>
      <w:r w:rsidR="00835076">
        <w:t>n</w:t>
      </w:r>
      <w:r w:rsidR="00F32A98">
        <w:t xml:space="preserve">ien </w:t>
      </w:r>
      <w:r w:rsidRPr="00C445CE">
        <w:t>aus den 1990er Jahren, dass Frauen in allen Bereichen des Bildungswesens nach wie vor mit verhältnismäßig geringerer Wahrscheinlichkeit Führungspositionen erreichen.  Zahlen des D</w:t>
      </w:r>
      <w:r w:rsidR="00737D4E">
        <w:t xml:space="preserve">epartment for Education </w:t>
      </w:r>
      <w:r w:rsidR="00262E19">
        <w:t>Grossbritanniens</w:t>
      </w:r>
      <w:r w:rsidRPr="00C445CE">
        <w:t xml:space="preserve"> </w:t>
      </w:r>
      <w:r w:rsidR="003E7482">
        <w:fldChar w:fldCharType="begin"/>
      </w:r>
      <w:r w:rsidR="003E7482">
        <w:instrText xml:space="preserve"> ADDIN EN.CITE &lt;EndNote&gt;&lt;Cite ExcludeAuth="1"&gt;&lt;Author&gt;DfE&lt;/Author&gt;&lt;Year&gt;2012&lt;/Year&gt;&lt;RecNum&gt;1278&lt;/RecNum&gt;&lt;DisplayText&gt;(2012)&lt;/DisplayText&gt;&lt;record&gt;&lt;rec-number&gt;1278&lt;/rec-number&gt;&lt;foreign-keys&gt;&lt;key app="EN" db-id="eze0zsr0nv0delepxxov9az5vzafdsdfzzrd" timestamp="1587468441"&gt;1278&lt;/key&gt;&lt;/foreign-keys&gt;&lt;ref-type name="Book"&gt;6&lt;/ref-type&gt;&lt;contributors&gt;&lt;authors&gt;&lt;author&gt;DfE&lt;/author&gt;&lt;/authors&gt;&lt;/contributors&gt;&lt;titles&gt;&lt;title&gt;Statistical First Release. School Workforce in England: November 2011&lt;/title&gt;&lt;/titles&gt;&lt;dates&gt;&lt;year&gt;2012&lt;/year&gt;&lt;/dates&gt;&lt;pub-location&gt;London&lt;/pub-location&gt;&lt;publisher&gt;DfE&lt;/publisher&gt;&lt;urls&gt;&lt;/urls&gt;&lt;/record&gt;&lt;/Cite&gt;&lt;/EndNote&gt;</w:instrText>
      </w:r>
      <w:r w:rsidR="003E7482">
        <w:fldChar w:fldCharType="separate"/>
      </w:r>
      <w:r w:rsidR="003E7482">
        <w:rPr>
          <w:noProof/>
        </w:rPr>
        <w:t>(2012)</w:t>
      </w:r>
      <w:r w:rsidR="003E7482">
        <w:fldChar w:fldCharType="end"/>
      </w:r>
      <w:r w:rsidRPr="00C445CE">
        <w:t xml:space="preserve"> </w:t>
      </w:r>
      <w:r w:rsidR="000214E2">
        <w:t xml:space="preserve">weisen </w:t>
      </w:r>
      <w:r w:rsidRPr="00C445CE">
        <w:t xml:space="preserve">zum Zeitpunkt der Erstellung dieses </w:t>
      </w:r>
      <w:r w:rsidR="005820E3">
        <w:t>Beitrages</w:t>
      </w:r>
      <w:r w:rsidRPr="00C445CE">
        <w:t xml:space="preserve"> </w:t>
      </w:r>
      <w:r w:rsidR="000214E2">
        <w:t>aus</w:t>
      </w:r>
      <w:r w:rsidRPr="00C445CE">
        <w:t>, dass 17 Prozent der männlichen Lehrpersonen im Kindergarten und in der Grundschule Schulleitungsfunktionen ausüben, verglichen mit 7 Prozent der weiblichen Lehrpersonen. In der Sekundarstufe sind es 11 Prozent der Männer und 6 Prozent der Frauen. Nur wenige Frauen erhalten die höheren Gehälter. Außerdem gibt es deutliche Hinweise darauf, dass es für Angehörige von Minderheiten schwieriger ist, Führungspositionen zu erreichen</w:t>
      </w:r>
      <w:r w:rsidR="00FA1F3D">
        <w:t xml:space="preserve">, </w:t>
      </w:r>
      <w:r w:rsidRPr="00C445CE">
        <w:t>und dass sie bei der Ausübung von Führungspositionen benachteiligt werden</w:t>
      </w:r>
      <w:r w:rsidR="00D01F95">
        <w:t xml:space="preserve"> </w:t>
      </w:r>
      <w:r w:rsidR="00D01F95">
        <w:fldChar w:fldCharType="begin"/>
      </w:r>
      <w:r w:rsidR="00295031">
        <w:instrText xml:space="preserve"> ADDIN EN.CITE &lt;EndNote&gt;&lt;Cite&gt;&lt;Author&gt;Bush&lt;/Author&gt;&lt;Year&gt;2006&lt;/Year&gt;&lt;RecNum&gt;1270&lt;/RecNum&gt;&lt;DisplayText&gt;(Bush, Glover, and Sood 2006, Mackay and Etienne 2006)&lt;/DisplayText&gt;&lt;record&gt;&lt;rec-number&gt;1270&lt;/rec-number&gt;&lt;foreign-keys&gt;&lt;key app="EN" db-id="eze0zsr0nv0delepxxov9az5vzafdsdfzzrd" timestamp="1587467617"&gt;1270&lt;/key&gt;&lt;/foreign-keys&gt;&lt;ref-type name="Journal Article"&gt;17&lt;/ref-type&gt;&lt;contributors&gt;&lt;authors&gt;&lt;author&gt;Bush, Tony&lt;/author&gt;&lt;author&gt;Glover, Derek&lt;/author&gt;&lt;author&gt;Sood, Krishan&lt;/author&gt;&lt;/authors&gt;&lt;/contributors&gt;&lt;titles&gt;&lt;title&gt;Black and minority ethnic leaders in England: a portrait&lt;/title&gt;&lt;secondary-title&gt;School Leadership &amp;amp; Management&lt;/secondary-title&gt;&lt;/titles&gt;&lt;periodical&gt;&lt;full-title&gt;School Leadership &amp;amp; Management&lt;/full-title&gt;&lt;/periodical&gt;&lt;pages&gt;289-305&lt;/pages&gt;&lt;volume&gt;26&lt;/volume&gt;&lt;num-vols&gt;3&lt;/num-vols&gt;&lt;section&gt;289&lt;/section&gt;&lt;dates&gt;&lt;year&gt;2006&lt;/year&gt;&lt;/dates&gt;&lt;urls&gt;&lt;/urls&gt;&lt;/record&gt;&lt;/Cite&gt;&lt;Cite&gt;&lt;Author&gt;Mackay&lt;/Author&gt;&lt;Year&gt;2006&lt;/Year&gt;&lt;RecNum&gt;1308&lt;/RecNum&gt;&lt;record&gt;&lt;rec-number&gt;1308&lt;/rec-number&gt;&lt;foreign-keys&gt;&lt;key app="EN" db-id="eze0zsr0nv0delepxxov9az5vzafdsdfzzrd" timestamp="1587476740"&gt;1308&lt;/key&gt;&lt;/foreign-keys&gt;&lt;ref-type name="Journal Article"&gt;17&lt;/ref-type&gt;&lt;contributors&gt;&lt;authors&gt;&lt;author&gt;Mackay, Fiona&lt;/author&gt;&lt;author&gt;Etienne, Jan&lt;/author&gt;&lt;/authors&gt;&lt;/contributors&gt;&lt;titles&gt;&lt;title&gt;Black managers in further education: career hopes and hesitations&lt;/title&gt;&lt;secondary-title&gt;Educational Management Administration &amp;amp; Leadership&lt;/secondary-title&gt;&lt;/titles&gt;&lt;periodical&gt;&lt;full-title&gt;Educational Management Administration &amp;amp; Leadership&lt;/full-title&gt;&lt;/periodical&gt;&lt;pages&gt;9-28&lt;/pages&gt;&lt;volume&gt;34&lt;/volume&gt;&lt;num-vols&gt;1&lt;/num-vols&gt;&lt;section&gt;9&lt;/section&gt;&lt;dates&gt;&lt;year&gt;2006&lt;/year&gt;&lt;/dates&gt;&lt;urls&gt;&lt;/urls&gt;&lt;/record&gt;&lt;/Cite&gt;&lt;/EndNote&gt;</w:instrText>
      </w:r>
      <w:r w:rsidR="00D01F95">
        <w:fldChar w:fldCharType="separate"/>
      </w:r>
      <w:r w:rsidR="00295031">
        <w:rPr>
          <w:noProof/>
        </w:rPr>
        <w:t>(Bush, Glover</w:t>
      </w:r>
      <w:r w:rsidR="00DC2DF3">
        <w:rPr>
          <w:noProof/>
        </w:rPr>
        <w:t xml:space="preserve"> und </w:t>
      </w:r>
      <w:r w:rsidR="00295031">
        <w:rPr>
          <w:noProof/>
        </w:rPr>
        <w:t xml:space="preserve">Sood 2006, Mackay </w:t>
      </w:r>
      <w:r w:rsidR="00DC2DF3">
        <w:rPr>
          <w:noProof/>
        </w:rPr>
        <w:t>und</w:t>
      </w:r>
      <w:r w:rsidR="00295031">
        <w:rPr>
          <w:noProof/>
        </w:rPr>
        <w:t xml:space="preserve"> Etienne 2006)</w:t>
      </w:r>
      <w:r w:rsidR="00D01F95">
        <w:fldChar w:fldCharType="end"/>
      </w:r>
      <w:r w:rsidRPr="00C445CE">
        <w:t>.</w:t>
      </w:r>
    </w:p>
    <w:p w14:paraId="4BDE4C7C" w14:textId="0B9914F2" w:rsidR="003323C8" w:rsidRDefault="003323C8" w:rsidP="002156F5"/>
    <w:p w14:paraId="0AC53387" w14:textId="500DE2D3" w:rsidR="007E31BB" w:rsidRDefault="007E31BB" w:rsidP="002156F5">
      <w:r w:rsidRPr="007E31BB">
        <w:t xml:space="preserve">Die Distributed-Leadership-Theorie lässt diskriminierende Praktiken verschwinden. Wie ein Kind, das seine Augen schließt und glaubt, eine Bedrohung beseitigt zu haben, weil sie nicht mehr sichtbar ist, so beseitigt Distributed Leadership die Ungleichheit ontologisch. Sie ermuntert alle zu der Annahme, dass Gleichheit eine Selbstverständlichkeit ist. Dreidimensionale Macht erfordert von Einzelpersonen und Gemeinschaften, dass sie aus den besten Motiven und zu ihrem Vorteil handeln, selbst wenn dies vielleicht nicht der Fall ist. Die Distributed Leadership Industry ist solch eine Machtausübung, die aufrichtig ein System fördert, in dem die Überzeugung herrscht, dass Offenheit funktioniert. In der Literatur wird nicht einmal auf die daraus resultierenden Fragen bezüglich der Gleichberechtigung eingegangen. Vielmehr werden Aussagen über die Offenheit von Führung ohne einen Hauch von Zweifel präsentiert. Wenn Bennett </w:t>
      </w:r>
      <w:r w:rsidR="0002334C">
        <w:t>und Kolleginnen und Kollegen</w:t>
      </w:r>
      <w:r w:rsidRPr="007E31BB">
        <w:t xml:space="preserve"> </w:t>
      </w:r>
      <w:r w:rsidR="0062107A">
        <w:t xml:space="preserve">in </w:t>
      </w:r>
      <w:r w:rsidRPr="007E31BB">
        <w:t xml:space="preserve">ihre Auswertung der Literatur über Distributed Leadership zusammenfassen mit dem Hinweis </w:t>
      </w:r>
      <w:r w:rsidR="00A8587E">
        <w:t>«</w:t>
      </w:r>
      <w:r w:rsidRPr="007E31BB">
        <w:t>Offenheit der Grenzen der Führung</w:t>
      </w:r>
      <w:r w:rsidR="00A8587E">
        <w:t xml:space="preserve">» </w:t>
      </w:r>
      <w:r w:rsidR="000F7DB4">
        <w:fldChar w:fldCharType="begin"/>
      </w:r>
      <w:r w:rsidR="0002334C">
        <w:instrText xml:space="preserve"> ADDIN EN.CITE &lt;EndNote&gt;&lt;Cite&gt;&lt;Author&gt;Bennett&lt;/Author&gt;&lt;Year&gt;2003&lt;/Year&gt;&lt;RecNum&gt;1194&lt;/RecNum&gt;&lt;Pages&gt;7&lt;/Pages&gt;&lt;DisplayText&gt;(Bennett et al. 2003, 7)&lt;/DisplayText&gt;&lt;record&gt;&lt;rec-number&gt;1194&lt;/rec-number&gt;&lt;foreign-keys&gt;&lt;key app="EN" db-id="eze0zsr0nv0delepxxov9az5vzafdsdfzzrd" timestamp="1586935610" guid="1d1d144b-ea52-402a-b968-289f4b563494"&gt;1194&lt;/key&gt;&lt;/foreign-keys&gt;&lt;ref-type name="Book"&gt;6&lt;/ref-type&gt;&lt;contributors&gt;&lt;authors&gt;&lt;author&gt;Bennett, Nigel&lt;/author&gt;&lt;author&gt;Wise, Christine&lt;/author&gt;&lt;author&gt;Woods, Philip&lt;/author&gt;&lt;author&gt;Harvey, Janet&lt;/author&gt;&lt;/authors&gt;&lt;/contributors&gt;&lt;titles&gt;&lt;title&gt;Distributed leadership: A review of literature&lt;/title&gt;&lt;/titles&gt;&lt;dates&gt;&lt;year&gt;2003&lt;/year&gt;&lt;/dates&gt;&lt;pub-location&gt;Nottingham&lt;/pub-location&gt;&lt;publisher&gt;National College for School Leadership&lt;/publisher&gt;&lt;urls&gt;&lt;/urls&gt;&lt;/record&gt;&lt;/Cite&gt;&lt;/EndNote&gt;</w:instrText>
      </w:r>
      <w:r w:rsidR="000F7DB4">
        <w:fldChar w:fldCharType="separate"/>
      </w:r>
      <w:r w:rsidR="0002334C">
        <w:rPr>
          <w:noProof/>
        </w:rPr>
        <w:t>(Bennett et al. 2003, 7)</w:t>
      </w:r>
      <w:r w:rsidR="000F7DB4">
        <w:fldChar w:fldCharType="end"/>
      </w:r>
      <w:r w:rsidRPr="007E31BB">
        <w:t>, dann ist die</w:t>
      </w:r>
      <w:r w:rsidR="0046306B">
        <w:t>se</w:t>
      </w:r>
      <w:r w:rsidRPr="007E31BB">
        <w:t xml:space="preserve"> bewusste Missachtung aller Gründe bezeichnend, warum diese Grenzen nicht offen sind. Das impliziert </w:t>
      </w:r>
      <w:r w:rsidR="00EC7904">
        <w:t xml:space="preserve">die </w:t>
      </w:r>
      <w:r w:rsidRPr="007E31BB">
        <w:t xml:space="preserve">Distributed-Leadership-Theorie in einer langen Tradition eines falschen </w:t>
      </w:r>
      <w:r w:rsidR="00F31AF4" w:rsidRPr="007E31BB">
        <w:t>Narrativ</w:t>
      </w:r>
      <w:r w:rsidRPr="007E31BB">
        <w:t xml:space="preserve"> von Gleichheit. Wie Cavanaugh bekräftigt</w:t>
      </w:r>
      <w:r w:rsidR="00062105">
        <w:t>, «</w:t>
      </w:r>
      <w:r w:rsidRPr="007E31BB">
        <w:t>macht Herrschaft nie eine Pause</w:t>
      </w:r>
      <w:r w:rsidR="00062105">
        <w:t xml:space="preserve">» </w:t>
      </w:r>
      <w:r w:rsidR="00062105">
        <w:fldChar w:fldCharType="begin"/>
      </w:r>
      <w:r w:rsidR="00FB2645">
        <w:instrText xml:space="preserve"> ADDIN EN.CITE &lt;EndNote&gt;&lt;Cite&gt;&lt;Author&gt;Cavanaugh&lt;/Author&gt;&lt;Year&gt;1997&lt;/Year&gt;&lt;RecNum&gt;1271&lt;/RecNum&gt;&lt;Pages&gt;45&lt;/Pages&gt;&lt;DisplayText&gt;(Cavanaugh 1997, 45)&lt;/DisplayText&gt;&lt;record&gt;&lt;rec-number&gt;1271&lt;/rec-number&gt;&lt;foreign-keys&gt;&lt;key app="EN" db-id="eze0zsr0nv0delepxxov9az5vzafdsdfzzrd" timestamp="1587467845"&gt;1271&lt;/key&gt;&lt;/foreign-keys&gt;&lt;ref-type name="Book Section"&gt;5&lt;/ref-type&gt;&lt;contributors&gt;&lt;authors&gt;&lt;author&gt;Cavanaugh, Michael&lt;/author&gt;&lt;/authors&gt;&lt;secondary-authors&gt;&lt;author&gt;Prasad, Pushkala&lt;/author&gt;&lt;author&gt;Milles, Albert&lt;/author&gt;&lt;author&gt;Elmes, Michael&lt;/author&gt;&lt;author&gt;Prasad, Anshuman&lt;/author&gt;&lt;/secondary-authors&gt;&lt;/contributors&gt;&lt;titles&gt;&lt;title&gt;(In)corporating the other? Managing the politics of workplace difference&lt;/title&gt;&lt;secondary-title&gt;Managing the Organizational Melting pot: Dilemmas of Workplace Diversity&lt;/secondary-title&gt;&lt;/titles&gt;&lt;dates&gt;&lt;year&gt;1997&lt;/year&gt;&lt;/dates&gt;&lt;pub-location&gt;London&lt;/pub-location&gt;&lt;publisher&gt;Sage&lt;/publisher&gt;&lt;urls&gt;&lt;/urls&gt;&lt;/record&gt;&lt;/Cite&gt;&lt;/EndNote&gt;</w:instrText>
      </w:r>
      <w:r w:rsidR="00062105">
        <w:fldChar w:fldCharType="separate"/>
      </w:r>
      <w:r w:rsidR="00FB2645">
        <w:rPr>
          <w:noProof/>
        </w:rPr>
        <w:t>(Cavanaugh 1997, 45)</w:t>
      </w:r>
      <w:r w:rsidR="00062105">
        <w:fldChar w:fldCharType="end"/>
      </w:r>
      <w:r w:rsidR="0004359A">
        <w:t>.</w:t>
      </w:r>
    </w:p>
    <w:p w14:paraId="086E0735" w14:textId="00172F82" w:rsidR="00F31AF4" w:rsidRDefault="00F31AF4" w:rsidP="002156F5"/>
    <w:p w14:paraId="14864AFF" w14:textId="35411789" w:rsidR="00F31AF4" w:rsidRDefault="00F31AF4" w:rsidP="00F31AF4">
      <w:pPr>
        <w:pStyle w:val="Heading1"/>
      </w:pPr>
      <w:r>
        <w:lastRenderedPageBreak/>
        <w:t>Das Narrativ der Verbesserung in Frage stellen</w:t>
      </w:r>
    </w:p>
    <w:p w14:paraId="1D30AE3A" w14:textId="154C4657" w:rsidR="00F31AF4" w:rsidRDefault="00B63966" w:rsidP="00F31AF4">
      <w:r w:rsidRPr="00B63966">
        <w:t xml:space="preserve">Was etwaige Vorteile für die Organisation anbelangt, so stellen relevante Belege die vereinfachte These zu Distributed Leadership in Frage, dass eine größere Anzahl und Bandbreite von Mitarbeitenden der Schule Vorteile </w:t>
      </w:r>
      <w:r w:rsidR="00BB0F47" w:rsidRPr="00B63966">
        <w:t>bringen</w:t>
      </w:r>
      <w:r w:rsidRPr="00B63966">
        <w:t xml:space="preserve">. Milliken und Martins (1996) überprüften Studien über die Auswirkungen von stärker heterogenem Personal. Ihre Untersuchungen beziehen sich auf sichtbare Unterschiede im Personal, z.B. ethnische Zugehörigkeit oder Gender, aber auch auf weniger sichtbare Merkmale wie den Bildungshintergrund und eine Reihe anderer Faktoren. Sie ziehen den Schluss, dass eine größere Vielfalt das Potenzial hat, sowohl Vorteile als auch Nachteile für die Organisation zu schaffen. Das Einbeziehen eines breiteren Spektrums von Personen in Führungspositionen kann daher sowohl Vorteile als auch Nachteile für die Organisation mit sich bringen. Seither haben empirische Studien diese Ambivalenz der Erkenntnisse nur noch bestärkt (Pendry et al., 2007; Van Dijk et al., 2012). Ein potenzieller Nachteil für die Organisation ist nicht auf die Vielfalt der Individuen selbst zurückzuführen, sondern auf das Versagen der Führungsebene, aus der Vielfalt Kapital zu schlagen, indem die Praktiken entsprechend der größeren Diversität verändert werden. Indem eine Auseinandersetzung mit den Konsequenzen einer größeren </w:t>
      </w:r>
      <w:r w:rsidR="00617B5E" w:rsidRPr="00B63966">
        <w:t>Diversität</w:t>
      </w:r>
      <w:r w:rsidRPr="00B63966">
        <w:t xml:space="preserve"> in der Führung vermieden wird, erscheint die Theorie und Praxis von Distributed Leadership wahrscheinlich zu den negativen Ergebnissen zu führen, die in der Forschung vielfach herausgestellt wurden (Kochan et al., 2003).</w:t>
      </w:r>
    </w:p>
    <w:p w14:paraId="5023E0A1" w14:textId="0B6D7322" w:rsidR="00B63966" w:rsidRDefault="00B63966" w:rsidP="00F31AF4"/>
    <w:p w14:paraId="00E68F63" w14:textId="667FB7D1" w:rsidR="00B63966" w:rsidRDefault="00E9637C" w:rsidP="00E9637C">
      <w:pPr>
        <w:pStyle w:val="Heading1"/>
      </w:pPr>
      <w:r w:rsidRPr="00E9637C">
        <w:t>Die Tradition des Schweigens in der Führungstheorie</w:t>
      </w:r>
    </w:p>
    <w:p w14:paraId="4CBBBCCB" w14:textId="594698DA" w:rsidR="0092604E" w:rsidRDefault="0092604E" w:rsidP="0092604E"/>
    <w:p w14:paraId="7DC21E53" w14:textId="2A333233" w:rsidR="009F189C" w:rsidRDefault="00CE1AEC" w:rsidP="00E9637C">
      <w:r w:rsidRPr="00CE1AEC">
        <w:t xml:space="preserve">Auf dem Gebiet von </w:t>
      </w:r>
      <w:r w:rsidR="008D1E95">
        <w:t>Leadership</w:t>
      </w:r>
      <w:r w:rsidRPr="00CE1AEC">
        <w:t xml:space="preserve"> und Management im Bildungswesen werden Fragen der </w:t>
      </w:r>
      <w:r w:rsidR="005E697E">
        <w:t>Gleichberechtigung</w:t>
      </w:r>
      <w:r w:rsidRPr="00CE1AEC">
        <w:t xml:space="preserve"> in der Führung seit jeher vermieden. Ein kurzzeitiger Fokus auf Gender ist hilfreich, um einige der Probleme aufzuzeigen. Feministinnen und Feministen kommentieren seit Jahrzehnten die scheinbar unerschütterliche Dominanz der </w:t>
      </w:r>
      <w:r w:rsidR="00C854A4">
        <w:t>‘</w:t>
      </w:r>
      <w:r w:rsidR="009B4A0B">
        <w:t>m</w:t>
      </w:r>
      <w:r w:rsidR="00C854A4">
        <w:t>alestr</w:t>
      </w:r>
      <w:r w:rsidR="009B4A0B">
        <w:t>e</w:t>
      </w:r>
      <w:r w:rsidR="00C854A4">
        <w:t>am’</w:t>
      </w:r>
      <w:r w:rsidR="00533706">
        <w:t xml:space="preserve"> </w:t>
      </w:r>
      <w:r w:rsidRPr="00CE1AEC">
        <w:t xml:space="preserve">Führungstheorie. Eine Auswahl in chronologischer Reihenfolge veranschaulicht die Zeit, in der dieser Punkt wiederholt und mit Nachdruck vorgetragen wurde: Shakeshaft </w:t>
      </w:r>
      <w:r w:rsidR="00BD4C5C">
        <w:fldChar w:fldCharType="begin"/>
      </w:r>
      <w:r w:rsidR="00BD4C5C">
        <w:instrText xml:space="preserve"> ADDIN EN.CITE &lt;EndNote&gt;&lt;Cite ExcludeAuth="1"&gt;&lt;Author&gt;Shakeshaft&lt;/Author&gt;&lt;Year&gt;1989&lt;/Year&gt;&lt;RecNum&gt;1329&lt;/RecNum&gt;&lt;DisplayText&gt;(1989)&lt;/DisplayText&gt;&lt;record&gt;&lt;rec-number&gt;1329&lt;/rec-number&gt;&lt;foreign-keys&gt;&lt;key app="EN" db-id="eze0zsr0nv0delepxxov9az5vzafdsdfzzrd" timestamp="1587488927"&gt;1329&lt;/key&gt;&lt;/foreign-keys&gt;&lt;ref-type name="Book"&gt;6&lt;/ref-type&gt;&lt;contributors&gt;&lt;authors&gt;&lt;author&gt;Shakeshaft, Charol&lt;/author&gt;&lt;/authors&gt;&lt;/contributors&gt;&lt;titles&gt;&lt;title&gt;Women in Educational Administration&lt;/title&gt;&lt;/titles&gt;&lt;dates&gt;&lt;year&gt;1989&lt;/year&gt;&lt;/dates&gt;&lt;pub-location&gt;Newbury Park&lt;/pub-location&gt;&lt;publisher&gt;Sage&lt;/publisher&gt;&lt;urls&gt;&lt;/urls&gt;&lt;/record&gt;&lt;/Cite&gt;&lt;/EndNote&gt;</w:instrText>
      </w:r>
      <w:r w:rsidR="00BD4C5C">
        <w:fldChar w:fldCharType="separate"/>
      </w:r>
      <w:r w:rsidR="00BD4C5C">
        <w:rPr>
          <w:noProof/>
        </w:rPr>
        <w:t>(1989)</w:t>
      </w:r>
      <w:r w:rsidR="00BD4C5C">
        <w:fldChar w:fldCharType="end"/>
      </w:r>
      <w:r w:rsidRPr="00CE1AEC">
        <w:t xml:space="preserve">, </w:t>
      </w:r>
      <w:r w:rsidR="004D177E">
        <w:fldChar w:fldCharType="begin"/>
      </w:r>
      <w:r w:rsidR="00682265">
        <w:instrText xml:space="preserve"> ADDIN EN.CITE &lt;EndNote&gt;&lt;Cite AuthorYear="1"&gt;&lt;Author&gt;Ouston&lt;/Author&gt;&lt;Year&gt;1993&lt;/Year&gt;&lt;RecNum&gt;1323&lt;/RecNum&gt;&lt;DisplayText&gt;Ouston (1993)&lt;/DisplayText&gt;&lt;record&gt;&lt;rec-number&gt;1323&lt;/rec-number&gt;&lt;foreign-keys&gt;&lt;key app="EN" db-id="eze0zsr0nv0delepxxov9az5vzafdsdfzzrd" timestamp="1587488267"&gt;1323&lt;/key&gt;&lt;/foreign-keys&gt;&lt;ref-type name="Book"&gt;6&lt;/ref-type&gt;&lt;contributors&gt;&lt;authors&gt;&lt;author&gt;Ouston, Janet&lt;/author&gt;&lt;/authors&gt;&lt;/contributor</w:instrText>
      </w:r>
      <w:r w:rsidR="00682265" w:rsidRPr="00BC4654">
        <w:rPr>
          <w:lang w:val="en-GB"/>
        </w:rPr>
        <w:instrText>s&gt;&lt;titles&gt;&lt;title&gt;Women in Education Management&lt;/title&gt;&lt;/titles&gt;&lt;dates&gt;&lt;year&gt;1993&lt;/year&gt;&lt;/dates&gt;&lt;pub-location&gt;Harlow&lt;/pub-location&gt;&lt;publisher&gt;Longman&lt;/publisher&gt;&lt;urls&gt;&lt;/urls&gt;&lt;/record&gt;&lt;/Cite&gt;&lt;/EndNote&gt;</w:instrText>
      </w:r>
      <w:r w:rsidR="004D177E">
        <w:fldChar w:fldCharType="separate"/>
      </w:r>
      <w:r w:rsidR="00682265" w:rsidRPr="00BC4654">
        <w:rPr>
          <w:noProof/>
          <w:lang w:val="en-GB"/>
        </w:rPr>
        <w:t>Ouston (1993)</w:t>
      </w:r>
      <w:r w:rsidR="004D177E">
        <w:fldChar w:fldCharType="end"/>
      </w:r>
      <w:r w:rsidRPr="00BC4654">
        <w:rPr>
          <w:lang w:val="en-GB"/>
        </w:rPr>
        <w:t xml:space="preserve">, </w:t>
      </w:r>
      <w:r w:rsidR="00682265">
        <w:fldChar w:fldCharType="begin"/>
      </w:r>
      <w:r w:rsidR="00682265" w:rsidRPr="00BC4654">
        <w:rPr>
          <w:lang w:val="en-GB"/>
        </w:rPr>
        <w:instrText xml:space="preserve"> ADDIN EN.CITE &lt;EndNote&gt;&lt;Cite AuthorYear="1"&gt;&lt;Author&gt;Acker&lt;/Author&gt;&lt;Year&gt;1994&lt;/Year&gt;&lt;RecNum&gt;1262&lt;/RecNum&gt;&lt;DisplayText&gt;Acker (1994)&lt;/DisplayText&gt;&lt;record&gt;&lt;rec-number&gt;1262&lt;/rec-number&gt;&lt;foreign-keys&gt;&lt;key app="EN" db-id="eze0zsr0nv0delepxxov9az5vzafdsdfzzrd" timestamp="1587464699"&gt;1262&lt;/key&gt;&lt;/foreign-keys&gt;&lt;ref-type name="Book"&gt;6&lt;/ref-type&gt;&lt;contributors&gt;&lt;authors&gt;&lt;author&gt;Acker, Sandra&lt;/author&gt;&lt;/authors&gt;&lt;/contributors&gt;&lt;titles&gt;&lt;title&gt;Gendered Education&lt;/title&gt;&lt;/titles&gt;&lt;dates&gt;&lt;year&gt;1994&lt;/year&gt;&lt;/dates&gt;&lt;pub-location&gt;Buckingham&lt;/pub-location&gt;&lt;publisher&gt;Open University Press&lt;/publisher&gt;&lt;urls&gt;&lt;/urls&gt;&lt;/record&gt;&lt;/Cite&gt;&lt;/EndNote&gt;</w:instrText>
      </w:r>
      <w:r w:rsidR="00682265">
        <w:fldChar w:fldCharType="separate"/>
      </w:r>
      <w:r w:rsidR="00682265" w:rsidRPr="00BC4654">
        <w:rPr>
          <w:noProof/>
          <w:lang w:val="en-GB"/>
        </w:rPr>
        <w:t>Acker (1994)</w:t>
      </w:r>
      <w:r w:rsidR="00682265">
        <w:fldChar w:fldCharType="end"/>
      </w:r>
      <w:r w:rsidRPr="00BC4654">
        <w:rPr>
          <w:lang w:val="en-GB"/>
        </w:rPr>
        <w:t xml:space="preserve">, </w:t>
      </w:r>
      <w:r w:rsidR="00682265">
        <w:fldChar w:fldCharType="begin"/>
      </w:r>
      <w:r w:rsidR="00682265" w:rsidRPr="00BC4654">
        <w:rPr>
          <w:lang w:val="en-GB"/>
        </w:rPr>
        <w:instrText xml:space="preserve"> ADDIN EN.CITE &lt;EndNote&gt;&lt;Cite AuthorYear="1"&gt;&lt;Author&gt;Hall&lt;/Author&gt;&lt;Year&gt;1996&lt;/Year&gt;&lt;RecNum&gt;1288&lt;/RecNum&gt;&lt;DisplayText&gt;Hall (1996)&lt;/DisplayText&gt;&lt;record&gt;&lt;rec-number&gt;1288&lt;/rec-number&gt;&lt;foreign-keys&gt;&lt;key app="EN" db-id="eze0zsr0nv0delepxxov9az5vzafdsdfzzrd" timestamp="1587474789"&gt;1288&lt;/key&gt;&lt;/foreign-keys&gt;&lt;ref-type name="Book"&gt;6&lt;/ref-type&gt;&lt;contributors&gt;&lt;authors&gt;&lt;author&gt;Hall, Valerie&lt;/author&gt;&lt;/authors&gt;&lt;/contributors&gt;&lt;titles&gt;&lt;title&gt;Dancing on the Ceiling: A study of Women Managers in Education&lt;/title&gt;&lt;/titles&gt;&lt;dates&gt;&lt;year&gt;1996&lt;/year&gt;&lt;/dates&gt;&lt;pub-location&gt;London&lt;/pub-location&gt;&lt;publisher&gt;Paul Cha</w:instrText>
      </w:r>
      <w:r w:rsidR="00682265" w:rsidRPr="00BD4C5C">
        <w:rPr>
          <w:lang w:val="en-US"/>
        </w:rPr>
        <w:instrText>pman&lt;/publisher&gt;&lt;urls&gt;&lt;/urls&gt;&lt;/record&gt;&lt;/Cite&gt;&lt;/EndNote&gt;</w:instrText>
      </w:r>
      <w:r w:rsidR="00682265">
        <w:fldChar w:fldCharType="separate"/>
      </w:r>
      <w:r w:rsidR="00682265" w:rsidRPr="00BD4C5C">
        <w:rPr>
          <w:noProof/>
          <w:lang w:val="en-US"/>
        </w:rPr>
        <w:t>Hall (1996)</w:t>
      </w:r>
      <w:r w:rsidR="00682265">
        <w:fldChar w:fldCharType="end"/>
      </w:r>
      <w:r w:rsidRPr="00BD4C5C">
        <w:rPr>
          <w:lang w:val="en-US"/>
        </w:rPr>
        <w:t xml:space="preserve">, </w:t>
      </w:r>
      <w:r w:rsidR="00682265">
        <w:fldChar w:fldCharType="begin"/>
      </w:r>
      <w:r w:rsidR="00682265" w:rsidRPr="00BD4C5C">
        <w:rPr>
          <w:lang w:val="en-US"/>
        </w:rPr>
        <w:instrText xml:space="preserve"> ADDIN EN.CITE &lt;EndNote&gt;&lt;Cite AuthorYear="1"&gt;&lt;Author&gt;Coleman&lt;/Author&gt;&lt;Year&gt;2007&lt;/Year&gt;&lt;RecNum&gt;1274&lt;/RecNum&gt;&lt;DisplayText&gt;Coleman (2007)&lt;/DisplayText&gt;&lt;record&gt;&lt;rec-number&gt;1274&lt;/rec-number&gt;&lt;foreign-keys&gt;&lt;key app="EN" db-id="eze0zsr0nv0delepxxov9az5vzafdsdfzzrd" timestamp="1587468178"&gt;1274&lt;/key&gt;&lt;/foreign-keys&gt;&lt;ref-type name="Journal Article"&gt;17&lt;/ref-type&gt;&lt;contributors&gt;&lt;authors&gt;&lt;author&gt;Coleman, Marianne&lt;/author&gt;&lt;/authors&gt;&lt;/contributors&gt;&lt;titles&gt;&lt;title&gt;Gender and educational leadership in England: a comparison of secondary headteachers’ views over time&lt;/title&gt;&lt;secondary-title&gt;School Leadership &amp;amp; Management&lt;/secondary-title&gt;&lt;/titles&gt;&lt;periodical&gt;&lt;full-title&gt;School Leadership &amp;amp; Management&lt;/full-title&gt;&lt;/periodical&gt;&lt;pages&gt;383&lt;/pages&gt;&lt;volume&gt;27&lt;/volume&gt;&lt;number&gt;383-399&lt;/number&gt;&lt;num-vols&gt;4&lt;/num-vols&gt;&lt;dates&gt;&lt;year&gt;2007&lt;/year&gt;&lt;/dates&gt;&lt;urls&gt;&lt;/urls&gt;&lt;/record&gt;&lt;/Cite&gt;&lt;/EndNote&gt;</w:instrText>
      </w:r>
      <w:r w:rsidR="00682265">
        <w:fldChar w:fldCharType="separate"/>
      </w:r>
      <w:r w:rsidR="00682265" w:rsidRPr="00BD4C5C">
        <w:rPr>
          <w:noProof/>
          <w:lang w:val="en-US"/>
        </w:rPr>
        <w:t>Coleman (2007)</w:t>
      </w:r>
      <w:r w:rsidR="00682265">
        <w:fldChar w:fldCharType="end"/>
      </w:r>
      <w:r w:rsidRPr="00BD4C5C">
        <w:rPr>
          <w:lang w:val="en-US"/>
        </w:rPr>
        <w:t xml:space="preserve">, </w:t>
      </w:r>
      <w:r w:rsidR="00682265">
        <w:fldChar w:fldCharType="begin"/>
      </w:r>
      <w:r w:rsidR="00682265" w:rsidRPr="00BD4C5C">
        <w:rPr>
          <w:lang w:val="en-US"/>
        </w:rPr>
        <w:instrText xml:space="preserve"> ADDIN EN.CITE &lt;EndNote&gt;&lt;Cite AuthorYear="1"&gt;&lt;Author&gt;Sobehart&lt;/Author&gt;&lt;Year&gt;2008&lt;/Year&gt;&lt;RecNum&gt;1331&lt;/RecNum&gt;&lt;DisplayText&gt;Sobehart (2008)&lt;/DisplayText&gt;&lt;record&gt;&lt;rec-number&gt;1331&lt;/rec-number&gt;&lt;foreign-keys&gt;&lt;key app="EN" db-id="eze0zsr0nv0delepxxov9az5vzafdsdfzzrd" timestamp="1587489078"&gt;1331&lt;/key&gt;&lt;/foreign-keys&gt;&lt;ref-type name="Book"&gt;6&lt;/ref-type&gt;&lt;contributors&gt;&lt;authors&gt;&lt;author&gt;Sobehart, Helen&lt;/author&gt;&lt;/authors&gt;&lt;/contributors&gt;&lt;titles&gt;&lt;title&gt;Women Leading Education Across the Continents: Sharing the Spirit, Fanning the Flame&lt;/title&gt;&lt;/titles&gt;&lt;dates&gt;&lt;year&gt;2008&lt;/year&gt;&lt;/dates&gt;&lt;pub-location&gt;Lantham&lt;/pub-location&gt;&lt;publisher&gt;Rowman &amp;amp; Littlefield&lt;/publisher&gt;&lt;urls&gt;&lt;/urls&gt;&lt;/record&gt;&lt;/Cite&gt;&lt;/EndNote&gt;</w:instrText>
      </w:r>
      <w:r w:rsidR="00682265">
        <w:fldChar w:fldCharType="separate"/>
      </w:r>
      <w:r w:rsidR="00682265" w:rsidRPr="00BD4C5C">
        <w:rPr>
          <w:noProof/>
          <w:lang w:val="en-US"/>
        </w:rPr>
        <w:t>Sobehart (2008)</w:t>
      </w:r>
      <w:r w:rsidR="00682265">
        <w:fldChar w:fldCharType="end"/>
      </w:r>
      <w:r w:rsidRPr="00BD4C5C">
        <w:rPr>
          <w:lang w:val="en-US"/>
        </w:rPr>
        <w:t>, McTavish</w:t>
      </w:r>
      <w:r w:rsidR="00833047" w:rsidRPr="00BD4C5C">
        <w:rPr>
          <w:lang w:val="en-US"/>
        </w:rPr>
        <w:t xml:space="preserve"> und Miller </w:t>
      </w:r>
      <w:r w:rsidR="00833047">
        <w:fldChar w:fldCharType="begin"/>
      </w:r>
      <w:r w:rsidR="00833047" w:rsidRPr="00BD4C5C">
        <w:rPr>
          <w:lang w:val="en-US"/>
        </w:rPr>
        <w:instrText xml:space="preserve"> ADDIN EN.CITE &lt;EndNote&gt;&lt;Cite ExcludeAuth="1"&gt;&lt;Author&gt;McTavish&lt;/Author&gt;&lt;Year&gt;2009&lt;/Year&gt;&lt;RecNum&gt;1312&lt;/RecNum&gt;&lt;DisplayText&gt;(2009)&lt;/DisplayText&gt;&lt;record&gt;&lt;rec-number&gt;1312&lt;/rec-number&gt;&lt;foreign-keys&gt;&lt;key app="EN" db-id="eze0zsr0nv0delepxxov9az5vzafdsdfzzrd" timestamp="1587477055"&gt;1312&lt;/key&gt;&lt;/foreign-keys&gt;&lt;ref-type name="Journal Article"&gt;17&lt;/ref-type&gt;&lt;contribut</w:instrText>
      </w:r>
      <w:r w:rsidR="00833047" w:rsidRPr="00BC4654">
        <w:instrText>ors&gt;&lt;authors&gt;&lt;author&gt;McTavish, Duncan&lt;/author&gt;&lt;author&gt;Miller, Karen&lt;/author&gt;&lt;/authors&gt;&lt;/contributors&gt;&lt;titles&gt;&lt;title&gt;Gender balance in leadership?: reform and modernization in the UK further education sector&lt;/title&gt;&lt;secondary-title&gt;Educational Management Administration &amp;amp; Leadership&lt;/secondary-title&gt;&lt;/titles&gt;&lt;periodical&gt;&lt;full-title&gt;Educational Management Administration &amp;amp; Leadership&lt;/full-title&gt;&lt;/periodical&gt;&lt;pages&gt;350-365&lt;/pages&gt;&lt;volume&gt;37&lt;/volume&gt;&lt;number&gt;3&lt;/number&gt;&lt;section&gt;350&lt;/section&gt;&lt;dates&gt;&lt;year&gt;2009&lt;/year&gt;&lt;/dates&gt;&lt;urls&gt;&lt;/urls&gt;&lt;/record&gt;&lt;/Cite&gt;&lt;/EndNote&gt;</w:instrText>
      </w:r>
      <w:r w:rsidR="00833047">
        <w:fldChar w:fldCharType="separate"/>
      </w:r>
      <w:r w:rsidR="00833047" w:rsidRPr="00BC4654">
        <w:rPr>
          <w:noProof/>
        </w:rPr>
        <w:t>(2009)</w:t>
      </w:r>
      <w:r w:rsidR="00833047">
        <w:fldChar w:fldCharType="end"/>
      </w:r>
      <w:r w:rsidRPr="00BC4654">
        <w:t xml:space="preserve"> und Moorosi </w:t>
      </w:r>
      <w:r w:rsidR="00833047">
        <w:fldChar w:fldCharType="begin"/>
      </w:r>
      <w:r w:rsidR="00833047" w:rsidRPr="00BC4654">
        <w:instrText xml:space="preserve"> ADDIN EN.CITE &lt;EndNote&gt;&lt;Cite ExcludeAuth="1"&gt;&lt;Author&gt;Moorosi&lt;/Author&gt;&lt;Year&gt;2010&lt;/Year&gt;&lt;RecNum&gt;1315&lt;/RecNum&gt;&lt;DisplayText&gt;(2010)&lt;/DisplayText&gt;&lt;record&gt;&lt;rec-number&gt;1315&lt;/rec-number&gt;&lt;foreign-keys&gt;&lt;key app="EN" db-id="eze0zsr0nv0delepxxov9az5vzafdsdfzzrd" timestamp="1587477441"&gt;1315&lt;/key&gt;&lt;/foreign-keys&gt;&lt;ref-type name="Journal Article"&gt;17&lt;/ref-type&gt;&lt;contributors&gt;&lt;authors&gt;&lt;author&gt;Moorosi, Pontson&lt;/author&gt;&lt;/authors&gt;&lt;/contributors&gt;&lt;titles&gt;&lt;title&gt;South African female principals’ career paths: understanding the gender ga</w:instrText>
      </w:r>
      <w:r w:rsidR="00833047">
        <w:instrText>p in secondary school management&lt;/title&gt;&lt;secondary-title&gt;Educational Management Administration &amp;amp; Leadership&lt;/secondary-title&gt;&lt;/titles&gt;&lt;periodical&gt;&lt;full-title&gt;Educational Management Administration &amp;amp; Leadership&lt;/full-title&gt;&lt;/periodical&gt;&lt;pages&gt;547-562&lt;/pages&gt;&lt;volume&gt;38&lt;/volume&gt;&lt;number&gt;5&lt;/number&gt;&lt;section&gt;547&lt;/section&gt;&lt;dates&gt;&lt;year&gt;2010&lt;/year&gt;&lt;/dates&gt;&lt;urls&gt;&lt;/urls&gt;&lt;/record&gt;&lt;/Cite&gt;&lt;/EndNote&gt;</w:instrText>
      </w:r>
      <w:r w:rsidR="00833047">
        <w:fldChar w:fldCharType="separate"/>
      </w:r>
      <w:r w:rsidR="00833047">
        <w:rPr>
          <w:noProof/>
        </w:rPr>
        <w:t>(2010)</w:t>
      </w:r>
      <w:r w:rsidR="00833047">
        <w:fldChar w:fldCharType="end"/>
      </w:r>
      <w:r w:rsidRPr="00CE1AEC">
        <w:t>. Die Bedeutung von Männlichkeiten wie Weiblichkeiten ist weitgehend aus der Mainstream-Theorie verschwunden</w:t>
      </w:r>
      <w:r w:rsidR="00CE4FAC">
        <w:t xml:space="preserve"> </w:t>
      </w:r>
      <w:r w:rsidR="00CE4FAC">
        <w:fldChar w:fldCharType="begin"/>
      </w:r>
      <w:r w:rsidR="005F2C68">
        <w:instrText xml:space="preserve"> ADDIN EN.CITE &lt;EndNote&gt;&lt;Cite&gt;&lt;Author&gt;Whitehead&lt;/Author&gt;&lt;Year&gt;2002&lt;/Year&gt;&lt;RecNum&gt;1337&lt;/RecNum&gt;&lt;DisplayText&gt;(Whitehead 2002)&lt;/DisplayText&gt;&lt;record&gt;&lt;rec-number&gt;1337&lt;/rec-number&gt;&lt;foreign-keys&gt;&lt;key app="EN" db-id="eze0zsr0nv0delepxxov9az5vzafdsdfzzrd" timestamp="1587549133"&gt;1337&lt;/key&gt;&lt;/foreign-keys&gt;&lt;ref-type name="Book"&gt;6&lt;/ref-type&gt;&lt;contributors&gt;&lt;authors&gt;&lt;author&gt;Whitehead, Stephan&lt;/author&gt;&lt;/authors&gt;&lt;/contributors&gt;&lt;titles&gt;&lt;title&gt;Men and Masculinities: Key Themes and New Directions&lt;/title&gt;&lt;/titles&gt;&lt;dates&gt;&lt;year&gt;2002&lt;/year&gt;&lt;/dates&gt;&lt;pub-location&gt;Cambridge&lt;/pub-location&gt;&lt;publisher&gt;Polity&lt;/publisher&gt;&lt;urls&gt;&lt;/urls&gt;&lt;/record&gt;&lt;/Cite&gt;&lt;/EndNote&gt;</w:instrText>
      </w:r>
      <w:r w:rsidR="00CE4FAC">
        <w:fldChar w:fldCharType="separate"/>
      </w:r>
      <w:r w:rsidR="005F2C68">
        <w:rPr>
          <w:noProof/>
        </w:rPr>
        <w:t>(Whitehead 2002)</w:t>
      </w:r>
      <w:r w:rsidR="00CE4FAC">
        <w:fldChar w:fldCharType="end"/>
      </w:r>
      <w:r w:rsidRPr="00CE1AEC">
        <w:t xml:space="preserve">. </w:t>
      </w:r>
      <w:r w:rsidR="00862CAE">
        <w:t xml:space="preserve">Colemans </w:t>
      </w:r>
      <w:r w:rsidR="00720253">
        <w:fldChar w:fldCharType="begin"/>
      </w:r>
      <w:r w:rsidR="00862CAE">
        <w:instrText xml:space="preserve"> ADDIN EN.CITE &lt;EndNote&gt;&lt;Cite ExcludeAuth="1"&gt;&lt;Author&gt;Coleman&lt;/Author&gt;&lt;Year&gt;2012&lt;/Year&gt;&lt;RecNum&gt;1275&lt;/RecNum&gt;&lt;DisplayText&gt;(2012)&lt;/DisplayText&gt;&lt;record&gt;&lt;rec-number&gt;1275&lt;/rec-number&gt;&lt;foreign-keys&gt;&lt;key app="EN" db-id="eze0zsr0nv0delepxxov9az5vzafdsdfzzrd" timestamp="1587468224"&gt;1275&lt;/key&gt;&lt;/foreign-keys&gt;&lt;ref-type name="Journal Article"&gt;17&lt;/ref-type&gt;&lt;contributors&gt;&lt;authors&gt;&lt;author&gt;Coleman, Marianne&lt;/author&gt;&lt;/authors&gt;&lt;/contributors&gt;&lt;titles&gt;&lt;title&gt;Leadership and diversity&lt;/title&gt;&lt;secondary-title&gt;Educational Management Administration &amp;amp; Leadership&lt;/secondary-title&gt;&lt;/titles&gt;&lt;periodical&gt;&lt;full-title&gt;Educational Management Administration &amp;amp; Leadership&lt;/full-title&gt;&lt;/periodical&gt;&lt;pages&gt;592-609&lt;/pages&gt;&lt;volume&gt;40&lt;/volume&gt;&lt;section&gt;592&lt;/section&gt;&lt;dates&gt;&lt;year&gt;2012&lt;/year&gt;&lt;/dates&gt;&lt;urls&gt;&lt;/urls&gt;&lt;/record&gt;&lt;/Cite&gt;&lt;/EndNote&gt;</w:instrText>
      </w:r>
      <w:r w:rsidR="00720253">
        <w:fldChar w:fldCharType="separate"/>
      </w:r>
      <w:r w:rsidR="00862CAE">
        <w:rPr>
          <w:noProof/>
        </w:rPr>
        <w:t>(2012)</w:t>
      </w:r>
      <w:r w:rsidR="00720253">
        <w:fldChar w:fldCharType="end"/>
      </w:r>
      <w:r w:rsidR="00862CAE">
        <w:t xml:space="preserve"> Überblick </w:t>
      </w:r>
      <w:r w:rsidR="002202E9">
        <w:t xml:space="preserve">über Beiträge </w:t>
      </w:r>
      <w:r w:rsidR="00801109">
        <w:t>in</w:t>
      </w:r>
      <w:r w:rsidR="00862CAE" w:rsidRPr="00CE1AEC">
        <w:t xml:space="preserve"> führenden britischen Fachzeitschrift über Führung</w:t>
      </w:r>
      <w:r w:rsidR="004B74C5">
        <w:t xml:space="preserve"> im Bildungswesen</w:t>
      </w:r>
      <w:r w:rsidR="00EB02EB">
        <w:t xml:space="preserve"> der letzten vierzig Jahren</w:t>
      </w:r>
      <w:r w:rsidR="00C52D40">
        <w:t xml:space="preserve"> stimmen mit</w:t>
      </w:r>
      <w:r w:rsidR="007C1CC5">
        <w:t xml:space="preserve"> den Resultaten einer ähnlichen Untersuchung </w:t>
      </w:r>
      <w:r w:rsidR="007C1CC5">
        <w:fldChar w:fldCharType="begin"/>
      </w:r>
      <w:r w:rsidR="007C1CC5">
        <w:instrText xml:space="preserve"> ADDIN EN.CITE &lt;EndNote&gt;&lt;Cite&gt;&lt;Author&gt;Hall&lt;/Author&gt;&lt;Year&gt;1997&lt;/Year&gt;&lt;RecNum&gt;1289&lt;/RecNum&gt;&lt;DisplayText&gt;(Hall 1997)&lt;/DisplayText&gt;&lt;record&gt;&lt;rec-number&gt;1289&lt;/rec-number&gt;&lt;foreign-keys&gt;&lt;key app="EN" db-id="eze0zsr0nv0delepxxov9az5vzafdsdfzzrd" timestamp="1587474835"&gt;1289&lt;/key&gt;&lt;/foreign-keys&gt;&lt;ref-type name="Journal Article"&gt;17&lt;/ref-type&gt;&lt;contributors&gt;&lt;authors&gt;&lt;author&gt;Hall, Valerie&lt;/author&gt;&lt;/authors&gt;&lt;/contributors&gt;&lt;titles&gt;&lt;title&gt;Dusting off the phoenix&lt;/title&gt;&lt;secondary-title&gt;Educational Management Administration &amp;amp; Leadership&lt;/secondary-title&gt;&lt;/titles&gt;&lt;periodical&gt;&lt;full-title&gt;Educational Management Administration &amp;amp; Leadership&lt;/full-title&gt;&lt;/periodical&gt;&lt;pages&gt;309-324&lt;/pages&gt;&lt;volume&gt;30&lt;/volume&gt;&lt;num-vols&gt;2&lt;/num-vols&gt;&lt;section&gt;309&lt;/section&gt;&lt;dates&gt;&lt;year&gt;1997&lt;/year&gt;&lt;/dates&gt;&lt;urls&gt;&lt;/urls&gt;&lt;/record&gt;&lt;/Cite&gt;&lt;/EndNote&gt;</w:instrText>
      </w:r>
      <w:r w:rsidR="007C1CC5">
        <w:fldChar w:fldCharType="separate"/>
      </w:r>
      <w:r w:rsidR="007C1CC5">
        <w:rPr>
          <w:noProof/>
        </w:rPr>
        <w:t>(Hall 1997)</w:t>
      </w:r>
      <w:r w:rsidR="007C1CC5">
        <w:fldChar w:fldCharType="end"/>
      </w:r>
      <w:r w:rsidR="007C1CC5">
        <w:t xml:space="preserve"> vor 15 Jahren überein</w:t>
      </w:r>
      <w:r w:rsidR="00052879">
        <w:t xml:space="preserve">, </w:t>
      </w:r>
      <w:r w:rsidRPr="00CE1AEC">
        <w:t>wonach Gender in der Führungsforschung und -theorie nach wie vor eine Randerscheinung darstellt. Zu dieser unbefriedigenden Chronik hat sich Distributed Leadership gesellt. Theoretikerinnen und Theoretiker der Organisationstheorie argumentieren, dass die Erforschung von Institutionen ohne Beachtung des Gender-Aspekts faktisch die Erforschung nicht existierender Organisationen ist</w:t>
      </w:r>
      <w:r w:rsidR="00AA1D78">
        <w:t xml:space="preserve"> </w:t>
      </w:r>
      <w:r w:rsidR="007966D9">
        <w:fldChar w:fldCharType="begin"/>
      </w:r>
      <w:r w:rsidR="007966D9">
        <w:instrText xml:space="preserve"> ADDIN EN.CITE &lt;EndNote&gt;&lt;Cite&gt;&lt;Author&gt;Martin&lt;/Author&gt;&lt;Year&gt;2006&lt;/Year&gt;&lt;RecNum&gt;1311&lt;/RecNum&gt;&lt;DisplayText&gt;(Martin 2006)&lt;/DisplayText&gt;&lt;record&gt;&lt;rec-number&gt;1311&lt;/rec-number&gt;&lt;foreign-keys&gt;&lt;key app="EN" db-id="eze0zsr0nv0delepxxov9az5vzafdsdfzzrd" timestamp="1587476959"&gt;1311&lt;/key&gt;&lt;/foreign-keys&gt;&lt;ref-type name="Journal Article"&gt;17&lt;/ref-type&gt;&lt;contributors&gt;&lt;authors&gt;&lt;author&gt;Martin, Patricia Yancey&lt;/author&gt;&lt;/authors&gt;&lt;/contributors&gt;&lt;titles&gt;&lt;title&gt;Practising gender at work: further thoughts on reflexivity&lt;/title&gt;&lt;secondary-title&gt;Gender, Work and Organization&lt;/secondary-title&gt;&lt;/titles&gt;&lt;periodical&gt;&lt;full-title&gt;Gender, Work and Organization&lt;/full-title&gt;&lt;/periodical&gt;&lt;pages&gt;254-276&lt;/pages&gt;&lt;volume&gt;13&lt;/volume&gt;&lt;num-vols&gt;3&lt;/num-vols&gt;&lt;section&gt;254&lt;/section&gt;&lt;dates&gt;&lt;year&gt;2006&lt;/year&gt;&lt;/dates&gt;&lt;urls&gt;&lt;/urls&gt;&lt;/record&gt;&lt;/Cite&gt;&lt;/EndNote&gt;</w:instrText>
      </w:r>
      <w:r w:rsidR="007966D9">
        <w:fldChar w:fldCharType="separate"/>
      </w:r>
      <w:r w:rsidR="007966D9">
        <w:rPr>
          <w:noProof/>
        </w:rPr>
        <w:t>(Martin 2006)</w:t>
      </w:r>
      <w:r w:rsidR="007966D9">
        <w:fldChar w:fldCharType="end"/>
      </w:r>
      <w:r w:rsidRPr="00CE1AEC">
        <w:t xml:space="preserve">. Infolgedessen ist eine Theorie, die auf einer solchen Forschung basiert, grundlegend unzulänglich. Vieles an der Art und Weise, wie Gender an Arbeitsplätzen </w:t>
      </w:r>
      <w:r w:rsidR="00843DF5">
        <w:t>‘</w:t>
      </w:r>
      <w:r w:rsidRPr="00CE1AEC">
        <w:t>gehandelt</w:t>
      </w:r>
      <w:r w:rsidR="00843DF5">
        <w:t>’</w:t>
      </w:r>
      <w:r w:rsidRPr="00CE1AEC">
        <w:t xml:space="preserve"> wird, ist unreflektiert</w:t>
      </w:r>
      <w:r w:rsidR="00843DF5">
        <w:t xml:space="preserve"> </w:t>
      </w:r>
      <w:r w:rsidR="00C57558">
        <w:fldChar w:fldCharType="begin"/>
      </w:r>
      <w:r w:rsidR="00C57558">
        <w:instrText xml:space="preserve"> ADDIN EN.CITE &lt;EndNote&gt;&lt;Cite&gt;&lt;Author&gt;West&lt;/Author&gt;&lt;Year&gt;1987&lt;/Year&gt;&lt;RecNum&gt;514&lt;/RecNum&gt;&lt;DisplayText&gt;(West and Zimmermann 1987)&lt;/DisplayText&gt;&lt;record&gt;&lt;rec-number&gt;514&lt;/rec-number&gt;&lt;foreign-keys&gt;&lt;key app="EN" db-id="eze0zsr0nv0delepxxov9az5vzafdsdfzzrd" timestamp="1573716577" guid="1242faa7-fc2a-4314-b5d0-87a75d11e401"&gt;514&lt;/key&gt;&lt;/foreign-keys&gt;&lt;ref-type name="Journal Article"&gt;17&lt;/ref-type&gt;&lt;contributors&gt;&lt;authors&gt;&lt;author&gt;West, Candace&lt;/author&gt;&lt;author&gt;Zimmermann, Don H. &lt;/author&gt;&lt;/authors&gt;&lt;/contributors&gt;&lt;titles&gt;&lt;title&gt;Doing Gender&lt;/title&gt;&lt;secondary-title&gt;Gender &amp;amp; Society&lt;/secondary-title&gt;&lt;/titles&gt;&lt;periodical&gt;&lt;full-title&gt;Gender &amp;amp; Society&lt;/full-title&gt;&lt;/periodical&gt;&lt;pages&gt;125-151&lt;/pages&gt;&lt;volume&gt;1 (2)&lt;/volume&gt;&lt;section&gt;125&lt;/section&gt;&lt;dates&gt;&lt;year&gt;1987&lt;/year&gt;&lt;/dates&gt;&lt;urls&gt;&lt;/urls&gt;&lt;language&gt;Englisch&lt;/language&gt;&lt;/record&gt;&lt;/Cite&gt;&lt;/EndNote&gt;</w:instrText>
      </w:r>
      <w:r w:rsidR="00C57558">
        <w:fldChar w:fldCharType="separate"/>
      </w:r>
      <w:r w:rsidR="00C57558">
        <w:rPr>
          <w:noProof/>
        </w:rPr>
        <w:t xml:space="preserve">(West </w:t>
      </w:r>
      <w:r w:rsidR="00DC2DF3">
        <w:rPr>
          <w:noProof/>
        </w:rPr>
        <w:t>und</w:t>
      </w:r>
      <w:r w:rsidR="00C57558">
        <w:rPr>
          <w:noProof/>
        </w:rPr>
        <w:t xml:space="preserve"> Zimmermann 1987)</w:t>
      </w:r>
      <w:r w:rsidR="00C57558">
        <w:fldChar w:fldCharType="end"/>
      </w:r>
      <w:r w:rsidR="00DC1E67">
        <w:t xml:space="preserve">. </w:t>
      </w:r>
      <w:r w:rsidRPr="00CE1AEC">
        <w:t xml:space="preserve">Dies mit Führungsforschung und -theorie zu überlagern, die den Anteil von Gender an der Organisationsdynamik ebenfalls nicht reflektiert, führt zu einer besonderen Art der Machtausübung: </w:t>
      </w:r>
      <w:r w:rsidR="0009208F">
        <w:t>«</w:t>
      </w:r>
      <w:r w:rsidRPr="00CE1AEC">
        <w:t>Theorien, die Arbeitsprozesse als genderfrei (oder 'rassenfrei') darstellen, verschleiern die Rolle von Gender in der sozialen Organisation von Arbeit und schaden, wenn sie Schülerinnen und Schülern und Bürokratinnen und Bürokraten als akkurate Darstellungen des Organisationslebens gelehrt werden</w:t>
      </w:r>
      <w:r w:rsidR="00267783">
        <w:t>»</w:t>
      </w:r>
      <w:r w:rsidR="009F189C">
        <w:t xml:space="preserve"> </w:t>
      </w:r>
      <w:r w:rsidR="009F189C">
        <w:fldChar w:fldCharType="begin"/>
      </w:r>
      <w:r w:rsidR="00FA312B">
        <w:instrText xml:space="preserve"> ADDIN EN.CITE &lt;EndNote&gt;&lt;Cite&gt;&lt;Author&gt;Martin&lt;/Author&gt;&lt;Year&gt;2002&lt;/Year&gt;&lt;RecNum&gt;1310&lt;/RecNum&gt;&lt;Pages&gt;247&lt;/Pages&gt;&lt;DisplayText&gt;(Martin and Collinson 2002, 247)&lt;/DisplayText&gt;&lt;record&gt;&lt;rec-number&gt;1310&lt;/rec-number&gt;&lt;foreign-keys&gt;&lt;key app="EN" db-id="eze0zsr0nv0delepxxov9az5vzafdsdfzzrd" timestamp="1587476913"&gt;1310&lt;/key&gt;&lt;/foreign-keys&gt;&lt;ref-type name="Journal Article"&gt;17&lt;/ref-type&gt;&lt;contributors&gt;&lt;authors&gt;&lt;author&gt;Martin, Patricia Yancey&lt;/author&gt;&lt;author&gt;Collinson, David&lt;/author&gt;&lt;/authors&gt;&lt;/contributors&gt;&lt;titles&gt;&lt;title&gt;Over the pond and across the water’: developing the field of ‘gendered organizations’&lt;/title&gt;&lt;secondary-title&gt;Gender, Work and Organization&lt;/secondary-title&gt;&lt;/titles&gt;&lt;periodical&gt;&lt;full-title&gt;Gender, Work and Organization&lt;/full-title&gt;&lt;/periodical&gt;&lt;pages&gt;254-276&lt;/pages&gt;&lt;volume&gt;13&lt;/volume&gt;&lt;num-vols&gt;3&lt;/num-vols&gt;&lt;section&gt;254&lt;/section&gt;&lt;dates&gt;&lt;year&gt;2002&lt;/year&gt;&lt;/dates&gt;&lt;urls&gt;&lt;/urls&gt;&lt;/record&gt;&lt;/Cite&gt;&lt;/EndNote&gt;</w:instrText>
      </w:r>
      <w:r w:rsidR="009F189C">
        <w:fldChar w:fldCharType="separate"/>
      </w:r>
      <w:r w:rsidR="00FA312B">
        <w:rPr>
          <w:noProof/>
        </w:rPr>
        <w:t xml:space="preserve">(Martin </w:t>
      </w:r>
      <w:r w:rsidR="00DC2DF3">
        <w:rPr>
          <w:noProof/>
        </w:rPr>
        <w:t>und</w:t>
      </w:r>
      <w:r w:rsidR="00FA312B">
        <w:rPr>
          <w:noProof/>
        </w:rPr>
        <w:t xml:space="preserve"> Collinson 2002, 247)</w:t>
      </w:r>
      <w:r w:rsidR="009F189C">
        <w:fldChar w:fldCharType="end"/>
      </w:r>
      <w:r w:rsidR="00FA312B">
        <w:t>.</w:t>
      </w:r>
    </w:p>
    <w:p w14:paraId="279A5CA9" w14:textId="290CA5D9" w:rsidR="00F90CA8" w:rsidRDefault="00F90CA8" w:rsidP="00F90CA8">
      <w:pPr>
        <w:pStyle w:val="Heading1"/>
      </w:pPr>
      <w:r>
        <w:t>Anwendungen von Macht</w:t>
      </w:r>
    </w:p>
    <w:p w14:paraId="689BB61E" w14:textId="38A68B91" w:rsidR="00F90CA8" w:rsidRDefault="00F90CA8" w:rsidP="00F90CA8"/>
    <w:p w14:paraId="68451E61" w14:textId="675EE9BB" w:rsidR="00F90CA8" w:rsidRDefault="00863E80" w:rsidP="00F90CA8">
      <w:r w:rsidRPr="00863E80">
        <w:t xml:space="preserve">Was lässt sich also abschließend über die Dominanz der Distributed Leadership und dem Verhältnis zur </w:t>
      </w:r>
      <w:r w:rsidRPr="00863E80">
        <w:lastRenderedPageBreak/>
        <w:t xml:space="preserve">Macht sagen? Lakomski stellt fest, dass </w:t>
      </w:r>
      <w:r w:rsidR="00B91914">
        <w:t>«</w:t>
      </w:r>
      <w:r w:rsidRPr="00863E80">
        <w:t>selbst eine oberflächliche Sichtung neuerer Literatur über DL ziemlich deutlich macht, dass es ein Problem gibt</w:t>
      </w:r>
      <w:r w:rsidR="00677704">
        <w:t xml:space="preserve">» </w:t>
      </w:r>
      <w:r w:rsidR="00A67E75">
        <w:fldChar w:fldCharType="begin"/>
      </w:r>
      <w:r w:rsidR="00B84BF7">
        <w:instrText xml:space="preserve"> ADDIN EN.CITE &lt;EndNote&gt;&lt;Cite&gt;&lt;Author&gt;Lakomski&lt;/Author&gt;&lt;Year&gt;2008&lt;/Year&gt;&lt;RecNum&gt;1299&lt;/RecNum&gt;&lt;Pages&gt;161&lt;/Pages&gt;&lt;DisplayText&gt;(Lakomski 2008, 161)&lt;/DisplayText&gt;&lt;record&gt;&lt;rec-number&gt;1299&lt;/rec-number&gt;&lt;foreign-keys&gt;&lt;key app="EN" db-id="eze0zsr0nv0delepxxov9az5vzafdsdfzzrd" timestamp="1587475768"&gt;1299&lt;/key&gt;&lt;/foreign-keys&gt;&lt;ref-type name="Journal Article"&gt;17&lt;/ref-type&gt;&lt;contributors&gt;&lt;authors&gt;&lt;author&gt;Lakomski, Gabriele&lt;/author&gt;&lt;/authors&gt;&lt;/contributors&gt;&lt;titles&gt;&lt;title&gt;Functionally adequate but causally idle: w(h)ither distributed leadership?&lt;/title&gt;&lt;secondary-title&gt;Journal of Educational Administration&lt;/secondary-title&gt;&lt;/titles&gt;&lt;periodical&gt;&lt;full-title&gt;Journal of Educational Administration&lt;/full-title&gt;&lt;/periodical&gt;&lt;pages&gt;159&lt;/pages&gt;&lt;volume&gt;46&lt;/volume&gt;&lt;number&gt;159-171&lt;/number&gt;&lt;num-vols&gt;2&lt;/num-vols&gt;&lt;dates&gt;&lt;year&gt;2008&lt;/year&gt;&lt;/dates&gt;&lt;urls&gt;&lt;/urls&gt;&lt;/record&gt;&lt;/Cite&gt;&lt;/EndNote&gt;</w:instrText>
      </w:r>
      <w:r w:rsidR="00A67E75">
        <w:fldChar w:fldCharType="separate"/>
      </w:r>
      <w:r w:rsidR="00B84BF7">
        <w:rPr>
          <w:noProof/>
        </w:rPr>
        <w:t>(Lakomski 2008, 161)</w:t>
      </w:r>
      <w:r w:rsidR="00A67E75">
        <w:fldChar w:fldCharType="end"/>
      </w:r>
      <w:r w:rsidRPr="00863E80">
        <w:t>. Dieses Problem ist verschiedentlich analysiert worden</w:t>
      </w:r>
      <w:r w:rsidR="00E36D20">
        <w:t>.</w:t>
      </w:r>
      <w:r w:rsidRPr="00863E80">
        <w:t xml:space="preserve"> Kommentare bestätigen in erster Linie die konfuse Überschneidung mit anderen Theorien</w:t>
      </w:r>
      <w:r w:rsidR="008038EA">
        <w:t xml:space="preserve"> </w:t>
      </w:r>
      <w:r w:rsidR="00964423">
        <w:fldChar w:fldCharType="begin"/>
      </w:r>
      <w:r w:rsidR="00F6361B">
        <w:instrText xml:space="preserve"> ADDIN EN.CITE &lt;EndNote&gt;&lt;Cite&gt;&lt;Author&gt;Harris&lt;/Author&gt;&lt;Year&gt;2008&lt;/Year&gt;&lt;RecNum&gt;1293&lt;/RecNum&gt;&lt;DisplayText&gt;(Harris 2008, Woods and Gronn 2009)&lt;/DisplayText&gt;&lt;record&gt;&lt;rec-number&gt;1293&lt;/rec-number&gt;&lt;foreign-keys&gt;&lt;key app="EN" db-id="eze0zsr0nv0delepxxov9az5vzafdsdfzzrd" timestamp="1587475131"&gt;1293&lt;/key&gt;&lt;/foreign-keys&gt;&lt;ref-type name="Journal Article"&gt;17&lt;/ref-type&gt;&lt;contributors&gt;&lt;authors&gt;&lt;author&gt;Harris, Alma&lt;/author&gt;&lt;/authors&gt;&lt;/contributors&gt;&lt;titles&gt;&lt;title&gt;Distributed leadership: according to the evidence&lt;/title&gt;&lt;secondary-title&gt;Journal of Educational Administration&lt;/secondary-title&gt;&lt;/titles&gt;&lt;periodical&gt;&lt;full-title&gt;Journal of Educational Administration&lt;/full-title&gt;&lt;/periodical&gt;&lt;pages&gt;172-188&lt;/pages&gt;&lt;volume&gt;46&lt;/volume&gt;&lt;num-vols&gt;2&lt;/num-vols&gt;&lt;section&gt;172&lt;/section&gt;&lt;dates&gt;&lt;year&gt;2008&lt;/year&gt;&lt;/dates&gt;&lt;urls&gt;&lt;/urls&gt;&lt;/record&gt;&lt;/Cite&gt;&lt;Cite&gt;&lt;Author&gt;Woods&lt;/Author&gt;&lt;Year&gt;2009&lt;/Year&gt;&lt;RecNum&gt;1338&lt;/RecNum&gt;&lt;record&gt;&lt;rec-number&gt;1338&lt;/rec-number&gt;&lt;foreign-keys&gt;&lt;key app="EN" db-id="eze0zsr0nv0delepxxov9az5vzafdsdfzzrd" timestamp="1587549220"&gt;1338&lt;/key&gt;&lt;/foreign-keys&gt;&lt;ref-type name="Journal Article"&gt;17&lt;/ref-type&gt;&lt;contributors&gt;&lt;authors&gt;&lt;author&gt;Woods, Philip&lt;/author&gt;&lt;author&gt;Gronn, Peter&lt;/author&gt;&lt;/authors&gt;&lt;/contributors&gt;&lt;titles&gt;&lt;title&gt;Nurturing democracy: the contribution of distributed leadership to a democratic organizational landscape&lt;/title&gt;&lt;secondary-title&gt;Educational Management Administration &amp;amp; Leadership&lt;/secondary-title&gt;&lt;/titles&gt;&lt;periodical&gt;&lt;full-title&gt;Educational Management Administration &amp;amp; Leadership&lt;/full-title&gt;&lt;/periodical&gt;&lt;pages&gt;430-451&lt;/pages&gt;&lt;volume&gt;37&lt;/volume&gt;&lt;number&gt;4&lt;/number&gt;&lt;section&gt;430&lt;/section&gt;&lt;dates&gt;&lt;year&gt;2009&lt;/year&gt;&lt;/dates&gt;&lt;urls&gt;&lt;/urls&gt;&lt;/record&gt;&lt;/Cite&gt;&lt;/EndNote&gt;</w:instrText>
      </w:r>
      <w:r w:rsidR="00964423">
        <w:fldChar w:fldCharType="separate"/>
      </w:r>
      <w:r w:rsidR="00F6361B">
        <w:rPr>
          <w:noProof/>
        </w:rPr>
        <w:t xml:space="preserve">(Harris 2008, Woods </w:t>
      </w:r>
      <w:r w:rsidR="00DC2DF3">
        <w:rPr>
          <w:noProof/>
        </w:rPr>
        <w:t>und</w:t>
      </w:r>
      <w:r w:rsidR="00F6361B">
        <w:rPr>
          <w:noProof/>
        </w:rPr>
        <w:t xml:space="preserve"> Gronn 2009)</w:t>
      </w:r>
      <w:r w:rsidR="00964423">
        <w:fldChar w:fldCharType="end"/>
      </w:r>
      <w:r w:rsidRPr="00863E80">
        <w:t>. Kritischere Stimmen haben auf den politischen Nutzen von Distributed Leadership für die Einführung eines Mechanismus hingewiesen, mit dem sich die Mitarbeitenden bereitwillig einer neuen Weltordnung mit ständig zunehmender Arbeitsbelastung und Überwachung verschreiben</w:t>
      </w:r>
      <w:r w:rsidR="001D3274">
        <w:t xml:space="preserve"> </w:t>
      </w:r>
      <w:r w:rsidR="000F6A0D">
        <w:fldChar w:fldCharType="begin">
          <w:fldData xml:space="preserve">PEVuZE5vdGU+PENpdGU+PEF1dGhvcj5IYXRjaGVyPC9BdXRob3I+PFllYXI+MjAwNTwvWWVhcj48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=
</w:fldData>
        </w:fldChar>
      </w:r>
      <w:r w:rsidR="00484A31">
        <w:instrText xml:space="preserve"> ADDIN EN.CITE </w:instrText>
      </w:r>
      <w:r w:rsidR="00484A31">
        <w:fldChar w:fldCharType="begin">
          <w:fldData xml:space="preserve">PEVuZE5vdGU+PENpdGU+PEF1dGhvcj5IYXRjaGVyPC9BdXRob3I+PFllYXI+MjAwNTwvWWVhcj48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=
</w:fldData>
        </w:fldChar>
      </w:r>
      <w:r w:rsidR="00484A31">
        <w:instrText xml:space="preserve"> ADDIN EN.CITE.DATA </w:instrText>
      </w:r>
      <w:r w:rsidR="00484A31">
        <w:fldChar w:fldCharType="end"/>
      </w:r>
      <w:r w:rsidR="000F6A0D">
        <w:fldChar w:fldCharType="separate"/>
      </w:r>
      <w:r w:rsidR="00484A31">
        <w:rPr>
          <w:noProof/>
        </w:rPr>
        <w:t>(Hatcher 2005, Storey 2004, Youngs 2009)</w:t>
      </w:r>
      <w:r w:rsidR="000F6A0D">
        <w:fldChar w:fldCharType="end"/>
      </w:r>
      <w:r w:rsidRPr="00863E80">
        <w:t>. Hartley</w:t>
      </w:r>
      <w:r w:rsidR="004C561C">
        <w:t xml:space="preserve"> </w:t>
      </w:r>
      <w:r w:rsidRPr="00863E80">
        <w:t xml:space="preserve">behauptet, dass dies </w:t>
      </w:r>
      <w:r w:rsidR="00484A31">
        <w:t>«</w:t>
      </w:r>
      <w:r w:rsidRPr="00863E80">
        <w:t>kaum mehr sei als emanzipatorische Rhetori</w:t>
      </w:r>
      <w:r w:rsidR="00484A31">
        <w:t xml:space="preserve">k» </w:t>
      </w:r>
      <w:r w:rsidR="0053762E">
        <w:fldChar w:fldCharType="begin"/>
      </w:r>
      <w:r w:rsidR="004C561C">
        <w:instrText xml:space="preserve"> ADDIN EN.CITE &lt;EndNote&gt;&lt;Cite&gt;&lt;Author&gt;Hartley&lt;/Author&gt;&lt;Year&gt;2010&lt;/Year&gt;&lt;RecNum&gt;1296&lt;/RecNum&gt;&lt;Pages&gt;279&lt;/Pages&gt;&lt;DisplayText&gt;(Hartley 2010, 279)&lt;/DisplayText&gt;&lt;record&gt;&lt;rec-number&gt;1296&lt;/rec-number&gt;&lt;foreign-keys&gt;&lt;key app="EN" db-id="eze0zsr0nv0delepxxov9az5vzafdsdfzzrd" timestamp="1587475348"&gt;1296&lt;/key&gt;&lt;/foreign-keys&gt;&lt;ref-type name="Journal Article"&gt;17&lt;/ref-type&gt;&lt;contributors&gt;&lt;authors&gt;&lt;author&gt;Hartley, David&lt;/author&gt;&lt;/authors&gt;&lt;/contributors&gt;&lt;titles&gt;&lt;title&gt;Paradigms: how far does research in distributed leadership ‘stretch’?&lt;/title&gt;&lt;secondary-title&gt;Educational Management Administration &amp;amp; Leadership&lt;/secondary-title&gt;&lt;/titles&gt;&lt;periodical&gt;&lt;full-title&gt;Educational Management Administration &amp;amp; Leadership&lt;/full-title&gt;&lt;/periodical&gt;&lt;pages&gt;271-285&lt;/pages&gt;&lt;volume&gt;38&lt;/volume&gt;&lt;num-vols&gt;3&lt;/num-vols&gt;&lt;section&gt;271&lt;/section&gt;&lt;dates&gt;&lt;year&gt;2010&lt;/year&gt;&lt;/dates&gt;&lt;urls&gt;&lt;/urls&gt;&lt;/record&gt;&lt;/Cite&gt;&lt;/EndNote&gt;</w:instrText>
      </w:r>
      <w:r w:rsidR="0053762E">
        <w:fldChar w:fldCharType="separate"/>
      </w:r>
      <w:r w:rsidR="004C561C">
        <w:rPr>
          <w:noProof/>
        </w:rPr>
        <w:t>(Hartley 2010, 279)</w:t>
      </w:r>
      <w:r w:rsidR="0053762E">
        <w:fldChar w:fldCharType="end"/>
      </w:r>
      <w:r w:rsidRPr="00863E80">
        <w:t>. Aber Rhetorik spielt eine große Rolle.</w:t>
      </w:r>
    </w:p>
    <w:p w14:paraId="7412EF84" w14:textId="157B9C22" w:rsidR="00531783" w:rsidRDefault="00531783" w:rsidP="00F90CA8"/>
    <w:p w14:paraId="42217D86" w14:textId="3CF5A23E" w:rsidR="00531783" w:rsidRDefault="00531783" w:rsidP="00F90CA8">
      <w:r>
        <w:t>Distributed Leadership als</w:t>
      </w:r>
    </w:p>
    <w:p w14:paraId="365E0183" w14:textId="4F6CC206" w:rsidR="00531783" w:rsidRDefault="00531783" w:rsidP="00F90CA8"/>
    <w:p w14:paraId="1A5C4C4E" w14:textId="25180D3C" w:rsidR="00531783" w:rsidRDefault="002B5AB1" w:rsidP="00531783">
      <w:pPr>
        <w:pStyle w:val="ListParagraph"/>
        <w:numPr>
          <w:ilvl w:val="0"/>
          <w:numId w:val="17"/>
        </w:numPr>
      </w:pPr>
      <w:r>
        <w:t>e</w:t>
      </w:r>
      <w:r w:rsidR="00531783">
        <w:t xml:space="preserve">ine </w:t>
      </w:r>
      <w:r w:rsidR="002A3EFD">
        <w:t>Linse,</w:t>
      </w:r>
      <w:r w:rsidR="00531783">
        <w:t xml:space="preserve"> um die Komplexität </w:t>
      </w:r>
      <w:r w:rsidR="002A3EFD">
        <w:t>von Führung durch viele zu berücksichtigen</w:t>
      </w:r>
    </w:p>
    <w:p w14:paraId="084DD636" w14:textId="46DD996A" w:rsidR="002A3EFD" w:rsidRDefault="00181921" w:rsidP="00531783">
      <w:pPr>
        <w:pStyle w:val="ListParagraph"/>
        <w:numPr>
          <w:ilvl w:val="0"/>
          <w:numId w:val="17"/>
        </w:numPr>
      </w:pPr>
      <w:r>
        <w:t>u</w:t>
      </w:r>
      <w:r w:rsidR="002A3EFD">
        <w:t>nd Beschreib</w:t>
      </w:r>
      <w:r w:rsidR="000346B2">
        <w:t>en</w:t>
      </w:r>
      <w:r w:rsidR="002A3EFD">
        <w:t xml:space="preserve"> bzw. Vorschreiben von Praktike</w:t>
      </w:r>
      <w:r w:rsidR="000346B2">
        <w:t>n</w:t>
      </w:r>
    </w:p>
    <w:p w14:paraId="7B6A40B9" w14:textId="3AAE88EF" w:rsidR="002A3EFD" w:rsidRDefault="002A3EFD" w:rsidP="002A3EFD"/>
    <w:p w14:paraId="54C7FCA2" w14:textId="6AB23682" w:rsidR="002A3EFD" w:rsidRDefault="00EB05A9" w:rsidP="002A3EFD">
      <w:r>
        <w:t xml:space="preserve">sind beides Ausprägungen von dreidimensionaler Macht. </w:t>
      </w:r>
      <w:r w:rsidR="001D6E79" w:rsidRPr="001D6E79">
        <w:t xml:space="preserve">Für den Fall von Distributed Leadership als Linse kommt Hartley zu dem Schluss, dass </w:t>
      </w:r>
      <w:r w:rsidR="004E7A87">
        <w:t>«</w:t>
      </w:r>
      <w:r w:rsidR="001D6E79" w:rsidRPr="001D6E79">
        <w:t>die individuelle Führungskraft logischerweise keinen ontologischen Status, keine diskrete Persönlichkeit und keine Attribute hat</w:t>
      </w:r>
      <w:r w:rsidR="004E7A87">
        <w:t xml:space="preserve">» </w:t>
      </w:r>
      <w:r w:rsidR="00866E23">
        <w:fldChar w:fldCharType="begin"/>
      </w:r>
      <w:r w:rsidR="00EB67FD">
        <w:instrText xml:space="preserve"> ADDIN EN.CITE &lt;EndNote&gt;&lt;Cite&gt;&lt;Author&gt;Hartley&lt;/Author&gt;&lt;Year&gt;2010&lt;/Year&gt;&lt;RecNum&gt;1296&lt;/RecNum&gt;&lt;Pages&gt;279&lt;/Pages&gt;&lt;DisplayText&gt;(Hartley 2010, 279)&lt;/DisplayText&gt;&lt;record&gt;&lt;rec-number&gt;1296&lt;/rec-number&gt;&lt;foreign-keys&gt;&lt;key app="EN" db-id="eze0zsr0nv0delepxxov9az5vzafdsdfzzrd" timestamp="1587475348"&gt;1296&lt;/key&gt;&lt;/foreign-keys&gt;&lt;ref-type name="Journal Article"&gt;17&lt;/ref-type&gt;&lt;contributors&gt;&lt;authors&gt;&lt;author&gt;Hartley, David&lt;/author&gt;&lt;/authors&gt;&lt;/contributors&gt;&lt;titles&gt;&lt;title&gt;Paradigms: how far does research in distributed leadership ‘stretch’?&lt;/title&gt;&lt;secondary-title&gt;Educational Management Administration &amp;amp; Leadership&lt;/secondary-title&gt;&lt;/titles&gt;&lt;periodical&gt;&lt;full-title&gt;Educational Management Administration &amp;amp; Leadership&lt;/full-title&gt;&lt;/periodical&gt;&lt;pages&gt;271-285&lt;/pages&gt;&lt;volume&gt;38&lt;/volume&gt;&lt;num-vols&gt;3&lt;/num-vols&gt;&lt;section&gt;271&lt;/section&gt;&lt;dates&gt;&lt;year&gt;2010&lt;/year&gt;&lt;/dates&gt;&lt;urls&gt;&lt;/urls&gt;&lt;/record&gt;&lt;/Cite&gt;&lt;/EndNote&gt;</w:instrText>
      </w:r>
      <w:r w:rsidR="00866E23">
        <w:fldChar w:fldCharType="separate"/>
      </w:r>
      <w:r w:rsidR="00EB67FD">
        <w:rPr>
          <w:noProof/>
        </w:rPr>
        <w:t>(Hartley 2010, 279)</w:t>
      </w:r>
      <w:r w:rsidR="00866E23">
        <w:fldChar w:fldCharType="end"/>
      </w:r>
      <w:r w:rsidR="001D6E79" w:rsidRPr="001D6E79">
        <w:t xml:space="preserve">, wenn der Fokus auf der Interaktion zwischen Menschen und nicht auf dem Individuum liegt. Diese Art von Distributed Leadership treibt die Vorstellung von einem </w:t>
      </w:r>
      <w:r w:rsidR="00BC1FFD">
        <w:t>«</w:t>
      </w:r>
      <w:r w:rsidR="001D6E79" w:rsidRPr="001D6E79">
        <w:t>entkörperlichten Mitarbeitenden</w:t>
      </w:r>
      <w:r w:rsidR="00BC1FFD">
        <w:t xml:space="preserve">» </w:t>
      </w:r>
      <w:r w:rsidR="005A47E8">
        <w:fldChar w:fldCharType="begin"/>
      </w:r>
      <w:r w:rsidR="005C184E">
        <w:instrText xml:space="preserve"> ADDIN EN.CITE &lt;EndNote&gt;&lt;Cite&gt;&lt;Author&gt;Acker&lt;/Author&gt;&lt;Year&gt;1990&lt;/Year&gt;&lt;RecNum&gt;1261&lt;/RecNum&gt;&lt;Pages&gt;149&lt;/Pages&gt;&lt;DisplayText&gt;(Acker 1990, 149)&lt;/DisplayText&gt;&lt;record&gt;&lt;rec-number&gt;1261&lt;/rec-number&gt;&lt;foreign-keys&gt;&lt;key app="EN" db-id="eze0zsr0nv0delepxxov9az5vzafdsdfzzrd" timestamp="1587463431"&gt;1261&lt;/key&gt;&lt;/foreign-keys&gt;&lt;ref-type name="Journal Article"&gt;17&lt;/ref-type&gt;&lt;contributors&gt;&lt;authors&gt;&lt;author&gt;Acker, Joan&lt;/author&gt;&lt;/authors&gt;&lt;/contributors&gt;&lt;titles&gt;&lt;title&gt;Hierarchies, jobs, bodies: a theory of gendered organizations&lt;/title&gt;&lt;secondary-title&gt;Gender and Society&lt;/secondary-title&gt;&lt;/titles&gt;&lt;periodical&gt;&lt;full-title&gt;Gender and Society&lt;/full-title&gt;&lt;/periodical&gt;&lt;pages&gt;139-158&lt;/pages&gt;&lt;volume&gt;4&lt;/volume&gt;&lt;num-vols&gt;2&lt;/num-vols&gt;&lt;dates&gt;&lt;year&gt;1990&lt;/year&gt;&lt;/dates&gt;&lt;urls&gt;&lt;/urls&gt;&lt;/record&gt;&lt;/Cite&gt;&lt;/EndNote&gt;</w:instrText>
      </w:r>
      <w:r w:rsidR="005A47E8">
        <w:fldChar w:fldCharType="separate"/>
      </w:r>
      <w:r w:rsidR="005C184E">
        <w:rPr>
          <w:noProof/>
        </w:rPr>
        <w:t>(Acker 1990, 149)</w:t>
      </w:r>
      <w:r w:rsidR="005A47E8">
        <w:fldChar w:fldCharType="end"/>
      </w:r>
      <w:r w:rsidR="005C184E">
        <w:t xml:space="preserve"> </w:t>
      </w:r>
      <w:r w:rsidR="001D6E79" w:rsidRPr="001D6E79">
        <w:t>auf die Spitze. Fragen der Inklusion und Exklusion werden nicht angesprochen, da sie aus dem Bewusstsein ausgeblendet werden. Sie wurden aus dem kognitiven Skript herausgeschrieben. Vorschriften für Distributed Leadership reichen noch weiter und konstruieren aktiv eine Welt scheinbarer Offenheit und potentieller Gleichheit, der sich überzeugte Fürsprecher und Befürworterinnen anschliessen. Distributed Leadership mobilisiert die Voreingenommenheit, Gleichheit wahrzunehmen</w:t>
      </w:r>
      <w:r w:rsidR="004B52D8">
        <w:t xml:space="preserve"> </w:t>
      </w:r>
      <w:r w:rsidR="004B52D8">
        <w:fldChar w:fldCharType="begin"/>
      </w:r>
      <w:r w:rsidR="004B52D8">
        <w:instrText xml:space="preserve"> ADDIN EN.CITE &lt;EndNote&gt;&lt;Cite&gt;&lt;Author&gt;Bachrach&lt;/Author&gt;&lt;Year&gt;2002&lt;/Year&gt;&lt;RecNum&gt;1265&lt;/RecNum&gt;&lt;DisplayText&gt;(Bachrach and Barat 2002)&lt;/DisplayText&gt;&lt;record&gt;&lt;rec-number&gt;1265&lt;/rec-number&gt;&lt;foreign-keys&gt;&lt;key app="EN" db-id="eze0zsr0nv0delepxxov9az5vzafdsdfzzrd" timestamp="1587467077"&gt;1265&lt;/key&gt;&lt;/foreign-keys&gt;&lt;ref-type name="Book Section"&gt;5&lt;/ref-type&gt;&lt;contributors&gt;&lt;authors&gt;&lt;author&gt;Bachrach, Peter&lt;/author&gt;&lt;author&gt;Barat, Mortan&lt;/author&gt;&lt;/authors&gt;&lt;secondary-authors&gt;&lt;author&gt;Haugaard, Mark&lt;/author&gt;&lt;/secondary-authors&gt;&lt;/contributors&gt;&lt;titles&gt;&lt;title&gt;Two faces of power&lt;/title&gt;&lt;secondary-title&gt;Power: A Reader&lt;/secondary-title&gt;&lt;/titles&gt;&lt;pages&gt;28-36&lt;/pages&gt;&lt;dates&gt;&lt;year&gt;2002&lt;/year&gt;&lt;/dates&gt;&lt;pub-location&gt;Manchster&lt;/pub-location&gt;&lt;publisher&gt;Manchester University Press&lt;/publisher&gt;&lt;urls&gt;&lt;/urls&gt;&lt;/record&gt;&lt;/Cite&gt;&lt;/EndNote&gt;</w:instrText>
      </w:r>
      <w:r w:rsidR="004B52D8">
        <w:fldChar w:fldCharType="separate"/>
      </w:r>
      <w:r w:rsidR="004B52D8">
        <w:rPr>
          <w:noProof/>
        </w:rPr>
        <w:t xml:space="preserve">(Bachrach </w:t>
      </w:r>
      <w:r w:rsidR="00DC2DF3">
        <w:rPr>
          <w:noProof/>
        </w:rPr>
        <w:t>und</w:t>
      </w:r>
      <w:r w:rsidR="004B52D8">
        <w:rPr>
          <w:noProof/>
        </w:rPr>
        <w:t xml:space="preserve"> Barat 2002)</w:t>
      </w:r>
      <w:r w:rsidR="004B52D8">
        <w:fldChar w:fldCharType="end"/>
      </w:r>
      <w:r w:rsidR="001D6E79" w:rsidRPr="001D6E79">
        <w:t>.</w:t>
      </w:r>
    </w:p>
    <w:p w14:paraId="4E2D4850" w14:textId="77777777" w:rsidR="000F0DB7" w:rsidRDefault="000F0DB7" w:rsidP="002A3EFD"/>
    <w:p w14:paraId="0C33CABB" w14:textId="73F7F90C" w:rsidR="00640DE5" w:rsidRDefault="00F556DC" w:rsidP="002A3EFD">
      <w:r w:rsidRPr="00F556DC">
        <w:t xml:space="preserve">Manche mögen die empirische Grundlage für solche Schlussfolgerungen in Frage stellen. Allerdings </w:t>
      </w:r>
      <w:r w:rsidR="00B57FE8">
        <w:t>zeigt sich hier</w:t>
      </w:r>
      <w:r w:rsidRPr="00F556DC">
        <w:t xml:space="preserve"> ein anderes Problem. Wenn die These richtig und Distributed Leadership eine Manifestation dreidimensionaler Macht ist, wird die Art von Forschung, die Mitarbeitende befragt oder interviewt, wahrscheinlich Ergebnisse liefern, die im Einklang mit dem normativen Denken stehen, das durch diesen Einsatz von Macht hergestellt wird. Feministinnen und Feministen haben die Frage nach dem Stand der Erkenntnisse von denjenigen, die in bestimmte Überzeugungen und Werte sozialisiert sind, aufgeworfen </w:t>
      </w:r>
      <w:r w:rsidR="000122AD">
        <w:fldChar w:fldCharType="begin">
          <w:fldData xml:space="preserve">PEVuZE5vdGU+PENpdGU+PEF1dGhvcj5MdW1ieTwvQXV0aG9yPjxZZWFyPjIwMTM8L1llYXI+PFJl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==
</w:fldData>
        </w:fldChar>
      </w:r>
      <w:r w:rsidR="007E3C62">
        <w:instrText xml:space="preserve"> ADDIN EN.CITE </w:instrText>
      </w:r>
      <w:r w:rsidR="007E3C62">
        <w:fldChar w:fldCharType="begin">
          <w:fldData xml:space="preserve">PEVuZE5vdGU+PENpdGU+PEF1dGhvcj5MdW1ieTwvQXV0aG9yPjxZZWFyPjIwMTM8L1llYXI+PFJl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==
</w:fldData>
        </w:fldChar>
      </w:r>
      <w:r w:rsidR="007E3C62">
        <w:instrText xml:space="preserve"> ADDIN EN.CITE.DATA </w:instrText>
      </w:r>
      <w:r w:rsidR="007E3C62">
        <w:fldChar w:fldCharType="end"/>
      </w:r>
      <w:r w:rsidR="000122AD">
        <w:fldChar w:fldCharType="separate"/>
      </w:r>
      <w:r w:rsidR="007E3C62">
        <w:rPr>
          <w:noProof/>
        </w:rPr>
        <w:t xml:space="preserve">(Lumby </w:t>
      </w:r>
      <w:r w:rsidR="00DC2DF3">
        <w:rPr>
          <w:noProof/>
        </w:rPr>
        <w:t>und</w:t>
      </w:r>
      <w:r w:rsidR="007E3C62">
        <w:rPr>
          <w:noProof/>
        </w:rPr>
        <w:t xml:space="preserve"> Azaola 2013, Mahmood 2001, Nussbaum 2003)</w:t>
      </w:r>
      <w:r w:rsidR="000122AD">
        <w:fldChar w:fldCharType="end"/>
      </w:r>
      <w:r w:rsidR="007E3C62">
        <w:t xml:space="preserve">. </w:t>
      </w:r>
      <w:r w:rsidRPr="00F556DC">
        <w:t>Im Gegensatz dazu hat die Forschung zur Führung im Bildungswesen die Selbstauskunft</w:t>
      </w:r>
      <w:r w:rsidR="00645A66">
        <w:t xml:space="preserve"> der befragten Personen</w:t>
      </w:r>
      <w:r w:rsidRPr="00F556DC">
        <w:t xml:space="preserve">, ob aus Interviews oder Umfragedaten, häufig unproblematisch behandelt </w:t>
      </w:r>
      <w:r w:rsidR="006D6D94">
        <w:fldChar w:fldCharType="begin"/>
      </w:r>
      <w:r w:rsidR="006D6D94">
        <w:instrText xml:space="preserve"> ADDIN EN.CITE &lt;EndNote&gt;&lt;Cite&gt;&lt;Author&gt;Lumby&lt;/Author&gt;&lt;Year&gt;2010&lt;/Year&gt;&lt;RecNum&gt;1304&lt;/RecNum&gt;&lt;DisplayText&gt;(Lumby and Morrison 2010)&lt;/DisplayText&gt;&lt;record&gt;&lt;rec-number&gt;1304&lt;/rec-number&gt;&lt;foreign-keys&gt;&lt;key app="EN" db-id="eze0zsr0nv0delepxxov9az5vzafdsdfzzrd" timestamp="1587476379"&gt;1304&lt;/key&gt;&lt;/foreign-keys&gt;&lt;ref-type name="Journal Article"&gt;17&lt;/ref-type&gt;&lt;contributors&gt;&lt;authors&gt;&lt;author&gt;Lumby, Jack&lt;/author&gt;&lt;author&gt;Morrison, Marlene&lt;/author&gt;&lt;/authors&gt;&lt;/contributors&gt;&lt;titles&gt;&lt;title&gt;Leadership and diversity: theory and research&lt;/title&gt;&lt;secondary-title&gt;School Leadership &amp;amp; Management&lt;/secondary-title&gt;&lt;/titles&gt;&lt;periodical&gt;&lt;full-title&gt;School Leadership &amp;amp; Management&lt;/full-title&gt;&lt;/periodical&gt;&lt;pages&gt;283-293&lt;/pages&gt;&lt;volume&gt;30&lt;/volume&gt;&lt;num-vols&gt;1&lt;/num-vols&gt;&lt;section&gt;283&lt;/section&gt;&lt;dates&gt;&lt;year&gt;2010&lt;/year&gt;&lt;/dates&gt;&lt;urls&gt;&lt;/urls&gt;&lt;/record&gt;&lt;/Cite&gt;&lt;/EndNote&gt;</w:instrText>
      </w:r>
      <w:r w:rsidR="006D6D94">
        <w:fldChar w:fldCharType="separate"/>
      </w:r>
      <w:r w:rsidR="006D6D94">
        <w:rPr>
          <w:noProof/>
        </w:rPr>
        <w:t xml:space="preserve">(Lumby </w:t>
      </w:r>
      <w:r w:rsidR="00DC2DF3">
        <w:rPr>
          <w:noProof/>
        </w:rPr>
        <w:t>und</w:t>
      </w:r>
      <w:r w:rsidR="006D6D94">
        <w:rPr>
          <w:noProof/>
        </w:rPr>
        <w:t xml:space="preserve"> Morrison 2010)</w:t>
      </w:r>
      <w:r w:rsidR="006D6D94">
        <w:fldChar w:fldCharType="end"/>
      </w:r>
      <w:r w:rsidRPr="00F556DC">
        <w:t xml:space="preserve">. Beispielsweise befragten Hallinger und Heck (2010) Mitarbeitende, um die Auswirkungen von Distributed Leadership zu untersuchen, und stellten eine Reihe von Fragen zum Thema </w:t>
      </w:r>
      <w:r w:rsidR="00F63285">
        <w:t>«</w:t>
      </w:r>
      <w:r w:rsidRPr="00F556DC">
        <w:t xml:space="preserve">Inwieweit </w:t>
      </w:r>
      <w:r w:rsidR="007521F1">
        <w:t>hat die</w:t>
      </w:r>
      <w:r w:rsidRPr="00F556DC">
        <w:t xml:space="preserve"> Schulleitung . . .</w:t>
      </w:r>
      <w:r w:rsidR="00F63285">
        <w:t xml:space="preserve">» </w:t>
      </w:r>
      <w:r w:rsidR="002530D9">
        <w:fldChar w:fldCharType="begin"/>
      </w:r>
      <w:r w:rsidR="00C40D97">
        <w:instrText xml:space="preserve"> ADDIN EN.CITE &lt;EndNote&gt;&lt;Cite&gt;&lt;Author&gt;Hallinger&lt;/Author&gt;&lt;Year&gt;2010&lt;/Year&gt;&lt;RecNum&gt;1290&lt;/RecNum&gt;&lt;Pages&gt;873&lt;/Pages&gt;&lt;DisplayText&gt;(Hallinger and Heck 2010, 873)&lt;/DisplayText&gt;&lt;record&gt;&lt;rec-number&gt;1290&lt;/rec-number&gt;&lt;foreign-keys&gt;&lt;key app="EN" db-id="eze0zsr0nv0delepxxov9az5vzafdsdfzzrd" timestamp="1587474891"&gt;1290&lt;/key&gt;&lt;/foreign-keys&gt;&lt;ref-type name="Journal Article"&gt;17&lt;/ref-type&gt;&lt;contributors&gt;&lt;authors&gt;&lt;author&gt;Hallinger, Philip&lt;/author&gt;&lt;author&gt;Heck, Ronald H.&lt;/author&gt;&lt;/authors&gt;&lt;/contributors&gt;&lt;titles&gt;&lt;title&gt;Collaborative leadership and school improvement: understanding the impact on school capacity and student learning&lt;/title&gt;&lt;secondary-title&gt;School Leadership &amp;amp; Management&lt;/secondary-title&gt;&lt;/titles&gt;&lt;periodical&gt;&lt;full-title&gt;School Leadership &amp;amp; Management&lt;/full-title&gt;&lt;/periodical&gt;&lt;pages&gt;95-110&lt;/pages&gt;&lt;volume&gt;30&lt;/volume&gt;&lt;num-vols&gt;2&lt;/num-vols&gt;&lt;section&gt;95&lt;/section&gt;&lt;dates&gt;&lt;year&gt;2010&lt;/year&gt;&lt;/dates&gt;&lt;urls&gt;&lt;/urls&gt;&lt;/record&gt;&lt;/Cite&gt;&lt;/EndNote&gt;</w:instrText>
      </w:r>
      <w:r w:rsidR="002530D9">
        <w:fldChar w:fldCharType="separate"/>
      </w:r>
      <w:r w:rsidR="00C40D97">
        <w:rPr>
          <w:noProof/>
        </w:rPr>
        <w:t xml:space="preserve">(Hallinger </w:t>
      </w:r>
      <w:r w:rsidR="00DC2DF3">
        <w:rPr>
          <w:noProof/>
        </w:rPr>
        <w:t>und</w:t>
      </w:r>
      <w:r w:rsidR="00C40D97">
        <w:rPr>
          <w:noProof/>
        </w:rPr>
        <w:t xml:space="preserve"> Heck 2010, 873)</w:t>
      </w:r>
      <w:r w:rsidR="002530D9">
        <w:fldChar w:fldCharType="end"/>
      </w:r>
      <w:r w:rsidR="00AC1665">
        <w:t>.</w:t>
      </w:r>
      <w:r w:rsidRPr="00F556DC">
        <w:t xml:space="preserve"> Wenn Fragen der Ausgrenzung und des ungleichen Zugangs zu Macht und Führung aus dem Denken ausgeklammert worden sind, ist es unwahrscheinlich, dass diese Fragen in den Forschungsergebnissen auftauchen. Es ist notwendig, sich mit Methoden zu befassen, um </w:t>
      </w:r>
      <w:r w:rsidR="00D2397A">
        <w:t>«</w:t>
      </w:r>
      <w:r w:rsidRPr="00F556DC">
        <w:t>Konflikte an die Oberfläche zu bringen, die nicht stattfinden, und latente Erfahrungen herauszuholen, die übersehen werden</w:t>
      </w:r>
      <w:r w:rsidR="00B7752F">
        <w:t xml:space="preserve">» </w:t>
      </w:r>
      <w:r w:rsidR="00252015">
        <w:fldChar w:fldCharType="begin"/>
      </w:r>
      <w:r w:rsidR="009917E3">
        <w:instrText xml:space="preserve"> ADDIN EN.CITE &lt;EndNote&gt;&lt;Cite&gt;&lt;Author&gt;Deetz&lt;/Author&gt;&lt;Year&gt;2000&lt;/Year&gt;&lt;RecNum&gt;1277&lt;/RecNum&gt;&lt;Pages&gt;160&lt;/Pages&gt;&lt;DisplayText&gt;(Deetz 2000, 160)&lt;/DisplayText&gt;&lt;record&gt;&lt;rec-number&gt;1277&lt;/rec-number&gt;&lt;foreign-keys&gt;&lt;key app="EN" db-id="eze0zsr0nv0delepxxov9az5vzafdsdfzzrd" timestamp="1587468368"&gt;1277&lt;/key&gt;&lt;/foreign-keys&gt;&lt;ref-type name="Book Section"&gt;5&lt;/ref-type&gt;&lt;contributors&gt;&lt;authors&gt;&lt;author&gt;Deetz, Stan&lt;/author&gt;&lt;/authors&gt;&lt;secondary-authors&gt;&lt;author&gt;Grint, Keith&lt;/author&gt;&lt;/secondary-authors&gt;&lt;/contributors&gt;&lt;titles&gt;&lt;title&gt;Discipline&lt;/title&gt;&lt;secondary-title&gt;Work and Society&lt;/secondary-title&gt;&lt;/titles&gt;&lt;pages&gt;142-162&lt;/pages&gt;&lt;dates&gt;&lt;year&gt;2000&lt;/year&gt;&lt;/dates&gt;&lt;pub-location&gt;Cambridge&lt;/pub-location&gt;&lt;publisher&gt;Polity&lt;/publisher&gt;&lt;urls&gt;&lt;/urls&gt;&lt;/record&gt;&lt;/Cite&gt;&lt;/EndNote&gt;</w:instrText>
      </w:r>
      <w:r w:rsidR="00252015">
        <w:fldChar w:fldCharType="separate"/>
      </w:r>
      <w:r w:rsidR="009917E3">
        <w:rPr>
          <w:noProof/>
        </w:rPr>
        <w:t>(Deetz 2000, 160)</w:t>
      </w:r>
      <w:r w:rsidR="00252015">
        <w:fldChar w:fldCharType="end"/>
      </w:r>
      <w:r w:rsidRPr="00F556DC">
        <w:t xml:space="preserve">. </w:t>
      </w:r>
      <w:r w:rsidR="00844E3B">
        <w:t xml:space="preserve">Das Akzeptieren dieser Notwendigkeit wird sich bei Organisationen, </w:t>
      </w:r>
      <w:r w:rsidR="00B56AC9">
        <w:t xml:space="preserve">die viel in die </w:t>
      </w:r>
      <w:r w:rsidR="003E52B9">
        <w:t>Verbreitung von Distributed Leadership inve</w:t>
      </w:r>
      <w:r w:rsidR="00C655FB">
        <w:t xml:space="preserve">stiert haben, </w:t>
      </w:r>
      <w:r w:rsidR="00B23324">
        <w:t xml:space="preserve">und bei Personen, deren berufliche Identität in ähnlicher Weise mit Distributed Leadership verbunden ist, </w:t>
      </w:r>
      <w:r w:rsidR="005D1C3B" w:rsidRPr="005D1C3B">
        <w:t>sich als eine gewaltige Barriere erweisen</w:t>
      </w:r>
      <w:r w:rsidRPr="00F556DC">
        <w:t>. Forschung und Praxis ernten Belohnung und Zustimmung dafür, dass sie im Spiel bleiben und nicht, weil sie die Beschaffenheit des Spielfelds selbst in Frage stellen</w:t>
      </w:r>
      <w:r w:rsidR="006B1469">
        <w:t xml:space="preserve"> </w:t>
      </w:r>
      <w:r w:rsidR="00A73B85">
        <w:fldChar w:fldCharType="begin"/>
      </w:r>
      <w:r w:rsidR="001F3C34">
        <w:instrText xml:space="preserve"> ADDIN EN.CITE &lt;EndNote&gt;&lt;Cite&gt;&lt;Author&gt;Flessa&lt;/Author&gt;&lt;Year&gt;2009&lt;/Year&gt;&lt;RecNum&gt;1280&lt;/RecNum&gt;&lt;DisplayText&gt;(Flessa 2009, Morrison 2012)&lt;/DisplayText&gt;&lt;record&gt;&lt;rec-number&gt;1280&lt;/rec-number&gt;&lt;foreign-keys&gt;&lt;key app="EN" db-id="eze0zsr0nv0delepxxov9az5vzafdsdfzzrd" timestamp="1587468601"&gt;1280&lt;/key&gt;&lt;/foreign-keys&gt;&lt;ref-type name="Journal Article"&gt;17&lt;/ref-type&gt;&lt;contributors&gt;&lt;authors&gt;&lt;author&gt;Flessa, Joseph&lt;/author&gt;&lt;/authors&gt;&lt;/contributors&gt;&lt;titles&gt;&lt;title&gt;Educational micropolitics and distributed leadership&lt;/title&gt;&lt;secondary-title&gt;Peabody Journal of Education&lt;/secondary-title&gt;&lt;/titles&gt;&lt;periodical&gt;&lt;full-title&gt;Peabody Journal of Education&lt;/full-title&gt;&lt;/periodical&gt;&lt;pages&gt;331-349&lt;/pages&gt;&lt;volume&gt;84&lt;/volume&gt;&lt;num-vols&gt;3&lt;/num-vols&gt;&lt;section&gt;331&lt;/section&gt;&lt;dates&gt;&lt;year&gt;2009&lt;/year&gt;&lt;/dates&gt;&lt;urls&gt;&lt;/urls&gt;&lt;/record&gt;&lt;/Cite&gt;&lt;Cite&gt;&lt;Author&gt;Morrison&lt;/Author&gt;&lt;Year&gt;2012&lt;/Year&gt;&lt;RecNum&gt;1316&lt;/RecNum&gt;&lt;record&gt;&lt;rec-number&gt;1316&lt;/rec-number&gt;&lt;foreign-keys&gt;&lt;key app="EN" db-id="eze0zsr0nv0delepxxov9az5vzafdsdfzzrd" timestamp="1587477538"&gt;1316&lt;/key&gt;&lt;/foreign-keys&gt;&lt;ref-type name="Conference Paper"&gt;47&lt;/ref-type&gt;&lt;contributors&gt;&lt;authors&gt;&lt;author&gt;Morrison, Marlene&lt;/author&gt;&lt;/authors&gt;&lt;/contributors&gt;&lt;titles&gt;&lt;title&gt;Banality in leadership research and the demise of the public intellectual: confronting acquiescence in an era of the ‘eduwonk’&lt;/title&gt;&lt;secondary-title&gt;BELMAS Conference 2012, 20–22 July&lt;/secondary-title&gt;&lt;/titles&gt;&lt;dates&gt;&lt;year&gt;2012&lt;/year&gt;&lt;/dates&gt;&lt;pub-location&gt;Manchester UK&lt;/pub-location&gt;&lt;urls&gt;&lt;/urls&gt;&lt;/record&gt;&lt;/Cite&gt;&lt;/EndNote&gt;</w:instrText>
      </w:r>
      <w:r w:rsidR="00A73B85">
        <w:fldChar w:fldCharType="separate"/>
      </w:r>
      <w:r w:rsidR="001F3C34">
        <w:rPr>
          <w:noProof/>
        </w:rPr>
        <w:t>(Flessa 2009, Morrison 2012)</w:t>
      </w:r>
      <w:r w:rsidR="00A73B85">
        <w:fldChar w:fldCharType="end"/>
      </w:r>
      <w:r w:rsidR="001F3C34">
        <w:t>.</w:t>
      </w:r>
    </w:p>
    <w:p w14:paraId="0D45E52A" w14:textId="2AF00573" w:rsidR="004B1697" w:rsidRDefault="004B1697" w:rsidP="002A3EFD"/>
    <w:p w14:paraId="550DD5AE" w14:textId="271C4EA7" w:rsidR="004B1697" w:rsidRDefault="004B1697" w:rsidP="004B1697">
      <w:pPr>
        <w:pStyle w:val="Heading1"/>
      </w:pPr>
      <w:r>
        <w:lastRenderedPageBreak/>
        <w:t>Die Politik von Distributed Leadership</w:t>
      </w:r>
    </w:p>
    <w:p w14:paraId="040221D5" w14:textId="60D88E97" w:rsidR="004B1697" w:rsidRDefault="004B1697" w:rsidP="002A3EFD"/>
    <w:p w14:paraId="65026428" w14:textId="77777777" w:rsidR="00FD35D1" w:rsidRDefault="007D39A8" w:rsidP="002A3EFD">
      <w:r w:rsidRPr="007D39A8">
        <w:t xml:space="preserve">Der Artikel hat argumentiert, dass Distributed Leadership, obwohl ursprünglich nur als eine Linse zum besseren Verständnis von Führung </w:t>
      </w:r>
      <w:r w:rsidR="00FD35D1">
        <w:t>gedacht</w:t>
      </w:r>
      <w:r w:rsidRPr="007D39A8">
        <w:t xml:space="preserve">, sich zu einer Theorie und häufig vorgeschriebenen Praxis entwickelt hat, </w:t>
      </w:r>
      <w:r w:rsidR="00FD35D1">
        <w:t>welche</w:t>
      </w:r>
      <w:r w:rsidRPr="007D39A8">
        <w:t xml:space="preserve"> eine apolitische Phantasiewelt fördert, in der angeblich mehr Mitarbeitende ermächtigt werden, die Kontrolle über ihre Tätigkeit </w:t>
      </w:r>
      <w:r w:rsidR="00FD35D1">
        <w:t xml:space="preserve">zu </w:t>
      </w:r>
      <w:r w:rsidRPr="007D39A8">
        <w:t xml:space="preserve">haben und Zugang zu einem breiteren Spektrum an Möglichkeiten </w:t>
      </w:r>
      <w:r w:rsidR="00FD35D1">
        <w:t xml:space="preserve">zu </w:t>
      </w:r>
      <w:r w:rsidRPr="007D39A8">
        <w:t xml:space="preserve">erhalten. Der Artikel hat angedeutet, dass es kaum Belege dafür gibt, dass Distributed Leadership solche Erfolge erzielt. </w:t>
      </w:r>
    </w:p>
    <w:p w14:paraId="704CD56A" w14:textId="77777777" w:rsidR="00FD35D1" w:rsidRDefault="00FD35D1" w:rsidP="002A3EFD"/>
    <w:p w14:paraId="6EE3291E" w14:textId="41E58503" w:rsidR="004B1697" w:rsidRDefault="007D39A8" w:rsidP="002A3EFD">
      <w:r w:rsidRPr="007D39A8">
        <w:t>Das Ziel des Artikels war es, die Dominanz von Distributed Leadership zu erklären</w:t>
      </w:r>
      <w:r w:rsidR="00FD35D1">
        <w:t>.</w:t>
      </w:r>
      <w:r w:rsidRPr="007D39A8">
        <w:t xml:space="preserve"> Popper </w:t>
      </w:r>
      <w:r w:rsidR="00FD35D1">
        <w:fldChar w:fldCharType="begin"/>
      </w:r>
      <w:r w:rsidR="00FD35D1">
        <w:instrText xml:space="preserve"> ADDIN EN.CITE &lt;EndNote&gt;&lt;Cite ExcludeAuth="1"&gt;&lt;Author&gt;Popper&lt;/Author&gt;&lt;Year&gt;2002&lt;/Year&gt;&lt;RecNum&gt;1327&lt;/RecNum&gt;&lt;DisplayText&gt;(2002)&lt;/DisplayText&gt;&lt;record&gt;&lt;rec-number&gt;1327&lt;/rec-number&gt;&lt;foreign-keys&gt;&lt;key app="EN" db-id="eze0zsr0nv0delepxxov9az5vzafdsdfzzrd" timestamp="1587488622"&gt;1327&lt;/key&gt;&lt;/foreign-keys&gt;&lt;ref-type name="Book"&gt;6&lt;/ref-type&gt;&lt;contributors&gt;&lt;authors&gt;&lt;author&gt;Popper, Karl&lt;/author&gt;&lt;/authors&gt;&lt;/contributors&gt;&lt;titles&gt;&lt;title&gt;The Logic of Scientific Discovery&lt;/title&gt;&lt;/titles&gt;&lt;dates&gt;&lt;year&gt;2002&lt;/year&gt;&lt;/dates&gt;&lt;pub-location&gt;London&lt;/pub-location&gt;&lt;publisher&gt;Harper &amp;amp; Row&lt;/publisher&gt;&lt;urls&gt;&lt;/urls&gt;&lt;/record&gt;&lt;/Cite&gt;&lt;/EndNote&gt;</w:instrText>
      </w:r>
      <w:r w:rsidR="00FD35D1">
        <w:fldChar w:fldCharType="separate"/>
      </w:r>
      <w:r w:rsidR="00FD35D1">
        <w:rPr>
          <w:noProof/>
        </w:rPr>
        <w:t>(2002)</w:t>
      </w:r>
      <w:r w:rsidR="00FD35D1">
        <w:fldChar w:fldCharType="end"/>
      </w:r>
      <w:r w:rsidRPr="007D39A8">
        <w:t xml:space="preserve"> schlug vor, dass die Wissenschaft nicht durch logisches Denken voranschreitet, sondern durch eine Art Überleben der stärksten Theorie. Distributed Leadership hat sich als bemerkenswert passend und angepasst an die Bedürfnisse des schulischen Umfelds zu Beginn des 21. Jahrhunderts erwiesen</w:t>
      </w:r>
      <w:r w:rsidR="00FD35D1">
        <w:t>. Dies</w:t>
      </w:r>
      <w:r w:rsidRPr="007D39A8">
        <w:t xml:space="preserve"> sowohl bei der Anpassung des Personals an die neoliberalen Bedingungen am Arbeitsplatz als auch als Teil einer viel längeren</w:t>
      </w:r>
      <w:r w:rsidR="00FD35D1">
        <w:t>, beunruhigenden Neigung</w:t>
      </w:r>
      <w:r w:rsidRPr="007D39A8">
        <w:t xml:space="preserve"> zugrunde liegende Machtstrukturen aus dem Denken herauszuschreiben. Entgegen der in der Literatur vertretenen Meinung, dass die Macht umverteilt wird, hat der übliche Gebrauch von episodischer Handlungsfähigkeit durch die Autoritätspersonen ebenso Bestand wie subtilere Formen der zwei- und dreidimensionalen Macht.</w:t>
      </w:r>
    </w:p>
    <w:p w14:paraId="58A2E7F6" w14:textId="7CA99EC2" w:rsidR="00A34C1F" w:rsidRDefault="00A34C1F" w:rsidP="002A3EFD"/>
    <w:p w14:paraId="16CD6358" w14:textId="5750C741" w:rsidR="001F33A5" w:rsidRDefault="00A34C1F" w:rsidP="002A3EFD">
      <w:r w:rsidRPr="00A34C1F">
        <w:t xml:space="preserve">Dieser Artikel hat eine kritische Haltung eingenommen als Gegenpol zu dem relativ umfangreichen normativen Werk, das Distributed Leadership fördert. Die Theorie ist in gewisser Weise ein leichtes Ziel. Ihre unübersichtlichen Überschneidungen mit bisherigen Theorien, widersprüchlichen Formulierungen und utopischen Darstellungen sind offensichtlich. </w:t>
      </w:r>
      <w:r w:rsidR="00F51EB9" w:rsidRPr="00F51EB9">
        <w:t>Das soll nicht</w:t>
      </w:r>
      <w:r w:rsidR="00F51EB9">
        <w:t xml:space="preserve"> dazu führen, dass Forschende ihre Macht, Ungleichheit zu erzeugen, unterschätzen. </w:t>
      </w:r>
      <w:r w:rsidRPr="00A34C1F">
        <w:t xml:space="preserve">Sie ist nicht wenig mehr als Rhetorik </w:t>
      </w:r>
      <w:r w:rsidR="00F51EB9">
        <w:fldChar w:fldCharType="begin"/>
      </w:r>
      <w:r w:rsidR="00F51EB9">
        <w:instrText xml:space="preserve"> ADDIN EN.CITE &lt;EndNote&gt;&lt;Cite&gt;&lt;Author&gt;Hartley&lt;/Author&gt;&lt;Year&gt;2010&lt;/Year&gt;&lt;RecNum&gt;1296&lt;/RecNum&gt;&lt;DisplayText&gt;(Hartley 2010)&lt;/DisplayText&gt;&lt;record&gt;&lt;rec-number&gt;1296&lt;/rec-number&gt;&lt;foreign-keys&gt;&lt;key app="EN" db-id="eze0zsr0nv0delepxxov9az5vzafdsdfzzrd" timestamp="1587475348"&gt;1296&lt;/key&gt;&lt;/foreign-keys&gt;&lt;ref-type name="Journal Article"&gt;17&lt;/ref-type&gt;&lt;contributors&gt;&lt;authors&gt;&lt;author&gt;Hartley, David&lt;/author&gt;&lt;/authors&gt;&lt;/contributors&gt;&lt;titles&gt;&lt;title&gt;Paradigms: how far does research in distributed leadership ‘stretch’?&lt;/title&gt;&lt;secondary-title&gt;Educational Management Administration &amp;amp; Leadership&lt;/secondary-title&gt;&lt;/titles&gt;&lt;periodical&gt;&lt;full-title&gt;Educational Management Administration &amp;amp; Leadership&lt;/full-title&gt;&lt;/periodical&gt;&lt;pages&gt;271-285&lt;/pages&gt;&lt;volume&gt;38&lt;/volume&gt;&lt;num-vols&gt;3&lt;/num-vols&gt;&lt;section&gt;271&lt;/section&gt;&lt;dates&gt;&lt;year&gt;2010&lt;/year&gt;&lt;/dates&gt;&lt;urls&gt;&lt;/urls&gt;&lt;/record&gt;&lt;/Cite&gt;&lt;/EndNote&gt;</w:instrText>
      </w:r>
      <w:r w:rsidR="00F51EB9">
        <w:fldChar w:fldCharType="separate"/>
      </w:r>
      <w:r w:rsidR="00F51EB9">
        <w:rPr>
          <w:noProof/>
        </w:rPr>
        <w:t>(Hartley 2010)</w:t>
      </w:r>
      <w:r w:rsidR="00F51EB9">
        <w:fldChar w:fldCharType="end"/>
      </w:r>
      <w:r w:rsidRPr="00A34C1F">
        <w:t xml:space="preserve">; sie ist weitaus tückischer. Arendt </w:t>
      </w:r>
      <w:r w:rsidR="00F51EB9">
        <w:fldChar w:fldCharType="begin"/>
      </w:r>
      <w:r w:rsidR="00F51EB9">
        <w:instrText xml:space="preserve"> ADDIN EN.CITE &lt;EndNote&gt;&lt;Cite ExcludeAuth="1"&gt;&lt;Author&gt;Arendt&lt;/Author&gt;&lt;Year&gt;1970&lt;/Year&gt;&lt;RecNum&gt;1264&lt;/RecNum&gt;&lt;DisplayText&gt;(1970)&lt;/DisplayText&gt;&lt;record&gt;&lt;rec-number&gt;1264&lt;/rec-number&gt;&lt;foreign-keys&gt;&lt;key app="EN" db-id="eze0zsr0nv0delepxxov9az5vzafdsdfzzrd" timestamp="1587466943"&gt;1264&lt;/key&gt;&lt;/foreign-keys&gt;&lt;ref-type name="Book"&gt;6&lt;/ref-type&gt;&lt;contributors&gt;&lt;authors&gt;&lt;author&gt;Arendt, Hannah&lt;/author&gt;&lt;/authors&gt;&lt;/contributors&gt;&lt;titles&gt;&lt;title&gt;On Violence&lt;/title&gt;&lt;/titles&gt;&lt;dates&gt;&lt;year&gt;1970&lt;/year&gt;&lt;/dates&gt;&lt;pub-location&gt;London&lt;/pub-location&gt;&lt;publisher&gt;Allen Lane&lt;/publisher&gt;&lt;urls&gt;&lt;/urls&gt;&lt;/record&gt;&lt;/Cite&gt;&lt;/EndNote&gt;</w:instrText>
      </w:r>
      <w:r w:rsidR="00F51EB9">
        <w:fldChar w:fldCharType="separate"/>
      </w:r>
      <w:r w:rsidR="00F51EB9">
        <w:rPr>
          <w:noProof/>
        </w:rPr>
        <w:t>(1970)</w:t>
      </w:r>
      <w:r w:rsidR="00F51EB9">
        <w:fldChar w:fldCharType="end"/>
      </w:r>
      <w:r w:rsidR="00F51EB9">
        <w:t xml:space="preserve"> </w:t>
      </w:r>
      <w:r w:rsidRPr="00A34C1F">
        <w:t>argumentierte, dass das Fortbestehen ungleicher und ungerechter Systeme in banalen, alltäglichen Entscheidungen liegt</w:t>
      </w:r>
      <w:r w:rsidR="00F51EB9">
        <w:t>:</w:t>
      </w:r>
      <w:r w:rsidRPr="00A34C1F">
        <w:t xml:space="preserve"> nicht kritisch zu denken, sich wohl zu fühlen und sich den aktuellen Mehrheitsentscheidungen anzuschließen. </w:t>
      </w:r>
      <w:r w:rsidR="00F51EB9" w:rsidRPr="00F51EB9">
        <w:t xml:space="preserve">Nachdem die </w:t>
      </w:r>
      <w:r w:rsidR="00DC2DF3">
        <w:t xml:space="preserve">Frage von Macht in Distributed Leadership untersucht wurde, können die Worte von </w:t>
      </w:r>
      <w:r w:rsidR="00DC2DF3" w:rsidRPr="00A34C1F">
        <w:t xml:space="preserve">Arendt </w:t>
      </w:r>
      <w:r w:rsidR="00DC2DF3">
        <w:fldChar w:fldCharType="begin"/>
      </w:r>
      <w:r w:rsidR="00DC2DF3">
        <w:instrText xml:space="preserve"> ADDIN EN.CITE &lt;EndNote&gt;&lt;Cite ExcludeAuth="1"&gt;&lt;Author&gt;Arendt&lt;/Author&gt;&lt;Year&gt;1958&lt;/Year&gt;&lt;RecNum&gt;1263&lt;/RecNum&gt;&lt;DisplayText&gt;(1958)&lt;/DisplayText&gt;&lt;record&gt;&lt;rec-number&gt;1263&lt;/rec-number&gt;&lt;foreign-keys&gt;&lt;key app="EN" db-id="eze0zsr0nv0delepxxov9az5vzafdsdfzzrd" timestamp="1587466910"&gt;1263&lt;/key&gt;&lt;/foreign-keys&gt;&lt;ref-type name="Book"&gt;6&lt;/ref-type&gt;&lt;contributors&gt;&lt;authors&gt;&lt;author&gt;Arendt, Hannah&lt;/author&gt;&lt;/authors&gt;&lt;/contributors&gt;&lt;titles&gt;&lt;title&gt;The Human Condition&lt;/title&gt;&lt;/titles&gt;&lt;dates&gt;&lt;year&gt;1958&lt;/year&gt;&lt;/dates&gt;&lt;pub-location&gt;Chicago&lt;/pub-location&gt;&lt;publisher&gt;Chicago University Press&lt;/publisher&gt;&lt;urls&gt;&lt;/urls&gt;&lt;/record&gt;&lt;/Cite&gt;&lt;/EndNote&gt;</w:instrText>
      </w:r>
      <w:r w:rsidR="00DC2DF3">
        <w:fldChar w:fldCharType="separate"/>
      </w:r>
      <w:r w:rsidR="00DC2DF3">
        <w:rPr>
          <w:noProof/>
        </w:rPr>
        <w:t>(1958)</w:t>
      </w:r>
      <w:r w:rsidR="00DC2DF3">
        <w:fldChar w:fldCharType="end"/>
      </w:r>
      <w:r w:rsidR="00DC2DF3">
        <w:t xml:space="preserve"> verwendet werden, um die Implikationen dieses Artikels zusammen zu fassen: «</w:t>
      </w:r>
      <w:r w:rsidRPr="00A34C1F">
        <w:t>Was ich also vorschlage, ist sehr einfach: Es ist nichts anderes als zu überlegen, was wir tun</w:t>
      </w:r>
      <w:r w:rsidR="00DC2DF3">
        <w:t xml:space="preserve">» </w:t>
      </w:r>
      <w:r w:rsidR="00DC2DF3">
        <w:fldChar w:fldCharType="begin"/>
      </w:r>
      <w:r w:rsidR="00DC2DF3">
        <w:instrText xml:space="preserve"> ADDIN EN.CITE &lt;EndNote&gt;&lt;Cite&gt;&lt;Author&gt;Arendt&lt;/Author&gt;&lt;Year&gt;1958&lt;/Year&gt;&lt;RecNum&gt;1263&lt;/RecNum&gt;&lt;Pages&gt;5&lt;/Pages&gt;&lt;DisplayText&gt;(Arendt 1958, 5)&lt;/DisplayText&gt;&lt;record&gt;&lt;rec-number&gt;1263&lt;/rec-number&gt;&lt;foreign-keys&gt;&lt;key app="EN" db-id="eze0zsr0nv0delepxxov9az5vzafdsdfzzrd" timestamp="1587466910"&gt;1263&lt;/key&gt;&lt;/foreign-keys&gt;&lt;ref-type name="Book"&gt;6&lt;/ref-type&gt;&lt;contributors&gt;&lt;authors&gt;&lt;author&gt;Arendt, Hannah&lt;/author&gt;&lt;/authors&gt;&lt;/contributors&gt;&lt;titles&gt;&lt;title&gt;The Human Condition&lt;/title&gt;&lt;/titles&gt;&lt;dates&gt;&lt;year&gt;1958&lt;/year&gt;&lt;/dates&gt;&lt;pub-location&gt;Chicago&lt;/pub-location&gt;&lt;publisher&gt;Chicago University Press&lt;/publisher&gt;&lt;urls&gt;&lt;/urls&gt;&lt;/record&gt;&lt;/Cite&gt;&lt;/EndNote&gt;</w:instrText>
      </w:r>
      <w:r w:rsidR="00DC2DF3">
        <w:fldChar w:fldCharType="separate"/>
      </w:r>
      <w:r w:rsidR="00DC2DF3">
        <w:rPr>
          <w:noProof/>
        </w:rPr>
        <w:t>(Arendt 1958, 5)</w:t>
      </w:r>
      <w:r w:rsidR="00DC2DF3">
        <w:fldChar w:fldCharType="end"/>
      </w:r>
      <w:r w:rsidR="00DC2DF3">
        <w:t>.</w:t>
      </w:r>
      <w:r w:rsidRPr="00A34C1F">
        <w:t xml:space="preserve"> Es gibt wohl keine apolitische Theorie im Bildungswesen. Das Ignorieren von Politik kann ebenso als politischer Akt interpretiert werden wie ein offenes Bekenntnis. In ihrer Umgehung von Machtfragen ist Distributed Leadership ein zutiefst politisches Phänomen, das voll von Gebrauch und Missbrauch von Macht ist.</w:t>
      </w:r>
    </w:p>
    <w:p w14:paraId="74964E3A" w14:textId="45440087" w:rsidR="00453958" w:rsidRDefault="00453958" w:rsidP="002A3EFD"/>
    <w:p w14:paraId="5CD525D0" w14:textId="0AE7DA80" w:rsidR="00453958" w:rsidRPr="001100A4" w:rsidRDefault="00453958" w:rsidP="002A3EFD">
      <w:pPr>
        <w:rPr>
          <w:b/>
          <w:bCs/>
          <w:lang w:val="en-US"/>
        </w:rPr>
      </w:pPr>
      <w:proofErr w:type="spellStart"/>
      <w:r w:rsidRPr="001100A4">
        <w:rPr>
          <w:b/>
          <w:bCs/>
          <w:lang w:val="en-US"/>
        </w:rPr>
        <w:t>Literatur</w:t>
      </w:r>
      <w:proofErr w:type="spellEnd"/>
    </w:p>
    <w:p w14:paraId="3282A53A" w14:textId="77777777" w:rsidR="001F33A5" w:rsidRPr="001100A4" w:rsidRDefault="001F33A5" w:rsidP="002A3EFD">
      <w:pPr>
        <w:rPr>
          <w:lang w:val="en-US"/>
        </w:rPr>
      </w:pPr>
    </w:p>
    <w:p w14:paraId="7310C86C" w14:textId="77777777" w:rsidR="00DC2DF3" w:rsidRPr="001100A4" w:rsidRDefault="001F33A5" w:rsidP="00DC2DF3">
      <w:pPr>
        <w:pStyle w:val="EndNoteBibliography"/>
        <w:ind w:left="720" w:hanging="720"/>
        <w:rPr>
          <w:noProof/>
          <w:lang w:val="en-US"/>
        </w:rPr>
      </w:pPr>
      <w:r>
        <w:fldChar w:fldCharType="begin"/>
      </w:r>
      <w:r w:rsidRPr="001100A4">
        <w:rPr>
          <w:lang w:val="en-US"/>
        </w:rPr>
        <w:instrText xml:space="preserve"> ADDIN EN.REFLIST </w:instrText>
      </w:r>
      <w:r>
        <w:fldChar w:fldCharType="separate"/>
      </w:r>
      <w:r w:rsidR="00DC2DF3" w:rsidRPr="001100A4">
        <w:rPr>
          <w:noProof/>
          <w:lang w:val="en-US"/>
        </w:rPr>
        <w:t xml:space="preserve">Acker, Joan. 1990. "Hierarchies, jobs, bodies: a theory of gendered organizations."  </w:t>
      </w:r>
      <w:r w:rsidR="00DC2DF3" w:rsidRPr="001100A4">
        <w:rPr>
          <w:i/>
          <w:noProof/>
          <w:lang w:val="en-US"/>
        </w:rPr>
        <w:t>Gender and Society</w:t>
      </w:r>
      <w:r w:rsidR="00DC2DF3" w:rsidRPr="001100A4">
        <w:rPr>
          <w:noProof/>
          <w:lang w:val="en-US"/>
        </w:rPr>
        <w:t xml:space="preserve"> 4:139-158.</w:t>
      </w:r>
    </w:p>
    <w:p w14:paraId="3D449856" w14:textId="77777777" w:rsidR="00DC2DF3" w:rsidRPr="001100A4" w:rsidRDefault="00DC2DF3" w:rsidP="00DC2DF3">
      <w:pPr>
        <w:pStyle w:val="EndNoteBibliography"/>
        <w:ind w:left="720" w:hanging="720"/>
        <w:rPr>
          <w:noProof/>
          <w:lang w:val="en-US"/>
        </w:rPr>
      </w:pPr>
      <w:r w:rsidRPr="001100A4">
        <w:rPr>
          <w:noProof/>
          <w:lang w:val="en-US"/>
        </w:rPr>
        <w:t xml:space="preserve">Acker, Sandra. 1994. </w:t>
      </w:r>
      <w:r w:rsidRPr="001100A4">
        <w:rPr>
          <w:i/>
          <w:noProof/>
          <w:lang w:val="en-US"/>
        </w:rPr>
        <w:t>Gendered Education</w:t>
      </w:r>
      <w:r w:rsidRPr="001100A4">
        <w:rPr>
          <w:noProof/>
          <w:lang w:val="en-US"/>
        </w:rPr>
        <w:t>. Buckingham: Open University Press.</w:t>
      </w:r>
    </w:p>
    <w:p w14:paraId="5833E7A6" w14:textId="77777777" w:rsidR="00DC2DF3" w:rsidRPr="001100A4" w:rsidRDefault="00DC2DF3" w:rsidP="00DC2DF3">
      <w:pPr>
        <w:pStyle w:val="EndNoteBibliography"/>
        <w:ind w:left="720" w:hanging="720"/>
        <w:rPr>
          <w:noProof/>
          <w:lang w:val="en-US"/>
        </w:rPr>
      </w:pPr>
      <w:r w:rsidRPr="001100A4">
        <w:rPr>
          <w:noProof/>
          <w:lang w:val="en-US"/>
        </w:rPr>
        <w:t xml:space="preserve">Arendt, Hannah. 1958. </w:t>
      </w:r>
      <w:r w:rsidRPr="001100A4">
        <w:rPr>
          <w:i/>
          <w:noProof/>
          <w:lang w:val="en-US"/>
        </w:rPr>
        <w:t>The Human Condition</w:t>
      </w:r>
      <w:r w:rsidRPr="001100A4">
        <w:rPr>
          <w:noProof/>
          <w:lang w:val="en-US"/>
        </w:rPr>
        <w:t>. Chicago: Chicago University Press.</w:t>
      </w:r>
    </w:p>
    <w:p w14:paraId="7CA2CEA1" w14:textId="77777777" w:rsidR="00DC2DF3" w:rsidRPr="001100A4" w:rsidRDefault="00DC2DF3" w:rsidP="00DC2DF3">
      <w:pPr>
        <w:pStyle w:val="EndNoteBibliography"/>
        <w:ind w:left="720" w:hanging="720"/>
        <w:rPr>
          <w:noProof/>
          <w:lang w:val="en-US"/>
        </w:rPr>
      </w:pPr>
      <w:r w:rsidRPr="001100A4">
        <w:rPr>
          <w:noProof/>
          <w:lang w:val="en-US"/>
        </w:rPr>
        <w:t xml:space="preserve">Arendt, Hannah. 1970. </w:t>
      </w:r>
      <w:r w:rsidRPr="001100A4">
        <w:rPr>
          <w:i/>
          <w:noProof/>
          <w:lang w:val="en-US"/>
        </w:rPr>
        <w:t>On Violence</w:t>
      </w:r>
      <w:r w:rsidRPr="001100A4">
        <w:rPr>
          <w:noProof/>
          <w:lang w:val="en-US"/>
        </w:rPr>
        <w:t>. London: Allen Lane.</w:t>
      </w:r>
    </w:p>
    <w:p w14:paraId="36F51C96" w14:textId="5217741F" w:rsidR="00DC2DF3" w:rsidRPr="001100A4" w:rsidRDefault="00DC2DF3" w:rsidP="00DC2DF3">
      <w:pPr>
        <w:pStyle w:val="EndNoteBibliography"/>
        <w:ind w:left="720" w:hanging="720"/>
        <w:rPr>
          <w:noProof/>
          <w:lang w:val="en-US"/>
        </w:rPr>
      </w:pPr>
      <w:r w:rsidRPr="001100A4">
        <w:rPr>
          <w:noProof/>
          <w:lang w:val="en-US"/>
        </w:rPr>
        <w:t xml:space="preserve">Bachrach, Peter und Mortan Barat. 2002. "Two faces of power." In </w:t>
      </w:r>
      <w:r w:rsidRPr="001100A4">
        <w:rPr>
          <w:i/>
          <w:noProof/>
          <w:lang w:val="en-US"/>
        </w:rPr>
        <w:t>Power: A Reader</w:t>
      </w:r>
      <w:r w:rsidRPr="001100A4">
        <w:rPr>
          <w:noProof/>
          <w:lang w:val="en-US"/>
        </w:rPr>
        <w:t xml:space="preserve">, </w:t>
      </w:r>
      <w:r w:rsidR="00C137DA">
        <w:rPr>
          <w:noProof/>
          <w:lang w:val="en-US"/>
        </w:rPr>
        <w:t>hrsg. v.</w:t>
      </w:r>
      <w:r w:rsidRPr="001100A4">
        <w:rPr>
          <w:noProof/>
          <w:lang w:val="en-US"/>
        </w:rPr>
        <w:t xml:space="preserve"> Mark Haugaard, 28-36. Manchster: Manchester University Press.</w:t>
      </w:r>
    </w:p>
    <w:p w14:paraId="027D8886" w14:textId="77777777" w:rsidR="00DC2DF3" w:rsidRPr="001100A4" w:rsidRDefault="00DC2DF3" w:rsidP="00DC2DF3">
      <w:pPr>
        <w:pStyle w:val="EndNoteBibliography"/>
        <w:ind w:left="720" w:hanging="720"/>
        <w:rPr>
          <w:noProof/>
          <w:lang w:val="en-US"/>
        </w:rPr>
      </w:pPr>
      <w:r w:rsidRPr="001100A4">
        <w:rPr>
          <w:noProof/>
          <w:lang w:val="en-US"/>
        </w:rPr>
        <w:t xml:space="preserve">Barnes, Barry. 1988. </w:t>
      </w:r>
      <w:r w:rsidRPr="001100A4">
        <w:rPr>
          <w:i/>
          <w:noProof/>
          <w:lang w:val="en-US"/>
        </w:rPr>
        <w:t>The Nature of Power</w:t>
      </w:r>
      <w:r w:rsidRPr="001100A4">
        <w:rPr>
          <w:noProof/>
          <w:lang w:val="en-US"/>
        </w:rPr>
        <w:t>. Cambridge: Polity.</w:t>
      </w:r>
    </w:p>
    <w:p w14:paraId="6C69EE4D" w14:textId="23D59DF2" w:rsidR="00DC2DF3" w:rsidRPr="001100A4" w:rsidRDefault="00DC2DF3" w:rsidP="00DC2DF3">
      <w:pPr>
        <w:pStyle w:val="EndNoteBibliography"/>
        <w:ind w:left="720" w:hanging="720"/>
        <w:rPr>
          <w:noProof/>
          <w:lang w:val="en-US"/>
        </w:rPr>
      </w:pPr>
      <w:r w:rsidRPr="001100A4">
        <w:rPr>
          <w:noProof/>
          <w:lang w:val="en-US"/>
        </w:rPr>
        <w:t xml:space="preserve">Bennett, Nigel, Christine Wise, Philip Woods und Janet Harvey. 2003. </w:t>
      </w:r>
      <w:r w:rsidRPr="001100A4">
        <w:rPr>
          <w:i/>
          <w:noProof/>
          <w:lang w:val="en-US"/>
        </w:rPr>
        <w:t>Distributed leadership: A review of literature</w:t>
      </w:r>
      <w:r w:rsidRPr="001100A4">
        <w:rPr>
          <w:noProof/>
          <w:lang w:val="en-US"/>
        </w:rPr>
        <w:t>. Nottingham: National College for School Leadership.</w:t>
      </w:r>
    </w:p>
    <w:p w14:paraId="29AEE071" w14:textId="77777777" w:rsidR="00DC2DF3" w:rsidRPr="001100A4" w:rsidRDefault="00DC2DF3" w:rsidP="00DC2DF3">
      <w:pPr>
        <w:pStyle w:val="EndNoteBibliography"/>
        <w:ind w:left="720" w:hanging="720"/>
        <w:rPr>
          <w:noProof/>
          <w:lang w:val="en-US"/>
        </w:rPr>
      </w:pPr>
      <w:r w:rsidRPr="001100A4">
        <w:rPr>
          <w:noProof/>
          <w:lang w:val="en-US"/>
        </w:rPr>
        <w:t xml:space="preserve">Blackmore, Paul. 2006. "Strategic leadership in academic development."  </w:t>
      </w:r>
      <w:r w:rsidRPr="001100A4">
        <w:rPr>
          <w:i/>
          <w:noProof/>
          <w:lang w:val="en-US"/>
        </w:rPr>
        <w:t>Studies in Higher Education</w:t>
      </w:r>
      <w:r w:rsidRPr="001100A4">
        <w:rPr>
          <w:noProof/>
          <w:lang w:val="en-US"/>
        </w:rPr>
        <w:t xml:space="preserve"> 31 (3):373-387.</w:t>
      </w:r>
    </w:p>
    <w:p w14:paraId="5111C18B" w14:textId="07947A3B" w:rsidR="00DC2DF3" w:rsidRPr="00BC4654" w:rsidRDefault="00DC2DF3" w:rsidP="00DC2DF3">
      <w:pPr>
        <w:pStyle w:val="EndNoteBibliography"/>
        <w:ind w:left="720" w:hanging="720"/>
        <w:rPr>
          <w:noProof/>
          <w:lang w:val="en-GB"/>
        </w:rPr>
      </w:pPr>
      <w:r w:rsidRPr="001100A4">
        <w:rPr>
          <w:noProof/>
          <w:lang w:val="en-US"/>
        </w:rPr>
        <w:t xml:space="preserve">Bolden, Richard, Gerrgy Petrov und Jonathan Gosling. </w:t>
      </w:r>
      <w:r w:rsidRPr="00BC4654">
        <w:rPr>
          <w:noProof/>
          <w:lang w:val="en-GB"/>
        </w:rPr>
        <w:t xml:space="preserve">2009. "Distributed leadership in higher education: </w:t>
      </w:r>
      <w:r w:rsidRPr="00BC4654">
        <w:rPr>
          <w:noProof/>
          <w:lang w:val="en-GB"/>
        </w:rPr>
        <w:lastRenderedPageBreak/>
        <w:t xml:space="preserve">rhetoric and reality."  </w:t>
      </w:r>
      <w:r w:rsidRPr="00BC4654">
        <w:rPr>
          <w:i/>
          <w:noProof/>
          <w:lang w:val="en-GB"/>
        </w:rPr>
        <w:t>Educational Management Administration &amp; Leadership</w:t>
      </w:r>
      <w:r w:rsidRPr="00BC4654">
        <w:rPr>
          <w:noProof/>
          <w:lang w:val="en-GB"/>
        </w:rPr>
        <w:t xml:space="preserve"> 37:257-277.</w:t>
      </w:r>
    </w:p>
    <w:p w14:paraId="38D156AC" w14:textId="7F9F6D69" w:rsidR="00DC2DF3" w:rsidRPr="00DC2DF3" w:rsidRDefault="00DC2DF3" w:rsidP="00DC2DF3">
      <w:pPr>
        <w:pStyle w:val="EndNoteBibliography"/>
        <w:ind w:left="720" w:hanging="720"/>
        <w:rPr>
          <w:noProof/>
        </w:rPr>
      </w:pPr>
      <w:r w:rsidRPr="00BC4654">
        <w:rPr>
          <w:noProof/>
          <w:lang w:val="en-GB"/>
        </w:rPr>
        <w:t xml:space="preserve">Bowen, C und D Bateson. 2008. </w:t>
      </w:r>
      <w:r w:rsidRPr="00BC4654">
        <w:rPr>
          <w:i/>
          <w:noProof/>
          <w:lang w:val="en-GB"/>
        </w:rPr>
        <w:t>Everyone a Leader: Identifying the Core Principles and Practices that Enable Everyone to be a Leader and Play Their Part in Distributed Leadership</w:t>
      </w:r>
      <w:r w:rsidRPr="00BC4654">
        <w:rPr>
          <w:noProof/>
          <w:lang w:val="en-GB"/>
        </w:rPr>
        <w:t xml:space="preserve">. </w:t>
      </w:r>
      <w:r w:rsidRPr="00DC2DF3">
        <w:rPr>
          <w:noProof/>
        </w:rPr>
        <w:t>Nottingham: NCSL.</w:t>
      </w:r>
    </w:p>
    <w:p w14:paraId="79741067" w14:textId="77777777" w:rsidR="00DC2DF3" w:rsidRPr="00BC4654" w:rsidRDefault="00DC2DF3" w:rsidP="00DC2DF3">
      <w:pPr>
        <w:pStyle w:val="EndNoteBibliography"/>
        <w:ind w:left="720" w:hanging="720"/>
        <w:rPr>
          <w:noProof/>
          <w:lang w:val="en-GB"/>
        </w:rPr>
      </w:pPr>
      <w:r w:rsidRPr="00DC2DF3">
        <w:rPr>
          <w:noProof/>
        </w:rPr>
        <w:t xml:space="preserve">Brecht, Berthold. 1965. </w:t>
      </w:r>
      <w:r w:rsidRPr="00DC2DF3">
        <w:rPr>
          <w:i/>
          <w:noProof/>
        </w:rPr>
        <w:t>Der aufhaltsame Aufstieg des Arturo Ui</w:t>
      </w:r>
      <w:r w:rsidRPr="00DC2DF3">
        <w:rPr>
          <w:noProof/>
        </w:rPr>
        <w:t xml:space="preserve">. </w:t>
      </w:r>
      <w:r w:rsidRPr="00BC4654">
        <w:rPr>
          <w:noProof/>
          <w:lang w:val="en-GB"/>
        </w:rPr>
        <w:t>Berlin: edition suhrkamp.</w:t>
      </w:r>
    </w:p>
    <w:p w14:paraId="25D5ABB0" w14:textId="77777777" w:rsidR="00DC2DF3" w:rsidRPr="00BC4654" w:rsidRDefault="00DC2DF3" w:rsidP="00DC2DF3">
      <w:pPr>
        <w:pStyle w:val="EndNoteBibliography"/>
        <w:ind w:left="720" w:hanging="720"/>
        <w:rPr>
          <w:noProof/>
          <w:lang w:val="en-GB"/>
        </w:rPr>
      </w:pPr>
      <w:r w:rsidRPr="00BC4654">
        <w:rPr>
          <w:noProof/>
          <w:lang w:val="en-GB"/>
        </w:rPr>
        <w:t xml:space="preserve">Bush, Tony. 2008. "From management to leadership: Semantic or meaningful change?"  </w:t>
      </w:r>
      <w:r w:rsidRPr="00BC4654">
        <w:rPr>
          <w:i/>
          <w:noProof/>
          <w:lang w:val="en-GB"/>
        </w:rPr>
        <w:t>Educational Management Administration &amp; Leadership</w:t>
      </w:r>
      <w:r w:rsidRPr="00BC4654">
        <w:rPr>
          <w:noProof/>
          <w:lang w:val="en-GB"/>
        </w:rPr>
        <w:t xml:space="preserve"> 36:271-288.</w:t>
      </w:r>
    </w:p>
    <w:p w14:paraId="51B51E3B" w14:textId="6CA67F71" w:rsidR="00DC2DF3" w:rsidRPr="00BC4654" w:rsidRDefault="00DC2DF3" w:rsidP="00DC2DF3">
      <w:pPr>
        <w:pStyle w:val="EndNoteBibliography"/>
        <w:ind w:left="720" w:hanging="720"/>
        <w:rPr>
          <w:noProof/>
          <w:lang w:val="en-GB"/>
        </w:rPr>
      </w:pPr>
      <w:r w:rsidRPr="00BC4654">
        <w:rPr>
          <w:noProof/>
          <w:lang w:val="en-GB"/>
        </w:rPr>
        <w:t xml:space="preserve">Bush, Tony, Derek Glover und Krishan Sood. 2006. "Black and minority ethnic leaders in England: a portrait."  </w:t>
      </w:r>
      <w:r w:rsidRPr="00BC4654">
        <w:rPr>
          <w:i/>
          <w:noProof/>
          <w:lang w:val="en-GB"/>
        </w:rPr>
        <w:t>School Leadership &amp; Management</w:t>
      </w:r>
      <w:r w:rsidRPr="00BC4654">
        <w:rPr>
          <w:noProof/>
          <w:lang w:val="en-GB"/>
        </w:rPr>
        <w:t xml:space="preserve"> 26:289-305.</w:t>
      </w:r>
    </w:p>
    <w:p w14:paraId="0288BE6E" w14:textId="5DAF6772" w:rsidR="00DC2DF3" w:rsidRPr="00BC4654" w:rsidRDefault="00DC2DF3" w:rsidP="00DC2DF3">
      <w:pPr>
        <w:pStyle w:val="EndNoteBibliography"/>
        <w:ind w:left="720" w:hanging="720"/>
        <w:rPr>
          <w:noProof/>
          <w:lang w:val="en-GB"/>
        </w:rPr>
      </w:pPr>
      <w:r w:rsidRPr="00BC4654">
        <w:rPr>
          <w:noProof/>
          <w:lang w:val="en-GB"/>
        </w:rPr>
        <w:t xml:space="preserve">Cavanaugh, Michael. 1997. "(In)corporating the other? Managing the politics of workplace difference." </w:t>
      </w:r>
      <w:r w:rsidRPr="00DC2DF3">
        <w:rPr>
          <w:noProof/>
          <w:lang w:val="en-US"/>
        </w:rPr>
        <w:t xml:space="preserve">In </w:t>
      </w:r>
      <w:r w:rsidRPr="00DC2DF3">
        <w:rPr>
          <w:i/>
          <w:noProof/>
          <w:lang w:val="en-US"/>
        </w:rPr>
        <w:t>Managing the Organizational Melting pot: Dilemmas of Workplace Diversity</w:t>
      </w:r>
      <w:r w:rsidRPr="00DC2DF3">
        <w:rPr>
          <w:noProof/>
          <w:lang w:val="en-US"/>
        </w:rPr>
        <w:t xml:space="preserve">, </w:t>
      </w:r>
      <w:r w:rsidR="00C137DA">
        <w:rPr>
          <w:noProof/>
          <w:lang w:val="en-US"/>
        </w:rPr>
        <w:t>hrsg. v.</w:t>
      </w:r>
      <w:r w:rsidRPr="00DC2DF3">
        <w:rPr>
          <w:noProof/>
          <w:lang w:val="en-US"/>
        </w:rPr>
        <w:t xml:space="preserve"> Pushkala Prasad, Albert Milles, Michael Elmes und Anshuman Prasad. </w:t>
      </w:r>
      <w:r w:rsidRPr="00BC4654">
        <w:rPr>
          <w:noProof/>
          <w:lang w:val="en-GB"/>
        </w:rPr>
        <w:t>London: Sage.</w:t>
      </w:r>
    </w:p>
    <w:p w14:paraId="64D65B70" w14:textId="523267BC" w:rsidR="00DC2DF3" w:rsidRPr="00BC4654" w:rsidRDefault="00DC2DF3" w:rsidP="00DC2DF3">
      <w:pPr>
        <w:pStyle w:val="EndNoteBibliography"/>
        <w:ind w:left="720" w:hanging="720"/>
        <w:rPr>
          <w:noProof/>
          <w:lang w:val="en-GB"/>
        </w:rPr>
      </w:pPr>
      <w:r w:rsidRPr="00BC4654">
        <w:rPr>
          <w:noProof/>
          <w:lang w:val="en-GB"/>
        </w:rPr>
        <w:t xml:space="preserve">Chapman, Christopher. 2003. "Building the leadership capacity for school improvement." </w:t>
      </w:r>
      <w:r w:rsidRPr="00DC2DF3">
        <w:rPr>
          <w:noProof/>
          <w:lang w:val="en-US"/>
        </w:rPr>
        <w:t xml:space="preserve">In </w:t>
      </w:r>
      <w:r w:rsidRPr="00DC2DF3">
        <w:rPr>
          <w:i/>
          <w:noProof/>
          <w:lang w:val="en-US"/>
        </w:rPr>
        <w:t>Effective Leadership for School Improvement</w:t>
      </w:r>
      <w:r w:rsidRPr="00DC2DF3">
        <w:rPr>
          <w:noProof/>
          <w:lang w:val="en-US"/>
        </w:rPr>
        <w:t xml:space="preserve">, </w:t>
      </w:r>
      <w:r w:rsidR="00C137DA">
        <w:rPr>
          <w:noProof/>
          <w:lang w:val="en-US"/>
        </w:rPr>
        <w:t>hrsg. v.</w:t>
      </w:r>
      <w:r w:rsidRPr="00DC2DF3">
        <w:rPr>
          <w:noProof/>
          <w:lang w:val="en-US"/>
        </w:rPr>
        <w:t xml:space="preserve"> Alma Harris, Christopher Day, David Hopkins, Mark Hadfield, Andy Hargreaves un</w:t>
      </w:r>
      <w:r>
        <w:rPr>
          <w:noProof/>
          <w:lang w:val="en-US"/>
        </w:rPr>
        <w:t>d</w:t>
      </w:r>
      <w:r w:rsidRPr="00DC2DF3">
        <w:rPr>
          <w:noProof/>
          <w:lang w:val="en-US"/>
        </w:rPr>
        <w:t xml:space="preserve"> Christopher Chapman. </w:t>
      </w:r>
      <w:r w:rsidRPr="00BC4654">
        <w:rPr>
          <w:noProof/>
          <w:lang w:val="en-GB"/>
        </w:rPr>
        <w:t>London: RoutledgeFalmer.</w:t>
      </w:r>
    </w:p>
    <w:p w14:paraId="2EBACAB7" w14:textId="77777777" w:rsidR="00DC2DF3" w:rsidRPr="00BC4654" w:rsidRDefault="00DC2DF3" w:rsidP="00DC2DF3">
      <w:pPr>
        <w:pStyle w:val="EndNoteBibliography"/>
        <w:ind w:left="720" w:hanging="720"/>
        <w:rPr>
          <w:noProof/>
          <w:lang w:val="en-GB"/>
        </w:rPr>
      </w:pPr>
      <w:r w:rsidRPr="00BC4654">
        <w:rPr>
          <w:noProof/>
          <w:lang w:val="en-GB"/>
        </w:rPr>
        <w:t xml:space="preserve">Coleman, Marianne. 2005. </w:t>
      </w:r>
      <w:r w:rsidRPr="00BC4654">
        <w:rPr>
          <w:i/>
          <w:noProof/>
          <w:lang w:val="en-GB"/>
        </w:rPr>
        <w:t>Gender and Headship in the Twenty-First Century¨</w:t>
      </w:r>
      <w:r w:rsidRPr="00BC4654">
        <w:rPr>
          <w:noProof/>
          <w:lang w:val="en-GB"/>
        </w:rPr>
        <w:t>. Nottingham: NCSL.</w:t>
      </w:r>
    </w:p>
    <w:p w14:paraId="0C7225B8" w14:textId="77777777" w:rsidR="00DC2DF3" w:rsidRPr="00BC4654" w:rsidRDefault="00DC2DF3" w:rsidP="00DC2DF3">
      <w:pPr>
        <w:pStyle w:val="EndNoteBibliography"/>
        <w:ind w:left="720" w:hanging="720"/>
        <w:rPr>
          <w:noProof/>
          <w:lang w:val="en-GB"/>
        </w:rPr>
      </w:pPr>
      <w:r w:rsidRPr="00BC4654">
        <w:rPr>
          <w:noProof/>
          <w:lang w:val="en-GB"/>
        </w:rPr>
        <w:t xml:space="preserve">Coleman, Marianne. 2007. "Gender and educational leadership in England: a comparison of secondary headteachers’ views over time."  </w:t>
      </w:r>
      <w:r w:rsidRPr="00BC4654">
        <w:rPr>
          <w:i/>
          <w:noProof/>
          <w:lang w:val="en-GB"/>
        </w:rPr>
        <w:t>School Leadership &amp; Management</w:t>
      </w:r>
      <w:r w:rsidRPr="00BC4654">
        <w:rPr>
          <w:noProof/>
          <w:lang w:val="en-GB"/>
        </w:rPr>
        <w:t xml:space="preserve"> 27 (383-399):383.</w:t>
      </w:r>
    </w:p>
    <w:p w14:paraId="1AFA2059" w14:textId="77777777" w:rsidR="00DC2DF3" w:rsidRPr="00BC4654" w:rsidRDefault="00DC2DF3" w:rsidP="00DC2DF3">
      <w:pPr>
        <w:pStyle w:val="EndNoteBibliography"/>
        <w:ind w:left="720" w:hanging="720"/>
        <w:rPr>
          <w:noProof/>
          <w:lang w:val="en-GB"/>
        </w:rPr>
      </w:pPr>
      <w:r w:rsidRPr="00BC4654">
        <w:rPr>
          <w:noProof/>
          <w:lang w:val="en-GB"/>
        </w:rPr>
        <w:t xml:space="preserve">Coleman, Marianne. 2012. "Leadership and diversity."  </w:t>
      </w:r>
      <w:r w:rsidRPr="00BC4654">
        <w:rPr>
          <w:i/>
          <w:noProof/>
          <w:lang w:val="en-GB"/>
        </w:rPr>
        <w:t>Educational Management Administration &amp; Leadership</w:t>
      </w:r>
      <w:r w:rsidRPr="00BC4654">
        <w:rPr>
          <w:noProof/>
          <w:lang w:val="en-GB"/>
        </w:rPr>
        <w:t xml:space="preserve"> 40:592-609.</w:t>
      </w:r>
    </w:p>
    <w:p w14:paraId="1008D2BF" w14:textId="77777777" w:rsidR="00DC2DF3" w:rsidRPr="00BC4654" w:rsidRDefault="00DC2DF3" w:rsidP="00DC2DF3">
      <w:pPr>
        <w:pStyle w:val="EndNoteBibliography"/>
        <w:ind w:left="720" w:hanging="720"/>
        <w:rPr>
          <w:noProof/>
          <w:lang w:val="en-GB"/>
        </w:rPr>
      </w:pPr>
      <w:r w:rsidRPr="00BC4654">
        <w:rPr>
          <w:noProof/>
          <w:lang w:val="en-GB"/>
        </w:rPr>
        <w:t xml:space="preserve">Dahl, Robert. 1961. </w:t>
      </w:r>
      <w:r w:rsidRPr="00BC4654">
        <w:rPr>
          <w:i/>
          <w:noProof/>
          <w:lang w:val="en-GB"/>
        </w:rPr>
        <w:t>Who governs? Democracy and power in an American city</w:t>
      </w:r>
      <w:r w:rsidRPr="00BC4654">
        <w:rPr>
          <w:noProof/>
          <w:lang w:val="en-GB"/>
        </w:rPr>
        <w:t>. New Haven: Yale University Press.</w:t>
      </w:r>
    </w:p>
    <w:p w14:paraId="706B06FB" w14:textId="2CD3C7F8" w:rsidR="00DC2DF3" w:rsidRPr="00BC4654" w:rsidRDefault="00DC2DF3" w:rsidP="00DC2DF3">
      <w:pPr>
        <w:pStyle w:val="EndNoteBibliography"/>
        <w:ind w:left="720" w:hanging="720"/>
        <w:rPr>
          <w:noProof/>
          <w:lang w:val="en-GB"/>
        </w:rPr>
      </w:pPr>
      <w:r w:rsidRPr="00C137DA">
        <w:rPr>
          <w:noProof/>
          <w:lang w:val="en-US"/>
        </w:rPr>
        <w:t>Day, Christopher, Pam Sammons, David Hopkins, Alma Harris, Kenneth Leithwood, Quin Gu</w:t>
      </w:r>
      <w:r w:rsidR="00C137DA">
        <w:rPr>
          <w:noProof/>
          <w:lang w:val="en-US"/>
        </w:rPr>
        <w:t xml:space="preserve"> und </w:t>
      </w:r>
      <w:r w:rsidRPr="00C137DA">
        <w:rPr>
          <w:noProof/>
          <w:lang w:val="en-US"/>
        </w:rPr>
        <w:t xml:space="preserve">Eleanor Brown. </w:t>
      </w:r>
      <w:r w:rsidRPr="00BC4654">
        <w:rPr>
          <w:noProof/>
          <w:lang w:val="en-GB"/>
        </w:rPr>
        <w:t xml:space="preserve">2010. </w:t>
      </w:r>
      <w:r w:rsidRPr="00BC4654">
        <w:rPr>
          <w:i/>
          <w:noProof/>
          <w:lang w:val="en-GB"/>
        </w:rPr>
        <w:t>10 strong claims about sucessful school leadership</w:t>
      </w:r>
      <w:r w:rsidRPr="00BC4654">
        <w:rPr>
          <w:noProof/>
          <w:lang w:val="en-GB"/>
        </w:rPr>
        <w:t>. Nottingham: National College for Leadership of Schools and Children's Service.</w:t>
      </w:r>
    </w:p>
    <w:p w14:paraId="3F511D29" w14:textId="298C311A" w:rsidR="00DC2DF3" w:rsidRPr="00BC4654" w:rsidRDefault="00DC2DF3" w:rsidP="00DC2DF3">
      <w:pPr>
        <w:pStyle w:val="EndNoteBibliography"/>
        <w:ind w:left="720" w:hanging="720"/>
        <w:rPr>
          <w:noProof/>
          <w:lang w:val="en-GB"/>
        </w:rPr>
      </w:pPr>
      <w:r w:rsidRPr="00BC4654">
        <w:rPr>
          <w:noProof/>
          <w:lang w:val="en-GB"/>
        </w:rPr>
        <w:t xml:space="preserve">Deetz, Stan. 2000. "Discipline." In </w:t>
      </w:r>
      <w:r w:rsidRPr="00BC4654">
        <w:rPr>
          <w:i/>
          <w:noProof/>
          <w:lang w:val="en-GB"/>
        </w:rPr>
        <w:t>Work and Society</w:t>
      </w:r>
      <w:r w:rsidRPr="00BC4654">
        <w:rPr>
          <w:noProof/>
          <w:lang w:val="en-GB"/>
        </w:rPr>
        <w:t xml:space="preserve">, </w:t>
      </w:r>
      <w:r w:rsidR="00C137DA">
        <w:rPr>
          <w:noProof/>
          <w:lang w:val="en-US"/>
        </w:rPr>
        <w:t>hrsg. v.</w:t>
      </w:r>
      <w:r w:rsidRPr="00BC4654">
        <w:rPr>
          <w:noProof/>
          <w:lang w:val="en-GB"/>
        </w:rPr>
        <w:t xml:space="preserve"> Keith Grint, 142-162. Cambridge: Polity.</w:t>
      </w:r>
    </w:p>
    <w:p w14:paraId="233D4518" w14:textId="77777777" w:rsidR="00DC2DF3" w:rsidRPr="00BC4654" w:rsidRDefault="00DC2DF3" w:rsidP="00DC2DF3">
      <w:pPr>
        <w:pStyle w:val="EndNoteBibliography"/>
        <w:ind w:left="720" w:hanging="720"/>
        <w:rPr>
          <w:noProof/>
          <w:lang w:val="en-GB"/>
        </w:rPr>
      </w:pPr>
      <w:r w:rsidRPr="00BC4654">
        <w:rPr>
          <w:noProof/>
          <w:lang w:val="en-GB"/>
        </w:rPr>
        <w:t xml:space="preserve">DfE. 2012. </w:t>
      </w:r>
      <w:r w:rsidRPr="00BC4654">
        <w:rPr>
          <w:i/>
          <w:noProof/>
          <w:lang w:val="en-GB"/>
        </w:rPr>
        <w:t>Statistical First Release. School Workforce in England: November 2011</w:t>
      </w:r>
      <w:r w:rsidRPr="00BC4654">
        <w:rPr>
          <w:noProof/>
          <w:lang w:val="en-GB"/>
        </w:rPr>
        <w:t>. London: DfE.</w:t>
      </w:r>
    </w:p>
    <w:p w14:paraId="3F7C0001" w14:textId="41A8394D" w:rsidR="00DC2DF3" w:rsidRPr="00BC4654" w:rsidRDefault="00DC2DF3" w:rsidP="00DC2DF3">
      <w:pPr>
        <w:pStyle w:val="EndNoteBibliography"/>
        <w:ind w:left="720" w:hanging="720"/>
        <w:rPr>
          <w:noProof/>
          <w:lang w:val="en-GB"/>
        </w:rPr>
      </w:pPr>
      <w:r w:rsidRPr="00DC2DF3">
        <w:rPr>
          <w:noProof/>
          <w:lang w:val="en-US"/>
        </w:rPr>
        <w:t xml:space="preserve">Firestone, William und Cecilia Martinez. </w:t>
      </w:r>
      <w:r w:rsidRPr="00BC4654">
        <w:rPr>
          <w:noProof/>
          <w:lang w:val="en-GB"/>
        </w:rPr>
        <w:t xml:space="preserve">2007. "Districts, teacher leaders, and distributed leadership: changing instructional practice."  </w:t>
      </w:r>
      <w:r w:rsidRPr="00BC4654">
        <w:rPr>
          <w:i/>
          <w:noProof/>
          <w:lang w:val="en-GB"/>
        </w:rPr>
        <w:t>Leadership and Policy in Schools</w:t>
      </w:r>
      <w:r w:rsidRPr="00BC4654">
        <w:rPr>
          <w:noProof/>
          <w:lang w:val="en-GB"/>
        </w:rPr>
        <w:t xml:space="preserve"> 6:3-35.</w:t>
      </w:r>
    </w:p>
    <w:p w14:paraId="1548D595" w14:textId="77777777" w:rsidR="00DC2DF3" w:rsidRPr="00BC4654" w:rsidRDefault="00DC2DF3" w:rsidP="00DC2DF3">
      <w:pPr>
        <w:pStyle w:val="EndNoteBibliography"/>
        <w:ind w:left="720" w:hanging="720"/>
        <w:rPr>
          <w:noProof/>
          <w:lang w:val="en-GB"/>
        </w:rPr>
      </w:pPr>
      <w:r w:rsidRPr="00BC4654">
        <w:rPr>
          <w:noProof/>
          <w:lang w:val="en-GB"/>
        </w:rPr>
        <w:t xml:space="preserve">Flessa, Joseph. 2009. "Educational micropolitics and distributed leadership."  </w:t>
      </w:r>
      <w:r w:rsidRPr="00BC4654">
        <w:rPr>
          <w:i/>
          <w:noProof/>
          <w:lang w:val="en-GB"/>
        </w:rPr>
        <w:t>Peabody Journal of Education</w:t>
      </w:r>
      <w:r w:rsidRPr="00BC4654">
        <w:rPr>
          <w:noProof/>
          <w:lang w:val="en-GB"/>
        </w:rPr>
        <w:t xml:space="preserve"> 84:331-349.</w:t>
      </w:r>
    </w:p>
    <w:p w14:paraId="10CACED0" w14:textId="1A50415F" w:rsidR="00DC2DF3" w:rsidRPr="00BC4654" w:rsidRDefault="00DC2DF3" w:rsidP="00DC2DF3">
      <w:pPr>
        <w:pStyle w:val="EndNoteBibliography"/>
        <w:ind w:left="720" w:hanging="720"/>
        <w:rPr>
          <w:noProof/>
          <w:lang w:val="en-GB"/>
        </w:rPr>
      </w:pPr>
      <w:r w:rsidRPr="00BC4654">
        <w:rPr>
          <w:noProof/>
          <w:lang w:val="en-GB"/>
        </w:rPr>
        <w:t xml:space="preserve">Foti, Roseanne J und John Miner. 2003. "Individual differences and organizational forms in the leadership process."  </w:t>
      </w:r>
      <w:r w:rsidRPr="00BC4654">
        <w:rPr>
          <w:i/>
          <w:noProof/>
          <w:lang w:val="en-GB"/>
        </w:rPr>
        <w:t>The Leadership Quarterly</w:t>
      </w:r>
      <w:r w:rsidRPr="00BC4654">
        <w:rPr>
          <w:noProof/>
          <w:lang w:val="en-GB"/>
        </w:rPr>
        <w:t xml:space="preserve"> 14:83-112.</w:t>
      </w:r>
    </w:p>
    <w:p w14:paraId="28D7B901" w14:textId="77777777" w:rsidR="00DC2DF3" w:rsidRPr="00BC4654" w:rsidRDefault="00DC2DF3" w:rsidP="00DC2DF3">
      <w:pPr>
        <w:pStyle w:val="EndNoteBibliography"/>
        <w:ind w:left="720" w:hanging="720"/>
        <w:rPr>
          <w:noProof/>
          <w:lang w:val="en-GB"/>
        </w:rPr>
      </w:pPr>
      <w:r w:rsidRPr="00BC4654">
        <w:rPr>
          <w:noProof/>
          <w:lang w:val="en-GB"/>
        </w:rPr>
        <w:t>Foucault, Michel. 1974. "Excerpt from The Eye of Power."</w:t>
      </w:r>
    </w:p>
    <w:p w14:paraId="33E63590" w14:textId="77777777" w:rsidR="00DC2DF3" w:rsidRPr="00BC4654" w:rsidRDefault="00DC2DF3" w:rsidP="00DC2DF3">
      <w:pPr>
        <w:pStyle w:val="EndNoteBibliography"/>
        <w:ind w:left="720" w:hanging="720"/>
        <w:rPr>
          <w:noProof/>
          <w:lang w:val="en-GB"/>
        </w:rPr>
      </w:pPr>
      <w:r w:rsidRPr="00BC4654">
        <w:rPr>
          <w:noProof/>
          <w:lang w:val="en-GB"/>
        </w:rPr>
        <w:t xml:space="preserve">Fullan, Michael. 2006. </w:t>
      </w:r>
      <w:r w:rsidRPr="00BC4654">
        <w:rPr>
          <w:i/>
          <w:noProof/>
          <w:lang w:val="en-GB"/>
        </w:rPr>
        <w:t>Turnaround Leadership</w:t>
      </w:r>
      <w:r w:rsidRPr="00BC4654">
        <w:rPr>
          <w:noProof/>
          <w:lang w:val="en-GB"/>
        </w:rPr>
        <w:t>. London: RoutledgeFalmer.</w:t>
      </w:r>
    </w:p>
    <w:p w14:paraId="4FEF1DB0" w14:textId="77777777" w:rsidR="00DC2DF3" w:rsidRPr="00BC4654" w:rsidRDefault="00DC2DF3" w:rsidP="00DC2DF3">
      <w:pPr>
        <w:pStyle w:val="EndNoteBibliography"/>
        <w:ind w:left="720" w:hanging="720"/>
        <w:rPr>
          <w:noProof/>
          <w:lang w:val="en-GB"/>
        </w:rPr>
      </w:pPr>
      <w:r w:rsidRPr="00BC4654">
        <w:rPr>
          <w:noProof/>
          <w:lang w:val="en-GB"/>
        </w:rPr>
        <w:t xml:space="preserve">Gronn, Peter. 2000. "Distributed properties: a new architecture for leadership."  </w:t>
      </w:r>
      <w:r w:rsidRPr="00BC4654">
        <w:rPr>
          <w:i/>
          <w:noProof/>
          <w:lang w:val="en-GB"/>
        </w:rPr>
        <w:t>Educational Management and Administration</w:t>
      </w:r>
      <w:r w:rsidRPr="00BC4654">
        <w:rPr>
          <w:noProof/>
          <w:lang w:val="en-GB"/>
        </w:rPr>
        <w:t xml:space="preserve"> 28:321-338.</w:t>
      </w:r>
    </w:p>
    <w:p w14:paraId="2F974ED0" w14:textId="77777777" w:rsidR="00DC2DF3" w:rsidRPr="00BC4654" w:rsidRDefault="00DC2DF3" w:rsidP="00DC2DF3">
      <w:pPr>
        <w:pStyle w:val="EndNoteBibliography"/>
        <w:ind w:left="720" w:hanging="720"/>
        <w:rPr>
          <w:noProof/>
          <w:lang w:val="en-GB"/>
        </w:rPr>
      </w:pPr>
      <w:r w:rsidRPr="00BC4654">
        <w:rPr>
          <w:noProof/>
          <w:lang w:val="en-GB"/>
        </w:rPr>
        <w:t xml:space="preserve">Gronn, Peter. 2008. "The future of distributed leadership."  </w:t>
      </w:r>
      <w:r w:rsidRPr="00BC4654">
        <w:rPr>
          <w:i/>
          <w:noProof/>
          <w:lang w:val="en-GB"/>
        </w:rPr>
        <w:t>Journal of Educational Administration</w:t>
      </w:r>
      <w:r w:rsidRPr="00BC4654">
        <w:rPr>
          <w:noProof/>
          <w:lang w:val="en-GB"/>
        </w:rPr>
        <w:t xml:space="preserve"> 46:141-158.</w:t>
      </w:r>
    </w:p>
    <w:p w14:paraId="47992BD2" w14:textId="55F63D78" w:rsidR="00DC2DF3" w:rsidRPr="00BC4654" w:rsidRDefault="00DC2DF3" w:rsidP="00DC2DF3">
      <w:pPr>
        <w:pStyle w:val="EndNoteBibliography"/>
        <w:ind w:left="720" w:hanging="720"/>
        <w:rPr>
          <w:noProof/>
          <w:lang w:val="en-GB"/>
        </w:rPr>
      </w:pPr>
      <w:r w:rsidRPr="00BC4654">
        <w:rPr>
          <w:noProof/>
          <w:lang w:val="en-GB"/>
        </w:rPr>
        <w:t xml:space="preserve">Halford, Susan und Pauline Leonard. 2001. </w:t>
      </w:r>
      <w:r w:rsidRPr="00BC4654">
        <w:rPr>
          <w:i/>
          <w:noProof/>
          <w:lang w:val="en-GB"/>
        </w:rPr>
        <w:t>Gender, Power and Organizations</w:t>
      </w:r>
      <w:r w:rsidRPr="00BC4654">
        <w:rPr>
          <w:noProof/>
          <w:lang w:val="en-GB"/>
        </w:rPr>
        <w:t>. Basingstoke: Palgrave.</w:t>
      </w:r>
    </w:p>
    <w:p w14:paraId="18E821F8" w14:textId="45ABE620" w:rsidR="00DC2DF3" w:rsidRPr="00BC4654" w:rsidRDefault="00DC2DF3" w:rsidP="00DC2DF3">
      <w:pPr>
        <w:pStyle w:val="EndNoteBibliography"/>
        <w:ind w:left="720" w:hanging="720"/>
        <w:rPr>
          <w:noProof/>
          <w:lang w:val="en-GB"/>
        </w:rPr>
      </w:pPr>
      <w:r w:rsidRPr="00DC2DF3">
        <w:rPr>
          <w:noProof/>
        </w:rPr>
        <w:t>Hall, David, Helene Gunter</w:t>
      </w:r>
      <w:r>
        <w:rPr>
          <w:noProof/>
        </w:rPr>
        <w:t xml:space="preserve"> und </w:t>
      </w:r>
      <w:r w:rsidRPr="00DC2DF3">
        <w:rPr>
          <w:noProof/>
        </w:rPr>
        <w:t xml:space="preserve">Joanna Bragg. </w:t>
      </w:r>
      <w:r w:rsidRPr="00BC4654">
        <w:rPr>
          <w:noProof/>
          <w:lang w:val="en-GB"/>
        </w:rPr>
        <w:t>2011. "The strange case of the emergence of schools in England." Annual Conference of the British Educational Research Association, 6–8 September 2011, Institute of Education, University of London.</w:t>
      </w:r>
    </w:p>
    <w:p w14:paraId="3FB4C051" w14:textId="77777777" w:rsidR="00DC2DF3" w:rsidRPr="00BC4654" w:rsidRDefault="00DC2DF3" w:rsidP="00DC2DF3">
      <w:pPr>
        <w:pStyle w:val="EndNoteBibliography"/>
        <w:ind w:left="720" w:hanging="720"/>
        <w:rPr>
          <w:noProof/>
          <w:lang w:val="en-GB"/>
        </w:rPr>
      </w:pPr>
      <w:r w:rsidRPr="00BC4654">
        <w:rPr>
          <w:noProof/>
          <w:lang w:val="en-GB"/>
        </w:rPr>
        <w:t xml:space="preserve">Hall, Valerie. 1996. </w:t>
      </w:r>
      <w:r w:rsidRPr="00BC4654">
        <w:rPr>
          <w:i/>
          <w:noProof/>
          <w:lang w:val="en-GB"/>
        </w:rPr>
        <w:t>Dancing on the Ceiling: A study of Women Managers in Education</w:t>
      </w:r>
      <w:r w:rsidRPr="00BC4654">
        <w:rPr>
          <w:noProof/>
          <w:lang w:val="en-GB"/>
        </w:rPr>
        <w:t>. London: Paul Chapman.</w:t>
      </w:r>
    </w:p>
    <w:p w14:paraId="60F05987" w14:textId="77777777" w:rsidR="00DC2DF3" w:rsidRPr="00BC4654" w:rsidRDefault="00DC2DF3" w:rsidP="00DC2DF3">
      <w:pPr>
        <w:pStyle w:val="EndNoteBibliography"/>
        <w:ind w:left="720" w:hanging="720"/>
        <w:rPr>
          <w:noProof/>
          <w:lang w:val="en-GB"/>
        </w:rPr>
      </w:pPr>
      <w:r w:rsidRPr="00BC4654">
        <w:rPr>
          <w:noProof/>
          <w:lang w:val="en-GB"/>
        </w:rPr>
        <w:t xml:space="preserve">Hall, Valerie. 1997. "Dusting off the phoenix."  </w:t>
      </w:r>
      <w:r w:rsidRPr="00BC4654">
        <w:rPr>
          <w:i/>
          <w:noProof/>
          <w:lang w:val="en-GB"/>
        </w:rPr>
        <w:t>Educational Management Administration &amp; Leadership</w:t>
      </w:r>
      <w:r w:rsidRPr="00BC4654">
        <w:rPr>
          <w:noProof/>
          <w:lang w:val="en-GB"/>
        </w:rPr>
        <w:t xml:space="preserve"> 30:309-324.</w:t>
      </w:r>
    </w:p>
    <w:p w14:paraId="422B4849" w14:textId="7CAC5637" w:rsidR="00DC2DF3" w:rsidRPr="00BC4654" w:rsidRDefault="00DC2DF3" w:rsidP="00DC2DF3">
      <w:pPr>
        <w:pStyle w:val="EndNoteBibliography"/>
        <w:ind w:left="720" w:hanging="720"/>
        <w:rPr>
          <w:noProof/>
          <w:lang w:val="en-GB"/>
        </w:rPr>
      </w:pPr>
      <w:r w:rsidRPr="00BC4654">
        <w:rPr>
          <w:noProof/>
          <w:lang w:val="en-GB"/>
        </w:rPr>
        <w:t xml:space="preserve">Hallinger, Philip und Ronald H. Heck. 2010. "Collaborative leadership and school improvement: understanding the impact on school capacity and student learning."  </w:t>
      </w:r>
      <w:r w:rsidRPr="00BC4654">
        <w:rPr>
          <w:i/>
          <w:noProof/>
          <w:lang w:val="en-GB"/>
        </w:rPr>
        <w:t>School Leadership &amp; Management</w:t>
      </w:r>
      <w:r w:rsidRPr="00BC4654">
        <w:rPr>
          <w:noProof/>
          <w:lang w:val="en-GB"/>
        </w:rPr>
        <w:t xml:space="preserve"> 30:95-110.</w:t>
      </w:r>
    </w:p>
    <w:p w14:paraId="1EDD87C8" w14:textId="4FE347DF" w:rsidR="00DC2DF3" w:rsidRPr="00BC4654" w:rsidRDefault="00DC2DF3" w:rsidP="00DC2DF3">
      <w:pPr>
        <w:pStyle w:val="EndNoteBibliography"/>
        <w:ind w:left="720" w:hanging="720"/>
        <w:rPr>
          <w:noProof/>
          <w:lang w:val="en-GB"/>
        </w:rPr>
      </w:pPr>
      <w:r w:rsidRPr="00BC4654">
        <w:rPr>
          <w:noProof/>
          <w:lang w:val="en-GB"/>
        </w:rPr>
        <w:t xml:space="preserve">Harris, Alma. 2003. "Teacher leadership and school improvment." </w:t>
      </w:r>
      <w:r w:rsidRPr="00DC2DF3">
        <w:rPr>
          <w:noProof/>
          <w:lang w:val="en-US"/>
        </w:rPr>
        <w:t xml:space="preserve">In </w:t>
      </w:r>
      <w:r w:rsidRPr="00DC2DF3">
        <w:rPr>
          <w:i/>
          <w:noProof/>
          <w:lang w:val="en-US"/>
        </w:rPr>
        <w:t>Effective leadership for School Improvement</w:t>
      </w:r>
      <w:r w:rsidRPr="00DC2DF3">
        <w:rPr>
          <w:noProof/>
          <w:lang w:val="en-US"/>
        </w:rPr>
        <w:t xml:space="preserve">, </w:t>
      </w:r>
      <w:r w:rsidR="00C137DA">
        <w:rPr>
          <w:noProof/>
          <w:lang w:val="en-US"/>
        </w:rPr>
        <w:t>hrsg. v.</w:t>
      </w:r>
      <w:r w:rsidRPr="00DC2DF3">
        <w:rPr>
          <w:noProof/>
          <w:lang w:val="en-US"/>
        </w:rPr>
        <w:t xml:space="preserve"> Alma Harris, Christopher Day, David Hopkins, Mark Hadfield, Andy Hargreaves und Christopher Chapman. </w:t>
      </w:r>
      <w:r w:rsidRPr="00BC4654">
        <w:rPr>
          <w:noProof/>
          <w:lang w:val="en-GB"/>
        </w:rPr>
        <w:t>London: RoutledgeFalmer.</w:t>
      </w:r>
    </w:p>
    <w:p w14:paraId="5149DE4C" w14:textId="77777777" w:rsidR="00DC2DF3" w:rsidRPr="00BC4654" w:rsidRDefault="00DC2DF3" w:rsidP="00DC2DF3">
      <w:pPr>
        <w:pStyle w:val="EndNoteBibliography"/>
        <w:ind w:left="720" w:hanging="720"/>
        <w:rPr>
          <w:noProof/>
          <w:lang w:val="en-GB"/>
        </w:rPr>
      </w:pPr>
      <w:r w:rsidRPr="00BC4654">
        <w:rPr>
          <w:noProof/>
          <w:lang w:val="en-GB"/>
        </w:rPr>
        <w:t xml:space="preserve">Harris, Alma. 2004. "Distributed leadership: leading or misleading."  </w:t>
      </w:r>
      <w:r w:rsidRPr="00BC4654">
        <w:rPr>
          <w:i/>
          <w:noProof/>
          <w:lang w:val="en-GB"/>
        </w:rPr>
        <w:t>Educational Management Administration &amp; Leadership</w:t>
      </w:r>
      <w:r w:rsidRPr="00BC4654">
        <w:rPr>
          <w:noProof/>
          <w:lang w:val="en-GB"/>
        </w:rPr>
        <w:t xml:space="preserve"> 32:11-24.</w:t>
      </w:r>
    </w:p>
    <w:p w14:paraId="1B923EA5" w14:textId="77777777" w:rsidR="00DC2DF3" w:rsidRPr="00BC4654" w:rsidRDefault="00DC2DF3" w:rsidP="00DC2DF3">
      <w:pPr>
        <w:pStyle w:val="EndNoteBibliography"/>
        <w:ind w:left="720" w:hanging="720"/>
        <w:rPr>
          <w:noProof/>
          <w:lang w:val="en-GB"/>
        </w:rPr>
      </w:pPr>
      <w:r w:rsidRPr="00BC4654">
        <w:rPr>
          <w:noProof/>
          <w:lang w:val="en-GB"/>
        </w:rPr>
        <w:lastRenderedPageBreak/>
        <w:t xml:space="preserve">Harris, Alma. 2008. "Distributed leadership: according to the evidence."  </w:t>
      </w:r>
      <w:r w:rsidRPr="00BC4654">
        <w:rPr>
          <w:i/>
          <w:noProof/>
          <w:lang w:val="en-GB"/>
        </w:rPr>
        <w:t>Journal of Educational Administration</w:t>
      </w:r>
      <w:r w:rsidRPr="00BC4654">
        <w:rPr>
          <w:noProof/>
          <w:lang w:val="en-GB"/>
        </w:rPr>
        <w:t xml:space="preserve"> 46:172-188.</w:t>
      </w:r>
    </w:p>
    <w:p w14:paraId="43F7D132" w14:textId="3BFD1B08" w:rsidR="00DC2DF3" w:rsidRPr="00BC4654" w:rsidRDefault="00DC2DF3" w:rsidP="00DC2DF3">
      <w:pPr>
        <w:pStyle w:val="EndNoteBibliography"/>
        <w:ind w:left="720" w:hanging="720"/>
        <w:rPr>
          <w:noProof/>
          <w:lang w:val="en-GB"/>
        </w:rPr>
      </w:pPr>
      <w:r w:rsidRPr="00BC4654">
        <w:rPr>
          <w:noProof/>
          <w:lang w:val="en-GB"/>
        </w:rPr>
        <w:t xml:space="preserve">Harris, Alma. 2009. "Distributed leadership and knowledge creation." </w:t>
      </w:r>
      <w:r w:rsidRPr="00DC2DF3">
        <w:rPr>
          <w:noProof/>
          <w:lang w:val="en-US"/>
        </w:rPr>
        <w:t xml:space="preserve">In </w:t>
      </w:r>
      <w:r w:rsidRPr="00DC2DF3">
        <w:rPr>
          <w:i/>
          <w:noProof/>
          <w:lang w:val="en-US"/>
        </w:rPr>
        <w:t>Distributed Leadership According to the Evidence</w:t>
      </w:r>
      <w:r w:rsidRPr="00DC2DF3">
        <w:rPr>
          <w:noProof/>
          <w:lang w:val="en-US"/>
        </w:rPr>
        <w:t xml:space="preserve">, </w:t>
      </w:r>
      <w:r w:rsidR="00C137DA">
        <w:rPr>
          <w:noProof/>
          <w:lang w:val="en-US"/>
        </w:rPr>
        <w:t>hrsg. v.</w:t>
      </w:r>
      <w:r w:rsidRPr="00DC2DF3">
        <w:rPr>
          <w:noProof/>
          <w:lang w:val="en-US"/>
        </w:rPr>
        <w:t xml:space="preserve"> Kenneth Leithwood, Blair Mascall und Tiiu Strauss, 253-266. </w:t>
      </w:r>
      <w:r w:rsidRPr="00BC4654">
        <w:rPr>
          <w:noProof/>
          <w:lang w:val="en-GB"/>
        </w:rPr>
        <w:t>London: Routledge.</w:t>
      </w:r>
    </w:p>
    <w:p w14:paraId="39C57900" w14:textId="77777777" w:rsidR="00DC2DF3" w:rsidRPr="00BC4654" w:rsidRDefault="00DC2DF3" w:rsidP="00DC2DF3">
      <w:pPr>
        <w:pStyle w:val="EndNoteBibliography"/>
        <w:ind w:left="720" w:hanging="720"/>
        <w:rPr>
          <w:noProof/>
          <w:lang w:val="en-GB"/>
        </w:rPr>
      </w:pPr>
      <w:r w:rsidRPr="00BC4654">
        <w:rPr>
          <w:noProof/>
          <w:lang w:val="en-GB"/>
        </w:rPr>
        <w:t xml:space="preserve">Hart, Ann Weaver. 1995. "Reconceiving school leadership: emergent views."  </w:t>
      </w:r>
      <w:r w:rsidRPr="00BC4654">
        <w:rPr>
          <w:i/>
          <w:noProof/>
          <w:lang w:val="en-GB"/>
        </w:rPr>
        <w:t>The Elementary School Journal</w:t>
      </w:r>
      <w:r w:rsidRPr="00BC4654">
        <w:rPr>
          <w:noProof/>
          <w:lang w:val="en-GB"/>
        </w:rPr>
        <w:t xml:space="preserve"> 96:9-28.</w:t>
      </w:r>
    </w:p>
    <w:p w14:paraId="31C95D45" w14:textId="77777777" w:rsidR="00DC2DF3" w:rsidRPr="00BC4654" w:rsidRDefault="00DC2DF3" w:rsidP="00DC2DF3">
      <w:pPr>
        <w:pStyle w:val="EndNoteBibliography"/>
        <w:ind w:left="720" w:hanging="720"/>
        <w:rPr>
          <w:noProof/>
          <w:lang w:val="en-GB"/>
        </w:rPr>
      </w:pPr>
      <w:r w:rsidRPr="00BC4654">
        <w:rPr>
          <w:noProof/>
          <w:lang w:val="en-GB"/>
        </w:rPr>
        <w:t xml:space="preserve">Hartley, David. 2010. "Paradigms: how far does research in distributed leadership ‘stretch’?"  </w:t>
      </w:r>
      <w:r w:rsidRPr="00BC4654">
        <w:rPr>
          <w:i/>
          <w:noProof/>
          <w:lang w:val="en-GB"/>
        </w:rPr>
        <w:t>Educational Management Administration &amp; Leadership</w:t>
      </w:r>
      <w:r w:rsidRPr="00BC4654">
        <w:rPr>
          <w:noProof/>
          <w:lang w:val="en-GB"/>
        </w:rPr>
        <w:t xml:space="preserve"> 38:271-285.</w:t>
      </w:r>
    </w:p>
    <w:p w14:paraId="07B5A880" w14:textId="77777777" w:rsidR="00DC2DF3" w:rsidRPr="00BC4654" w:rsidRDefault="00DC2DF3" w:rsidP="00DC2DF3">
      <w:pPr>
        <w:pStyle w:val="EndNoteBibliography"/>
        <w:ind w:left="720" w:hanging="720"/>
        <w:rPr>
          <w:noProof/>
          <w:lang w:val="en-GB"/>
        </w:rPr>
      </w:pPr>
      <w:r w:rsidRPr="00BC4654">
        <w:rPr>
          <w:noProof/>
          <w:lang w:val="en-GB"/>
        </w:rPr>
        <w:t xml:space="preserve">Hatcher, Richard. 2005. "The distribution of leadership and power in schools."  </w:t>
      </w:r>
      <w:r w:rsidRPr="00BC4654">
        <w:rPr>
          <w:i/>
          <w:noProof/>
          <w:lang w:val="en-GB"/>
        </w:rPr>
        <w:t>British Journal of Sociology of Education</w:t>
      </w:r>
      <w:r w:rsidRPr="00BC4654">
        <w:rPr>
          <w:noProof/>
          <w:lang w:val="en-GB"/>
        </w:rPr>
        <w:t xml:space="preserve"> 26:253-267.</w:t>
      </w:r>
    </w:p>
    <w:p w14:paraId="0F97A91E" w14:textId="77777777" w:rsidR="00DC2DF3" w:rsidRPr="00BC4654" w:rsidRDefault="00DC2DF3" w:rsidP="00DC2DF3">
      <w:pPr>
        <w:pStyle w:val="EndNoteBibliography"/>
        <w:ind w:left="720" w:hanging="720"/>
        <w:rPr>
          <w:noProof/>
          <w:lang w:val="en-GB"/>
        </w:rPr>
      </w:pPr>
      <w:r w:rsidRPr="00BC4654">
        <w:rPr>
          <w:noProof/>
          <w:lang w:val="en-GB"/>
        </w:rPr>
        <w:t xml:space="preserve">Lakomski, Gabriele. 2008. "Functionally adequate but causally idle: w(h)ither distributed leadership?"  </w:t>
      </w:r>
      <w:r w:rsidRPr="00BC4654">
        <w:rPr>
          <w:i/>
          <w:noProof/>
          <w:lang w:val="en-GB"/>
        </w:rPr>
        <w:t>Journal of Educational Administration</w:t>
      </w:r>
      <w:r w:rsidRPr="00BC4654">
        <w:rPr>
          <w:noProof/>
          <w:lang w:val="en-GB"/>
        </w:rPr>
        <w:t xml:space="preserve"> 46 (159-171):159.</w:t>
      </w:r>
    </w:p>
    <w:p w14:paraId="74341AF9" w14:textId="3F8C7234" w:rsidR="00DC2DF3" w:rsidRPr="00BC4654" w:rsidRDefault="00DC2DF3" w:rsidP="00DC2DF3">
      <w:pPr>
        <w:pStyle w:val="EndNoteBibliography"/>
        <w:ind w:left="720" w:hanging="720"/>
        <w:rPr>
          <w:noProof/>
          <w:lang w:val="en-GB"/>
        </w:rPr>
      </w:pPr>
      <w:r w:rsidRPr="00BC4654">
        <w:rPr>
          <w:noProof/>
          <w:lang w:val="en-GB"/>
        </w:rPr>
        <w:t xml:space="preserve">Leithwood, Kenneth, Blair Mascall, Tiiu Strauss, Robin Sacks, Nadeem Memon und Anna Yashkina. 2009. "Distributing leadership to make schools smarter: taking the ego out of the system." </w:t>
      </w:r>
      <w:r w:rsidRPr="00DC2DF3">
        <w:rPr>
          <w:noProof/>
          <w:lang w:val="en-US"/>
        </w:rPr>
        <w:t xml:space="preserve">In </w:t>
      </w:r>
      <w:r w:rsidRPr="00DC2DF3">
        <w:rPr>
          <w:i/>
          <w:noProof/>
          <w:lang w:val="en-US"/>
        </w:rPr>
        <w:t>Distributed Leadership According to the Evidence</w:t>
      </w:r>
      <w:r w:rsidRPr="00DC2DF3">
        <w:rPr>
          <w:noProof/>
          <w:lang w:val="en-US"/>
        </w:rPr>
        <w:t xml:space="preserve">, </w:t>
      </w:r>
      <w:r w:rsidR="00C137DA">
        <w:rPr>
          <w:noProof/>
          <w:lang w:val="en-US"/>
        </w:rPr>
        <w:t>hrsg. v.</w:t>
      </w:r>
      <w:r w:rsidRPr="00DC2DF3">
        <w:rPr>
          <w:noProof/>
          <w:lang w:val="en-US"/>
        </w:rPr>
        <w:t xml:space="preserve"> Kenneth Leithwood, Blair Mascall und Tiiu Strauss, 223-252. </w:t>
      </w:r>
      <w:r w:rsidRPr="00BC4654">
        <w:rPr>
          <w:noProof/>
          <w:lang w:val="en-GB"/>
        </w:rPr>
        <w:t>London: Routledge.</w:t>
      </w:r>
    </w:p>
    <w:p w14:paraId="7F595DD9" w14:textId="77777777" w:rsidR="00DC2DF3" w:rsidRPr="00BC4654" w:rsidRDefault="00DC2DF3" w:rsidP="00DC2DF3">
      <w:pPr>
        <w:pStyle w:val="EndNoteBibliography"/>
        <w:ind w:left="720" w:hanging="720"/>
        <w:rPr>
          <w:noProof/>
          <w:lang w:val="en-GB"/>
        </w:rPr>
      </w:pPr>
      <w:r w:rsidRPr="00BC4654">
        <w:rPr>
          <w:noProof/>
          <w:lang w:val="en-GB"/>
        </w:rPr>
        <w:t xml:space="preserve">Lomax, Pamela. 1990. </w:t>
      </w:r>
      <w:r w:rsidRPr="00BC4654">
        <w:rPr>
          <w:i/>
          <w:noProof/>
          <w:lang w:val="en-GB"/>
        </w:rPr>
        <w:t>Managing Staff Development in Schools: An Action Research Approach</w:t>
      </w:r>
      <w:r w:rsidRPr="00BC4654">
        <w:rPr>
          <w:noProof/>
          <w:lang w:val="en-GB"/>
        </w:rPr>
        <w:t>. Clevedon: Multilingual Matters.</w:t>
      </w:r>
    </w:p>
    <w:p w14:paraId="150ECDB1" w14:textId="77777777" w:rsidR="00DC2DF3" w:rsidRPr="00BC4654" w:rsidRDefault="00DC2DF3" w:rsidP="00DC2DF3">
      <w:pPr>
        <w:pStyle w:val="EndNoteBibliography"/>
        <w:ind w:left="720" w:hanging="720"/>
        <w:rPr>
          <w:noProof/>
          <w:lang w:val="en-GB"/>
        </w:rPr>
      </w:pPr>
      <w:r w:rsidRPr="00BC4654">
        <w:rPr>
          <w:noProof/>
          <w:lang w:val="en-GB"/>
        </w:rPr>
        <w:t xml:space="preserve">Lukes, Steven. 1974. </w:t>
      </w:r>
      <w:r w:rsidRPr="00BC4654">
        <w:rPr>
          <w:i/>
          <w:noProof/>
          <w:lang w:val="en-GB"/>
        </w:rPr>
        <w:t>Power: A Radical View</w:t>
      </w:r>
      <w:r w:rsidRPr="00BC4654">
        <w:rPr>
          <w:noProof/>
          <w:lang w:val="en-GB"/>
        </w:rPr>
        <w:t>. London: Macmillan.</w:t>
      </w:r>
    </w:p>
    <w:p w14:paraId="37DA7FCC" w14:textId="19C2AA33" w:rsidR="00DC2DF3" w:rsidRPr="00BC4654" w:rsidRDefault="00DC2DF3" w:rsidP="00DC2DF3">
      <w:pPr>
        <w:pStyle w:val="EndNoteBibliography"/>
        <w:ind w:left="720" w:hanging="720"/>
        <w:rPr>
          <w:noProof/>
          <w:lang w:val="en-GB"/>
        </w:rPr>
      </w:pPr>
      <w:r w:rsidRPr="00BC4654">
        <w:rPr>
          <w:noProof/>
          <w:lang w:val="en-GB"/>
        </w:rPr>
        <w:t xml:space="preserve">Lumby, Jacky. 2003. "Distributed leadership in colleges: leading or misleading?"  </w:t>
      </w:r>
      <w:r w:rsidRPr="00BC4654">
        <w:rPr>
          <w:i/>
          <w:noProof/>
          <w:lang w:val="en-GB"/>
        </w:rPr>
        <w:t>Educational Management &amp; Administration</w:t>
      </w:r>
      <w:r w:rsidRPr="00BC4654">
        <w:rPr>
          <w:noProof/>
          <w:lang w:val="en-GB"/>
        </w:rPr>
        <w:t xml:space="preserve"> 31:283-293.</w:t>
      </w:r>
    </w:p>
    <w:p w14:paraId="37CC14C9" w14:textId="7F8B3023" w:rsidR="00DC2DF3" w:rsidRPr="00BC4654" w:rsidRDefault="00DC2DF3" w:rsidP="00DC2DF3">
      <w:pPr>
        <w:pStyle w:val="EndNoteBibliography"/>
        <w:ind w:left="720" w:hanging="720"/>
        <w:rPr>
          <w:noProof/>
          <w:lang w:val="en-GB"/>
        </w:rPr>
      </w:pPr>
      <w:r w:rsidRPr="00DC2DF3">
        <w:rPr>
          <w:noProof/>
          <w:lang w:val="it-CH"/>
        </w:rPr>
        <w:t xml:space="preserve">Lumby, Jacky und Marta Cristina Azaola. </w:t>
      </w:r>
      <w:r w:rsidRPr="00BC4654">
        <w:rPr>
          <w:noProof/>
          <w:lang w:val="en-GB"/>
        </w:rPr>
        <w:t xml:space="preserve">2013. "Women principals in South Africa: gender, mothering and leadership."  </w:t>
      </w:r>
      <w:r w:rsidRPr="00BC4654">
        <w:rPr>
          <w:i/>
          <w:noProof/>
          <w:lang w:val="en-GB"/>
        </w:rPr>
        <w:t>British Educational Research Journal</w:t>
      </w:r>
      <w:r w:rsidRPr="00BC4654">
        <w:rPr>
          <w:noProof/>
          <w:lang w:val="en-GB"/>
        </w:rPr>
        <w:t xml:space="preserve"> 40:30-44.</w:t>
      </w:r>
    </w:p>
    <w:p w14:paraId="6705A92F" w14:textId="6AD7C740" w:rsidR="00DC2DF3" w:rsidRPr="00BC4654" w:rsidRDefault="00DC2DF3" w:rsidP="00DC2DF3">
      <w:pPr>
        <w:pStyle w:val="EndNoteBibliography"/>
        <w:ind w:left="720" w:hanging="720"/>
        <w:rPr>
          <w:noProof/>
          <w:lang w:val="en-GB"/>
        </w:rPr>
      </w:pPr>
      <w:r w:rsidRPr="00C137DA">
        <w:rPr>
          <w:noProof/>
          <w:lang w:val="en-US"/>
        </w:rPr>
        <w:t xml:space="preserve">Lumby, Jacky und Marlene Morrison. </w:t>
      </w:r>
      <w:r w:rsidRPr="00BC4654">
        <w:rPr>
          <w:noProof/>
          <w:lang w:val="en-GB"/>
        </w:rPr>
        <w:t xml:space="preserve">2010. "Leadership and diversity: theory and research."  </w:t>
      </w:r>
      <w:r w:rsidRPr="00BC4654">
        <w:rPr>
          <w:i/>
          <w:noProof/>
          <w:lang w:val="en-GB"/>
        </w:rPr>
        <w:t>School Leadership &amp; Management</w:t>
      </w:r>
      <w:r w:rsidRPr="00BC4654">
        <w:rPr>
          <w:noProof/>
          <w:lang w:val="en-GB"/>
        </w:rPr>
        <w:t xml:space="preserve"> 30:283-293.</w:t>
      </w:r>
    </w:p>
    <w:p w14:paraId="0E9D9A7E" w14:textId="235945AA" w:rsidR="00DC2DF3" w:rsidRPr="00BC4654" w:rsidRDefault="00DC2DF3" w:rsidP="00DC2DF3">
      <w:pPr>
        <w:pStyle w:val="EndNoteBibliography"/>
        <w:ind w:left="720" w:hanging="720"/>
        <w:rPr>
          <w:noProof/>
          <w:lang w:val="en-GB"/>
        </w:rPr>
      </w:pPr>
      <w:r w:rsidRPr="00BC4654">
        <w:rPr>
          <w:noProof/>
          <w:lang w:val="en-GB"/>
        </w:rPr>
        <w:t xml:space="preserve">MacBeath, John. 2009. "Distributed Leadership: Paradigms, Policy, and Paradox." </w:t>
      </w:r>
      <w:r w:rsidRPr="00C137DA">
        <w:rPr>
          <w:noProof/>
          <w:lang w:val="en-US"/>
        </w:rPr>
        <w:t xml:space="preserve">In </w:t>
      </w:r>
      <w:r w:rsidRPr="00C137DA">
        <w:rPr>
          <w:i/>
          <w:noProof/>
          <w:lang w:val="en-US"/>
        </w:rPr>
        <w:t>Distributed Leadership According to the Evidence</w:t>
      </w:r>
      <w:r w:rsidRPr="00C137DA">
        <w:rPr>
          <w:noProof/>
          <w:lang w:val="en-US"/>
        </w:rPr>
        <w:t xml:space="preserve">, </w:t>
      </w:r>
      <w:r w:rsidR="00C137DA">
        <w:rPr>
          <w:noProof/>
          <w:lang w:val="en-US"/>
        </w:rPr>
        <w:t>hrsg. v.</w:t>
      </w:r>
      <w:r w:rsidRPr="00C137DA">
        <w:rPr>
          <w:noProof/>
          <w:lang w:val="en-US"/>
        </w:rPr>
        <w:t xml:space="preserve"> Kenneth Leithwood, Blair Mascall </w:t>
      </w:r>
      <w:r w:rsidR="00C137DA" w:rsidRPr="00C137DA">
        <w:rPr>
          <w:noProof/>
          <w:lang w:val="en-US"/>
        </w:rPr>
        <w:t>und</w:t>
      </w:r>
      <w:r w:rsidRPr="00C137DA">
        <w:rPr>
          <w:noProof/>
          <w:lang w:val="en-US"/>
        </w:rPr>
        <w:t xml:space="preserve"> Tiiu  Strauss. </w:t>
      </w:r>
      <w:r w:rsidRPr="00BC4654">
        <w:rPr>
          <w:noProof/>
          <w:lang w:val="en-GB"/>
        </w:rPr>
        <w:t>London: Routledge.</w:t>
      </w:r>
    </w:p>
    <w:p w14:paraId="495B9C60" w14:textId="77AB9F26" w:rsidR="00DC2DF3" w:rsidRPr="00BC4654" w:rsidRDefault="00DC2DF3" w:rsidP="00DC2DF3">
      <w:pPr>
        <w:pStyle w:val="EndNoteBibliography"/>
        <w:ind w:left="720" w:hanging="720"/>
        <w:rPr>
          <w:noProof/>
          <w:lang w:val="en-GB"/>
        </w:rPr>
      </w:pPr>
      <w:r w:rsidRPr="00C137DA">
        <w:rPr>
          <w:noProof/>
          <w:lang w:val="en-US"/>
        </w:rPr>
        <w:t>MacBeath, John, George Oduro</w:t>
      </w:r>
      <w:r w:rsidR="00C137DA" w:rsidRPr="00C137DA">
        <w:rPr>
          <w:noProof/>
          <w:lang w:val="en-US"/>
        </w:rPr>
        <w:t xml:space="preserve"> und </w:t>
      </w:r>
      <w:r w:rsidRPr="00C137DA">
        <w:rPr>
          <w:noProof/>
          <w:lang w:val="en-US"/>
        </w:rPr>
        <w:t xml:space="preserve">Joanne Waterhouse. </w:t>
      </w:r>
      <w:r w:rsidRPr="00BC4654">
        <w:rPr>
          <w:noProof/>
          <w:lang w:val="en-GB"/>
        </w:rPr>
        <w:t xml:space="preserve">2004. </w:t>
      </w:r>
      <w:r w:rsidRPr="00BC4654">
        <w:rPr>
          <w:i/>
          <w:noProof/>
          <w:lang w:val="en-GB"/>
        </w:rPr>
        <w:t>Distributed Leadership in Action: A study of current practice in schools</w:t>
      </w:r>
      <w:r w:rsidRPr="00BC4654">
        <w:rPr>
          <w:noProof/>
          <w:lang w:val="en-GB"/>
        </w:rPr>
        <w:t>. Nottingham: NCSL.</w:t>
      </w:r>
    </w:p>
    <w:p w14:paraId="5F9C59C2" w14:textId="70FFCAA0" w:rsidR="00DC2DF3" w:rsidRPr="00BC4654" w:rsidRDefault="00DC2DF3" w:rsidP="00DC2DF3">
      <w:pPr>
        <w:pStyle w:val="EndNoteBibliography"/>
        <w:ind w:left="720" w:hanging="720"/>
        <w:rPr>
          <w:noProof/>
          <w:lang w:val="en-GB"/>
        </w:rPr>
      </w:pPr>
      <w:r w:rsidRPr="00BC4654">
        <w:rPr>
          <w:noProof/>
          <w:lang w:val="en-GB"/>
        </w:rPr>
        <w:t>Mackay, Fiona</w:t>
      </w:r>
      <w:r w:rsidR="00C137DA" w:rsidRPr="00BC4654">
        <w:rPr>
          <w:noProof/>
          <w:lang w:val="en-GB"/>
        </w:rPr>
        <w:t xml:space="preserve"> und </w:t>
      </w:r>
      <w:r w:rsidRPr="00BC4654">
        <w:rPr>
          <w:noProof/>
          <w:lang w:val="en-GB"/>
        </w:rPr>
        <w:t xml:space="preserve">Jan Etienne. 2006. "Black managers in further education: career hopes and hesitations."  </w:t>
      </w:r>
      <w:r w:rsidRPr="00BC4654">
        <w:rPr>
          <w:i/>
          <w:noProof/>
          <w:lang w:val="en-GB"/>
        </w:rPr>
        <w:t>Educational Management Administration &amp; Leadership</w:t>
      </w:r>
      <w:r w:rsidRPr="00BC4654">
        <w:rPr>
          <w:noProof/>
          <w:lang w:val="en-GB"/>
        </w:rPr>
        <w:t xml:space="preserve"> 34:9-28.</w:t>
      </w:r>
    </w:p>
    <w:p w14:paraId="189ED46E" w14:textId="77777777" w:rsidR="00DC2DF3" w:rsidRPr="00BC4654" w:rsidRDefault="00DC2DF3" w:rsidP="00DC2DF3">
      <w:pPr>
        <w:pStyle w:val="EndNoteBibliography"/>
        <w:ind w:left="720" w:hanging="720"/>
        <w:rPr>
          <w:noProof/>
          <w:lang w:val="en-GB"/>
        </w:rPr>
      </w:pPr>
      <w:r w:rsidRPr="00BC4654">
        <w:rPr>
          <w:noProof/>
          <w:lang w:val="en-GB"/>
        </w:rPr>
        <w:t xml:space="preserve">Mahmood, Saba. 2001. "Feminist theory, embodiment, and the docile agent: some reflections on the Egyptian Islamic revival."  </w:t>
      </w:r>
      <w:r w:rsidRPr="00BC4654">
        <w:rPr>
          <w:i/>
          <w:noProof/>
          <w:lang w:val="en-GB"/>
        </w:rPr>
        <w:t>Cultural Anthropology</w:t>
      </w:r>
      <w:r w:rsidRPr="00BC4654">
        <w:rPr>
          <w:noProof/>
          <w:lang w:val="en-GB"/>
        </w:rPr>
        <w:t xml:space="preserve"> 16:202-236.</w:t>
      </w:r>
    </w:p>
    <w:p w14:paraId="520E142F" w14:textId="77777777" w:rsidR="00DC2DF3" w:rsidRPr="00BC4654" w:rsidRDefault="00DC2DF3" w:rsidP="00DC2DF3">
      <w:pPr>
        <w:pStyle w:val="EndNoteBibliography"/>
        <w:ind w:left="720" w:hanging="720"/>
        <w:rPr>
          <w:noProof/>
          <w:lang w:val="en-GB"/>
        </w:rPr>
      </w:pPr>
      <w:r w:rsidRPr="00BC4654">
        <w:rPr>
          <w:noProof/>
          <w:lang w:val="en-GB"/>
        </w:rPr>
        <w:t xml:space="preserve">Martin, Patricia Yancey. 2006. "Practising gender at work: further thoughts on reflexivity."  </w:t>
      </w:r>
      <w:r w:rsidRPr="00BC4654">
        <w:rPr>
          <w:i/>
          <w:noProof/>
          <w:lang w:val="en-GB"/>
        </w:rPr>
        <w:t>Gender, Work and Organization</w:t>
      </w:r>
      <w:r w:rsidRPr="00BC4654">
        <w:rPr>
          <w:noProof/>
          <w:lang w:val="en-GB"/>
        </w:rPr>
        <w:t xml:space="preserve"> 13:254-276.</w:t>
      </w:r>
    </w:p>
    <w:p w14:paraId="5C1F5F6F" w14:textId="0C41F8C1" w:rsidR="00DC2DF3" w:rsidRPr="00BC4654" w:rsidRDefault="00DC2DF3" w:rsidP="00DC2DF3">
      <w:pPr>
        <w:pStyle w:val="EndNoteBibliography"/>
        <w:ind w:left="720" w:hanging="720"/>
        <w:rPr>
          <w:noProof/>
          <w:lang w:val="en-GB"/>
        </w:rPr>
      </w:pPr>
      <w:r w:rsidRPr="00C137DA">
        <w:rPr>
          <w:noProof/>
          <w:lang w:val="en-US"/>
        </w:rPr>
        <w:t>Martin, Patricia Yancey</w:t>
      </w:r>
      <w:r w:rsidR="00C137DA" w:rsidRPr="00C137DA">
        <w:rPr>
          <w:noProof/>
          <w:lang w:val="en-US"/>
        </w:rPr>
        <w:t xml:space="preserve"> und </w:t>
      </w:r>
      <w:r w:rsidRPr="00C137DA">
        <w:rPr>
          <w:noProof/>
          <w:lang w:val="en-US"/>
        </w:rPr>
        <w:t xml:space="preserve">David Collinson. </w:t>
      </w:r>
      <w:r w:rsidRPr="00BC4654">
        <w:rPr>
          <w:noProof/>
          <w:lang w:val="en-GB"/>
        </w:rPr>
        <w:t xml:space="preserve">2002. "Over the pond and across the water’: developing the field of ‘gendered organizations’."  </w:t>
      </w:r>
      <w:r w:rsidRPr="00BC4654">
        <w:rPr>
          <w:i/>
          <w:noProof/>
          <w:lang w:val="en-GB"/>
        </w:rPr>
        <w:t>Gender, Work and Organization</w:t>
      </w:r>
      <w:r w:rsidRPr="00BC4654">
        <w:rPr>
          <w:noProof/>
          <w:lang w:val="en-GB"/>
        </w:rPr>
        <w:t xml:space="preserve"> 13:254-276.</w:t>
      </w:r>
    </w:p>
    <w:p w14:paraId="37022CDB" w14:textId="0DA6B866" w:rsidR="00DC2DF3" w:rsidRPr="00BC4654" w:rsidRDefault="00DC2DF3" w:rsidP="00DC2DF3">
      <w:pPr>
        <w:pStyle w:val="EndNoteBibliography"/>
        <w:ind w:left="720" w:hanging="720"/>
        <w:rPr>
          <w:noProof/>
          <w:lang w:val="en-GB"/>
        </w:rPr>
      </w:pPr>
      <w:r w:rsidRPr="00BC4654">
        <w:rPr>
          <w:noProof/>
          <w:lang w:val="en-GB"/>
        </w:rPr>
        <w:t>McTavish, Duncan</w:t>
      </w:r>
      <w:r w:rsidR="00C137DA" w:rsidRPr="00BC4654">
        <w:rPr>
          <w:noProof/>
          <w:lang w:val="en-GB"/>
        </w:rPr>
        <w:t xml:space="preserve"> und </w:t>
      </w:r>
      <w:r w:rsidRPr="00BC4654">
        <w:rPr>
          <w:noProof/>
          <w:lang w:val="en-GB"/>
        </w:rPr>
        <w:t xml:space="preserve">Karen Miller. 2009. "Gender balance in leadership?: reform and modernization in the UK further education sector."  </w:t>
      </w:r>
      <w:r w:rsidRPr="00BC4654">
        <w:rPr>
          <w:i/>
          <w:noProof/>
          <w:lang w:val="en-GB"/>
        </w:rPr>
        <w:t>Educational Management Administration &amp; Leadership</w:t>
      </w:r>
      <w:r w:rsidRPr="00BC4654">
        <w:rPr>
          <w:noProof/>
          <w:lang w:val="en-GB"/>
        </w:rPr>
        <w:t xml:space="preserve"> 37 (3):350-365.</w:t>
      </w:r>
    </w:p>
    <w:p w14:paraId="58A516C5" w14:textId="467C578A" w:rsidR="00DC2DF3" w:rsidRPr="00BC4654" w:rsidRDefault="00DC2DF3" w:rsidP="00DC2DF3">
      <w:pPr>
        <w:pStyle w:val="EndNoteBibliography"/>
        <w:ind w:left="720" w:hanging="720"/>
        <w:rPr>
          <w:noProof/>
          <w:lang w:val="en-GB"/>
        </w:rPr>
      </w:pPr>
      <w:r w:rsidRPr="00BC4654">
        <w:rPr>
          <w:noProof/>
          <w:lang w:val="en-GB"/>
        </w:rPr>
        <w:t xml:space="preserve">Milley, Peter. 2008. "On Jürgen Habermas’ critical; theory and the political dimensions of educational administration." </w:t>
      </w:r>
      <w:r w:rsidRPr="00C137DA">
        <w:rPr>
          <w:noProof/>
          <w:lang w:val="en-US"/>
        </w:rPr>
        <w:t xml:space="preserve">In </w:t>
      </w:r>
      <w:r w:rsidRPr="00C137DA">
        <w:rPr>
          <w:i/>
          <w:noProof/>
          <w:lang w:val="en-US"/>
        </w:rPr>
        <w:t>Political Approaches to Educational Administration and Leadership</w:t>
      </w:r>
      <w:r w:rsidRPr="00C137DA">
        <w:rPr>
          <w:noProof/>
          <w:lang w:val="en-US"/>
        </w:rPr>
        <w:t xml:space="preserve">, </w:t>
      </w:r>
      <w:r w:rsidR="00C137DA">
        <w:rPr>
          <w:noProof/>
          <w:lang w:val="en-US"/>
        </w:rPr>
        <w:t>hrsg. v.</w:t>
      </w:r>
      <w:r w:rsidRPr="00C137DA">
        <w:rPr>
          <w:noProof/>
          <w:lang w:val="en-US"/>
        </w:rPr>
        <w:t xml:space="preserve"> Eugene Samir </w:t>
      </w:r>
      <w:r w:rsidR="00C137DA" w:rsidRPr="00C137DA">
        <w:rPr>
          <w:noProof/>
          <w:lang w:val="en-US"/>
        </w:rPr>
        <w:t>und</w:t>
      </w:r>
      <w:r w:rsidRPr="00C137DA">
        <w:rPr>
          <w:noProof/>
          <w:lang w:val="en-US"/>
        </w:rPr>
        <w:t xml:space="preserve"> Stanley Adam. </w:t>
      </w:r>
      <w:r w:rsidRPr="00BC4654">
        <w:rPr>
          <w:noProof/>
          <w:lang w:val="en-GB"/>
        </w:rPr>
        <w:t>London: Routledge.</w:t>
      </w:r>
    </w:p>
    <w:p w14:paraId="0339568E" w14:textId="77777777" w:rsidR="00DC2DF3" w:rsidRPr="00BC4654" w:rsidRDefault="00DC2DF3" w:rsidP="00DC2DF3">
      <w:pPr>
        <w:pStyle w:val="EndNoteBibliography"/>
        <w:ind w:left="720" w:hanging="720"/>
        <w:rPr>
          <w:noProof/>
          <w:lang w:val="en-GB"/>
        </w:rPr>
      </w:pPr>
      <w:r w:rsidRPr="00BC4654">
        <w:rPr>
          <w:noProof/>
          <w:lang w:val="en-GB"/>
        </w:rPr>
        <w:t xml:space="preserve">Moorosi, Pontson. 2010. "South African female principals’ career paths: understanding the gender gap in secondary school management."  </w:t>
      </w:r>
      <w:r w:rsidRPr="00BC4654">
        <w:rPr>
          <w:i/>
          <w:noProof/>
          <w:lang w:val="en-GB"/>
        </w:rPr>
        <w:t>Educational Management Administration &amp; Leadership</w:t>
      </w:r>
      <w:r w:rsidRPr="00BC4654">
        <w:rPr>
          <w:noProof/>
          <w:lang w:val="en-GB"/>
        </w:rPr>
        <w:t xml:space="preserve"> 38 (5):547-562.</w:t>
      </w:r>
    </w:p>
    <w:p w14:paraId="590FB378" w14:textId="77777777" w:rsidR="00DC2DF3" w:rsidRPr="00BC4654" w:rsidRDefault="00DC2DF3" w:rsidP="00DC2DF3">
      <w:pPr>
        <w:pStyle w:val="EndNoteBibliography"/>
        <w:ind w:left="720" w:hanging="720"/>
        <w:rPr>
          <w:noProof/>
          <w:lang w:val="en-GB"/>
        </w:rPr>
      </w:pPr>
      <w:r w:rsidRPr="00BC4654">
        <w:rPr>
          <w:noProof/>
          <w:lang w:val="en-GB"/>
        </w:rPr>
        <w:t>Morrison, Marlene. 2012. "Banality in leadership research and the demise of the public intellectual: confronting acquiescence in an era of the ‘eduwonk’." BELMAS Conference 2012, 20–22 July, Manchester UK.</w:t>
      </w:r>
    </w:p>
    <w:p w14:paraId="453F6B62" w14:textId="3F3D8261" w:rsidR="00DC2DF3" w:rsidRPr="00BC4654" w:rsidRDefault="00DC2DF3" w:rsidP="00DC2DF3">
      <w:pPr>
        <w:pStyle w:val="EndNoteBibliography"/>
        <w:ind w:left="720" w:hanging="720"/>
        <w:rPr>
          <w:noProof/>
          <w:lang w:val="en-GB"/>
        </w:rPr>
      </w:pPr>
      <w:r w:rsidRPr="00BC4654">
        <w:rPr>
          <w:noProof/>
          <w:lang w:val="en-GB"/>
        </w:rPr>
        <w:t>Murphy, Joseph, Mark Smylie, David Mayrowetz</w:t>
      </w:r>
      <w:r w:rsidR="00C137DA" w:rsidRPr="00BC4654">
        <w:rPr>
          <w:noProof/>
          <w:lang w:val="en-GB"/>
        </w:rPr>
        <w:t xml:space="preserve"> und </w:t>
      </w:r>
      <w:r w:rsidRPr="00BC4654">
        <w:rPr>
          <w:noProof/>
          <w:lang w:val="en-GB"/>
        </w:rPr>
        <w:t xml:space="preserve">Karen Seashore Louis. 2019. "The role of the principal in fostering the development of distributed leadership."  </w:t>
      </w:r>
      <w:r w:rsidRPr="00BC4654">
        <w:rPr>
          <w:i/>
          <w:noProof/>
          <w:lang w:val="en-GB"/>
        </w:rPr>
        <w:t>School Leadership &amp; Management</w:t>
      </w:r>
      <w:r w:rsidRPr="00BC4654">
        <w:rPr>
          <w:noProof/>
          <w:lang w:val="en-GB"/>
        </w:rPr>
        <w:t xml:space="preserve"> 29:181-214.</w:t>
      </w:r>
    </w:p>
    <w:p w14:paraId="0348BF45" w14:textId="132933EB" w:rsidR="00DC2DF3" w:rsidRPr="00BC4654" w:rsidRDefault="00DC2DF3" w:rsidP="00DC2DF3">
      <w:pPr>
        <w:pStyle w:val="EndNoteBibliography"/>
        <w:ind w:left="720" w:hanging="720"/>
        <w:rPr>
          <w:noProof/>
          <w:lang w:val="en-GB"/>
        </w:rPr>
      </w:pPr>
      <w:r w:rsidRPr="00BC4654">
        <w:rPr>
          <w:noProof/>
          <w:lang w:val="en-GB"/>
        </w:rPr>
        <w:lastRenderedPageBreak/>
        <w:t>Murphy, Joseph, Mark Smylie, David Mayrowetz</w:t>
      </w:r>
      <w:r w:rsidR="00C137DA" w:rsidRPr="00BC4654">
        <w:rPr>
          <w:noProof/>
          <w:lang w:val="en-GB"/>
        </w:rPr>
        <w:t xml:space="preserve"> und </w:t>
      </w:r>
      <w:r w:rsidRPr="00BC4654">
        <w:rPr>
          <w:noProof/>
          <w:lang w:val="en-GB"/>
        </w:rPr>
        <w:t xml:space="preserve">Karen Seashore Louis. 2009. "The role of the principal in fostering the development of distributed leadership."  </w:t>
      </w:r>
      <w:r w:rsidRPr="00BC4654">
        <w:rPr>
          <w:i/>
          <w:noProof/>
          <w:lang w:val="en-GB"/>
        </w:rPr>
        <w:t>School Leadership &amp; Management</w:t>
      </w:r>
      <w:r w:rsidRPr="00BC4654">
        <w:rPr>
          <w:noProof/>
          <w:lang w:val="en-GB"/>
        </w:rPr>
        <w:t xml:space="preserve"> 29 (2):181-214.</w:t>
      </w:r>
    </w:p>
    <w:p w14:paraId="28B2B872" w14:textId="77777777" w:rsidR="00DC2DF3" w:rsidRPr="00BC4654" w:rsidRDefault="00DC2DF3" w:rsidP="00DC2DF3">
      <w:pPr>
        <w:pStyle w:val="EndNoteBibliography"/>
        <w:ind w:left="720" w:hanging="720"/>
        <w:rPr>
          <w:noProof/>
          <w:lang w:val="en-GB"/>
        </w:rPr>
      </w:pPr>
      <w:r w:rsidRPr="00BC4654">
        <w:rPr>
          <w:noProof/>
          <w:lang w:val="en-GB"/>
        </w:rPr>
        <w:t xml:space="preserve">NCSL. 2001. </w:t>
      </w:r>
      <w:r w:rsidRPr="00BC4654">
        <w:rPr>
          <w:i/>
          <w:noProof/>
          <w:lang w:val="en-GB"/>
        </w:rPr>
        <w:t>The leadership development framework</w:t>
      </w:r>
      <w:r w:rsidRPr="00BC4654">
        <w:rPr>
          <w:noProof/>
          <w:lang w:val="en-GB"/>
        </w:rPr>
        <w:t>. Nottingham: National College for School Leadership.</w:t>
      </w:r>
    </w:p>
    <w:p w14:paraId="149DBA29" w14:textId="77777777" w:rsidR="00DC2DF3" w:rsidRPr="00BC4654" w:rsidRDefault="00DC2DF3" w:rsidP="00DC2DF3">
      <w:pPr>
        <w:pStyle w:val="EndNoteBibliography"/>
        <w:ind w:left="720" w:hanging="720"/>
        <w:rPr>
          <w:noProof/>
          <w:lang w:val="en-GB"/>
        </w:rPr>
      </w:pPr>
      <w:r w:rsidRPr="00BC4654">
        <w:rPr>
          <w:noProof/>
          <w:lang w:val="en-GB"/>
        </w:rPr>
        <w:t xml:space="preserve">Nussbaum, Martha. 2003. "Capabilities as fundamental entitlements: Sen and social justice."  </w:t>
      </w:r>
      <w:r w:rsidRPr="00BC4654">
        <w:rPr>
          <w:i/>
          <w:noProof/>
          <w:lang w:val="en-GB"/>
        </w:rPr>
        <w:t>Feminist Economics</w:t>
      </w:r>
      <w:r w:rsidRPr="00BC4654">
        <w:rPr>
          <w:noProof/>
          <w:lang w:val="en-GB"/>
        </w:rPr>
        <w:t xml:space="preserve"> 9 (2-3):33-59.</w:t>
      </w:r>
    </w:p>
    <w:p w14:paraId="61236306" w14:textId="77777777" w:rsidR="00DC2DF3" w:rsidRPr="00BC4654" w:rsidRDefault="00DC2DF3" w:rsidP="00DC2DF3">
      <w:pPr>
        <w:pStyle w:val="EndNoteBibliography"/>
        <w:ind w:left="720" w:hanging="720"/>
        <w:rPr>
          <w:noProof/>
          <w:lang w:val="en-GB"/>
        </w:rPr>
      </w:pPr>
      <w:r w:rsidRPr="00BC4654">
        <w:rPr>
          <w:noProof/>
          <w:lang w:val="en-GB"/>
        </w:rPr>
        <w:t xml:space="preserve">OECD. 2011. </w:t>
      </w:r>
      <w:r w:rsidRPr="00BC4654">
        <w:rPr>
          <w:i/>
          <w:noProof/>
          <w:lang w:val="en-GB"/>
        </w:rPr>
        <w:t>Improving school leadership policy and practice: pointers for policy development</w:t>
      </w:r>
      <w:r w:rsidRPr="00BC4654">
        <w:rPr>
          <w:noProof/>
          <w:lang w:val="en-GB"/>
        </w:rPr>
        <w:t>. Paris: OECD.</w:t>
      </w:r>
    </w:p>
    <w:p w14:paraId="3F825D6A" w14:textId="77777777" w:rsidR="00DC2DF3" w:rsidRPr="00BC4654" w:rsidRDefault="00DC2DF3" w:rsidP="00DC2DF3">
      <w:pPr>
        <w:pStyle w:val="EndNoteBibliography"/>
        <w:ind w:left="720" w:hanging="720"/>
        <w:rPr>
          <w:noProof/>
          <w:lang w:val="en-GB"/>
        </w:rPr>
      </w:pPr>
      <w:r w:rsidRPr="00BC4654">
        <w:rPr>
          <w:noProof/>
          <w:lang w:val="en-GB"/>
        </w:rPr>
        <w:t xml:space="preserve">Ouston, Janet. 1993. </w:t>
      </w:r>
      <w:r w:rsidRPr="00BC4654">
        <w:rPr>
          <w:i/>
          <w:noProof/>
          <w:lang w:val="en-GB"/>
        </w:rPr>
        <w:t>Women in Education Management</w:t>
      </w:r>
      <w:r w:rsidRPr="00BC4654">
        <w:rPr>
          <w:noProof/>
          <w:lang w:val="en-GB"/>
        </w:rPr>
        <w:t>. Harlow: Longman.</w:t>
      </w:r>
    </w:p>
    <w:p w14:paraId="5B18F718" w14:textId="77777777" w:rsidR="00DC2DF3" w:rsidRPr="00BC4654" w:rsidRDefault="00DC2DF3" w:rsidP="00DC2DF3">
      <w:pPr>
        <w:pStyle w:val="EndNoteBibliography"/>
        <w:ind w:left="720" w:hanging="720"/>
        <w:rPr>
          <w:noProof/>
          <w:lang w:val="en-GB"/>
        </w:rPr>
      </w:pPr>
      <w:r w:rsidRPr="00BC4654">
        <w:rPr>
          <w:noProof/>
          <w:lang w:val="en-GB"/>
        </w:rPr>
        <w:t xml:space="preserve">Parsons, Talcott. 1963. "On the concept of political power."  </w:t>
      </w:r>
      <w:r w:rsidRPr="00BC4654">
        <w:rPr>
          <w:i/>
          <w:noProof/>
          <w:lang w:val="en-GB"/>
        </w:rPr>
        <w:t>Proceedings of the American Philosophical Society</w:t>
      </w:r>
      <w:r w:rsidRPr="00BC4654">
        <w:rPr>
          <w:noProof/>
          <w:lang w:val="en-GB"/>
        </w:rPr>
        <w:t xml:space="preserve"> 39:232-262.</w:t>
      </w:r>
    </w:p>
    <w:p w14:paraId="1FBD2FF5" w14:textId="77777777" w:rsidR="00DC2DF3" w:rsidRPr="00BC4654" w:rsidRDefault="00DC2DF3" w:rsidP="00DC2DF3">
      <w:pPr>
        <w:pStyle w:val="EndNoteBibliography"/>
        <w:ind w:left="720" w:hanging="720"/>
        <w:rPr>
          <w:noProof/>
          <w:lang w:val="en-GB"/>
        </w:rPr>
      </w:pPr>
      <w:r w:rsidRPr="00BC4654">
        <w:rPr>
          <w:noProof/>
          <w:lang w:val="en-GB"/>
        </w:rPr>
        <w:t xml:space="preserve">Popper, Karl. 2002. </w:t>
      </w:r>
      <w:r w:rsidRPr="00BC4654">
        <w:rPr>
          <w:i/>
          <w:noProof/>
          <w:lang w:val="en-GB"/>
        </w:rPr>
        <w:t>The Logic of Scientific Discovery</w:t>
      </w:r>
      <w:r w:rsidRPr="00BC4654">
        <w:rPr>
          <w:noProof/>
          <w:lang w:val="en-GB"/>
        </w:rPr>
        <w:t>. London: Harper &amp; Row.</w:t>
      </w:r>
    </w:p>
    <w:p w14:paraId="21D2672B" w14:textId="7B964F86" w:rsidR="00DC2DF3" w:rsidRPr="00BC4654" w:rsidRDefault="00DC2DF3" w:rsidP="00DC2DF3">
      <w:pPr>
        <w:pStyle w:val="EndNoteBibliography"/>
        <w:ind w:left="720" w:hanging="720"/>
        <w:rPr>
          <w:noProof/>
          <w:lang w:val="en-GB"/>
        </w:rPr>
      </w:pPr>
      <w:r w:rsidRPr="00BC4654">
        <w:rPr>
          <w:noProof/>
          <w:lang w:val="en-GB"/>
        </w:rPr>
        <w:t>Seashore Louis, Karen, David Mayrowetz, Mark Smiley</w:t>
      </w:r>
      <w:r w:rsidR="00C137DA" w:rsidRPr="00BC4654">
        <w:rPr>
          <w:noProof/>
          <w:lang w:val="en-GB"/>
        </w:rPr>
        <w:t xml:space="preserve"> und </w:t>
      </w:r>
      <w:r w:rsidRPr="00BC4654">
        <w:rPr>
          <w:noProof/>
          <w:lang w:val="en-GB"/>
        </w:rPr>
        <w:t xml:space="preserve">Joseph Murphy. 2009. "The role of sensemaking and trust in developing distributed leadership." In </w:t>
      </w:r>
      <w:r w:rsidRPr="00BC4654">
        <w:rPr>
          <w:i/>
          <w:noProof/>
          <w:lang w:val="en-GB"/>
        </w:rPr>
        <w:t>Distributed Leadership: Different perspectives</w:t>
      </w:r>
      <w:r w:rsidRPr="00BC4654">
        <w:rPr>
          <w:noProof/>
          <w:lang w:val="en-GB"/>
        </w:rPr>
        <w:t xml:space="preserve">, </w:t>
      </w:r>
      <w:r w:rsidR="00C137DA">
        <w:rPr>
          <w:noProof/>
          <w:lang w:val="en-US"/>
        </w:rPr>
        <w:t>hrsg. v.</w:t>
      </w:r>
      <w:r w:rsidRPr="00BC4654">
        <w:rPr>
          <w:noProof/>
          <w:lang w:val="en-GB"/>
        </w:rPr>
        <w:t xml:space="preserve"> Alma Harris, 157-180. London: Springer.</w:t>
      </w:r>
    </w:p>
    <w:p w14:paraId="0986B54E" w14:textId="77777777" w:rsidR="00DC2DF3" w:rsidRPr="00F11554" w:rsidRDefault="00DC2DF3" w:rsidP="00DC2DF3">
      <w:pPr>
        <w:pStyle w:val="EndNoteBibliography"/>
        <w:ind w:left="720" w:hanging="720"/>
        <w:rPr>
          <w:noProof/>
          <w:lang w:val="en-GB"/>
        </w:rPr>
      </w:pPr>
      <w:r w:rsidRPr="00BC4654">
        <w:rPr>
          <w:noProof/>
          <w:lang w:val="en-GB"/>
        </w:rPr>
        <w:t xml:space="preserve">Shakeshaft, Charol. 1989. </w:t>
      </w:r>
      <w:r w:rsidRPr="00BC4654">
        <w:rPr>
          <w:i/>
          <w:noProof/>
          <w:lang w:val="en-GB"/>
        </w:rPr>
        <w:t>Women in Educational Administration</w:t>
      </w:r>
      <w:r w:rsidRPr="00BC4654">
        <w:rPr>
          <w:noProof/>
          <w:lang w:val="en-GB"/>
        </w:rPr>
        <w:t xml:space="preserve">. </w:t>
      </w:r>
      <w:r w:rsidRPr="00F11554">
        <w:rPr>
          <w:noProof/>
          <w:lang w:val="en-GB"/>
        </w:rPr>
        <w:t>Newbury Park: Sage.</w:t>
      </w:r>
    </w:p>
    <w:p w14:paraId="7F0AAE16" w14:textId="77777777" w:rsidR="00DC2DF3" w:rsidRPr="00F11554" w:rsidRDefault="00DC2DF3" w:rsidP="00DC2DF3">
      <w:pPr>
        <w:pStyle w:val="EndNoteBibliography"/>
        <w:ind w:left="720" w:hanging="720"/>
        <w:rPr>
          <w:noProof/>
          <w:lang w:val="en-GB"/>
        </w:rPr>
      </w:pPr>
      <w:r w:rsidRPr="00F11554">
        <w:rPr>
          <w:noProof/>
          <w:lang w:val="en-GB"/>
        </w:rPr>
        <w:t xml:space="preserve">Sobehart, Helen. 2008. </w:t>
      </w:r>
      <w:r w:rsidRPr="00F11554">
        <w:rPr>
          <w:i/>
          <w:noProof/>
          <w:lang w:val="en-GB"/>
        </w:rPr>
        <w:t>Women Leading Education Across the Continents: Sharing the Spirit, Fanning the Flame</w:t>
      </w:r>
      <w:r w:rsidRPr="00F11554">
        <w:rPr>
          <w:noProof/>
          <w:lang w:val="en-GB"/>
        </w:rPr>
        <w:t>. Lantham: Rowman &amp; Littlefield.</w:t>
      </w:r>
    </w:p>
    <w:p w14:paraId="501A9EBC" w14:textId="500D7FD4" w:rsidR="00DC2DF3" w:rsidRPr="00F11554" w:rsidRDefault="00DC2DF3" w:rsidP="00DC2DF3">
      <w:pPr>
        <w:pStyle w:val="EndNoteBibliography"/>
        <w:ind w:left="720" w:hanging="720"/>
        <w:rPr>
          <w:noProof/>
          <w:lang w:val="en-GB"/>
        </w:rPr>
      </w:pPr>
      <w:r w:rsidRPr="00F11554">
        <w:rPr>
          <w:noProof/>
          <w:lang w:val="en-GB"/>
        </w:rPr>
        <w:t>Spillane, James P., Richard Halverson</w:t>
      </w:r>
      <w:r w:rsidR="00C137DA" w:rsidRPr="00F11554">
        <w:rPr>
          <w:noProof/>
          <w:lang w:val="en-GB"/>
        </w:rPr>
        <w:t xml:space="preserve"> und </w:t>
      </w:r>
      <w:r w:rsidRPr="00F11554">
        <w:rPr>
          <w:noProof/>
          <w:lang w:val="en-GB"/>
        </w:rPr>
        <w:t xml:space="preserve">John Diamond. 2004. "Towards a theory of leadership practice: A distributed practice."  </w:t>
      </w:r>
      <w:r w:rsidRPr="00F11554">
        <w:rPr>
          <w:i/>
          <w:noProof/>
          <w:lang w:val="en-GB"/>
        </w:rPr>
        <w:t>Journal for Curriculum Studies</w:t>
      </w:r>
      <w:r w:rsidRPr="00F11554">
        <w:rPr>
          <w:noProof/>
          <w:lang w:val="en-GB"/>
        </w:rPr>
        <w:t xml:space="preserve"> 36:3-34.</w:t>
      </w:r>
    </w:p>
    <w:p w14:paraId="16778907" w14:textId="77777777" w:rsidR="00DC2DF3" w:rsidRPr="00F11554" w:rsidRDefault="00DC2DF3" w:rsidP="00DC2DF3">
      <w:pPr>
        <w:pStyle w:val="EndNoteBibliography"/>
        <w:ind w:left="720" w:hanging="720"/>
        <w:rPr>
          <w:noProof/>
          <w:lang w:val="en-GB"/>
        </w:rPr>
      </w:pPr>
      <w:r w:rsidRPr="00F11554">
        <w:rPr>
          <w:noProof/>
          <w:lang w:val="en-GB"/>
        </w:rPr>
        <w:t xml:space="preserve">Storey, Anne. 2004. "The problem of distributed leadership in schools."  </w:t>
      </w:r>
      <w:r w:rsidRPr="00F11554">
        <w:rPr>
          <w:i/>
          <w:noProof/>
          <w:lang w:val="en-GB"/>
        </w:rPr>
        <w:t>School Leadership &amp; Management</w:t>
      </w:r>
      <w:r w:rsidRPr="00F11554">
        <w:rPr>
          <w:noProof/>
          <w:lang w:val="en-GB"/>
        </w:rPr>
        <w:t xml:space="preserve"> 24 (3):249-265.</w:t>
      </w:r>
    </w:p>
    <w:p w14:paraId="13CE8E22" w14:textId="7B2C3299" w:rsidR="00DC2DF3" w:rsidRPr="00F11554" w:rsidRDefault="00DC2DF3" w:rsidP="00DC2DF3">
      <w:pPr>
        <w:pStyle w:val="EndNoteBibliography"/>
        <w:ind w:left="720" w:hanging="720"/>
        <w:rPr>
          <w:noProof/>
          <w:lang w:val="en-GB"/>
        </w:rPr>
      </w:pPr>
      <w:r w:rsidRPr="00C137DA">
        <w:rPr>
          <w:noProof/>
          <w:lang w:val="en-US"/>
        </w:rPr>
        <w:t>Sturdy, Andrew, Michael Brocklehurst, Diana Winstanley</w:t>
      </w:r>
      <w:r w:rsidR="00C137DA" w:rsidRPr="00C137DA">
        <w:rPr>
          <w:noProof/>
          <w:lang w:val="en-US"/>
        </w:rPr>
        <w:t xml:space="preserve"> und </w:t>
      </w:r>
      <w:r w:rsidRPr="00C137DA">
        <w:rPr>
          <w:noProof/>
          <w:lang w:val="en-US"/>
        </w:rPr>
        <w:t xml:space="preserve">Margaret Littlejohns. </w:t>
      </w:r>
      <w:r w:rsidRPr="00F11554">
        <w:rPr>
          <w:noProof/>
          <w:lang w:val="en-GB"/>
        </w:rPr>
        <w:t xml:space="preserve">2006. "Management as a (self) confidence trick: management ideas, education and identity work."  </w:t>
      </w:r>
      <w:r w:rsidRPr="00F11554">
        <w:rPr>
          <w:i/>
          <w:noProof/>
          <w:lang w:val="en-GB"/>
        </w:rPr>
        <w:t xml:space="preserve">Organization </w:t>
      </w:r>
      <w:r w:rsidRPr="00F11554">
        <w:rPr>
          <w:noProof/>
          <w:lang w:val="en-GB"/>
        </w:rPr>
        <w:t>13 (6):841-860.</w:t>
      </w:r>
    </w:p>
    <w:p w14:paraId="12615859" w14:textId="77777777" w:rsidR="00DC2DF3" w:rsidRPr="00F11554" w:rsidRDefault="00DC2DF3" w:rsidP="00DC2DF3">
      <w:pPr>
        <w:pStyle w:val="EndNoteBibliography"/>
        <w:ind w:left="720" w:hanging="720"/>
        <w:rPr>
          <w:noProof/>
          <w:lang w:val="en-GB"/>
        </w:rPr>
      </w:pPr>
      <w:r w:rsidRPr="00F11554">
        <w:rPr>
          <w:noProof/>
          <w:lang w:val="en-GB"/>
        </w:rPr>
        <w:t xml:space="preserve">Timperley, Helen. 2008. "A distributed perspective on leadership and enhancing valued outcomes for students."  </w:t>
      </w:r>
      <w:r w:rsidRPr="00F11554">
        <w:rPr>
          <w:i/>
          <w:noProof/>
          <w:lang w:val="en-GB"/>
        </w:rPr>
        <w:t>Journal of Curriculum Studies</w:t>
      </w:r>
      <w:r w:rsidRPr="00F11554">
        <w:rPr>
          <w:noProof/>
          <w:lang w:val="en-GB"/>
        </w:rPr>
        <w:t xml:space="preserve"> 40 (6):821-833.</w:t>
      </w:r>
    </w:p>
    <w:p w14:paraId="1FCE0347" w14:textId="5F05E518" w:rsidR="00DC2DF3" w:rsidRPr="00F11554" w:rsidRDefault="00DC2DF3" w:rsidP="00DC2DF3">
      <w:pPr>
        <w:pStyle w:val="EndNoteBibliography"/>
        <w:ind w:left="720" w:hanging="720"/>
        <w:rPr>
          <w:noProof/>
          <w:lang w:val="en-GB"/>
        </w:rPr>
      </w:pPr>
      <w:r w:rsidRPr="00C137DA">
        <w:rPr>
          <w:noProof/>
          <w:lang w:val="en-US"/>
        </w:rPr>
        <w:t>Turner, Chris</w:t>
      </w:r>
      <w:r w:rsidR="00C137DA" w:rsidRPr="00C137DA">
        <w:rPr>
          <w:noProof/>
          <w:lang w:val="en-US"/>
        </w:rPr>
        <w:t xml:space="preserve"> und </w:t>
      </w:r>
      <w:r w:rsidRPr="00C137DA">
        <w:rPr>
          <w:noProof/>
          <w:lang w:val="en-US"/>
        </w:rPr>
        <w:t xml:space="preserve">Ray Bolam. </w:t>
      </w:r>
      <w:r w:rsidRPr="00F11554">
        <w:rPr>
          <w:noProof/>
          <w:lang w:val="en-GB"/>
        </w:rPr>
        <w:t xml:space="preserve">1998. "Analysing the role of the subject head of department in secondary schools in England and Wales: towards a theoretical framework."  </w:t>
      </w:r>
      <w:r w:rsidRPr="00F11554">
        <w:rPr>
          <w:i/>
          <w:noProof/>
          <w:lang w:val="en-GB"/>
        </w:rPr>
        <w:t>School Leadership &amp; Management</w:t>
      </w:r>
      <w:r w:rsidRPr="00F11554">
        <w:rPr>
          <w:noProof/>
          <w:lang w:val="en-GB"/>
        </w:rPr>
        <w:t xml:space="preserve"> 18 (3):373-388.</w:t>
      </w:r>
    </w:p>
    <w:p w14:paraId="0B9BD462" w14:textId="14EC7313" w:rsidR="00DC2DF3" w:rsidRPr="00F11554" w:rsidRDefault="00DC2DF3" w:rsidP="00DC2DF3">
      <w:pPr>
        <w:pStyle w:val="EndNoteBibliography"/>
        <w:ind w:left="720" w:hanging="720"/>
        <w:rPr>
          <w:noProof/>
          <w:lang w:val="en-GB"/>
        </w:rPr>
      </w:pPr>
      <w:r w:rsidRPr="00F11554">
        <w:rPr>
          <w:noProof/>
          <w:lang w:val="en-GB"/>
        </w:rPr>
        <w:t>West, Candace</w:t>
      </w:r>
      <w:r w:rsidR="00C137DA" w:rsidRPr="00F11554">
        <w:rPr>
          <w:noProof/>
          <w:lang w:val="en-GB"/>
        </w:rPr>
        <w:t xml:space="preserve"> und </w:t>
      </w:r>
      <w:r w:rsidRPr="00F11554">
        <w:rPr>
          <w:noProof/>
          <w:lang w:val="en-GB"/>
        </w:rPr>
        <w:t xml:space="preserve">Don H.  Zimmermann. 1987. "Doing Gender."  </w:t>
      </w:r>
      <w:r w:rsidRPr="00F11554">
        <w:rPr>
          <w:i/>
          <w:noProof/>
          <w:lang w:val="en-GB"/>
        </w:rPr>
        <w:t>Gender &amp; Society</w:t>
      </w:r>
      <w:r w:rsidRPr="00F11554">
        <w:rPr>
          <w:noProof/>
          <w:lang w:val="en-GB"/>
        </w:rPr>
        <w:t xml:space="preserve"> 1 (2):125-151.</w:t>
      </w:r>
    </w:p>
    <w:p w14:paraId="57A991EC" w14:textId="77777777" w:rsidR="00DC2DF3" w:rsidRPr="00F11554" w:rsidRDefault="00DC2DF3" w:rsidP="00DC2DF3">
      <w:pPr>
        <w:pStyle w:val="EndNoteBibliography"/>
        <w:ind w:left="720" w:hanging="720"/>
        <w:rPr>
          <w:noProof/>
          <w:lang w:val="en-GB"/>
        </w:rPr>
      </w:pPr>
      <w:r w:rsidRPr="00F11554">
        <w:rPr>
          <w:noProof/>
          <w:lang w:val="en-GB"/>
        </w:rPr>
        <w:t xml:space="preserve">Whitehead, Stephan. 2002. </w:t>
      </w:r>
      <w:r w:rsidRPr="00F11554">
        <w:rPr>
          <w:i/>
          <w:noProof/>
          <w:lang w:val="en-GB"/>
        </w:rPr>
        <w:t>Men and Masculinities: Key Themes and New Directions</w:t>
      </w:r>
      <w:r w:rsidRPr="00F11554">
        <w:rPr>
          <w:noProof/>
          <w:lang w:val="en-GB"/>
        </w:rPr>
        <w:t>. Cambridge: Polity.</w:t>
      </w:r>
    </w:p>
    <w:p w14:paraId="73317D4B" w14:textId="0B038DD4" w:rsidR="00DC2DF3" w:rsidRPr="00F11554" w:rsidRDefault="00DC2DF3" w:rsidP="00DC2DF3">
      <w:pPr>
        <w:pStyle w:val="EndNoteBibliography"/>
        <w:ind w:left="720" w:hanging="720"/>
        <w:rPr>
          <w:noProof/>
          <w:lang w:val="en-GB"/>
        </w:rPr>
      </w:pPr>
      <w:r w:rsidRPr="00F11554">
        <w:rPr>
          <w:noProof/>
          <w:lang w:val="en-GB"/>
        </w:rPr>
        <w:t>Woods, Philip</w:t>
      </w:r>
      <w:r w:rsidR="00C137DA" w:rsidRPr="00F11554">
        <w:rPr>
          <w:noProof/>
          <w:lang w:val="en-GB"/>
        </w:rPr>
        <w:t xml:space="preserve"> und </w:t>
      </w:r>
      <w:r w:rsidRPr="00F11554">
        <w:rPr>
          <w:noProof/>
          <w:lang w:val="en-GB"/>
        </w:rPr>
        <w:t xml:space="preserve">Peter Gronn. 2009. "Nurturing democracy: the contribution of distributed leadership to a democratic organizational landscape."  </w:t>
      </w:r>
      <w:r w:rsidRPr="00F11554">
        <w:rPr>
          <w:i/>
          <w:noProof/>
          <w:lang w:val="en-GB"/>
        </w:rPr>
        <w:t>Educational Management Administration &amp; Leadership</w:t>
      </w:r>
      <w:r w:rsidRPr="00F11554">
        <w:rPr>
          <w:noProof/>
          <w:lang w:val="en-GB"/>
        </w:rPr>
        <w:t xml:space="preserve"> 37 (4):430-451.</w:t>
      </w:r>
    </w:p>
    <w:p w14:paraId="49D0BEF1" w14:textId="77777777" w:rsidR="00DC2DF3" w:rsidRPr="00DC2DF3" w:rsidRDefault="00DC2DF3" w:rsidP="00DC2DF3">
      <w:pPr>
        <w:pStyle w:val="EndNoteBibliography"/>
        <w:ind w:left="720" w:hanging="720"/>
        <w:rPr>
          <w:noProof/>
        </w:rPr>
      </w:pPr>
      <w:r w:rsidRPr="00F11554">
        <w:rPr>
          <w:noProof/>
          <w:lang w:val="en-GB"/>
        </w:rPr>
        <w:t xml:space="preserve">Youngs, Howard. 2009. "(Un)critical times? Situating distributed leadership in the field."  </w:t>
      </w:r>
      <w:r w:rsidRPr="00DC2DF3">
        <w:rPr>
          <w:i/>
          <w:noProof/>
        </w:rPr>
        <w:t>Journal of Educational Administration and History</w:t>
      </w:r>
      <w:r w:rsidRPr="00DC2DF3">
        <w:rPr>
          <w:noProof/>
        </w:rPr>
        <w:t xml:space="preserve"> 41 (4):377-389.</w:t>
      </w:r>
    </w:p>
    <w:p w14:paraId="123C62E1" w14:textId="4CA0A46D" w:rsidR="00A34C1F" w:rsidRDefault="001F33A5" w:rsidP="002A3EFD">
      <w:r>
        <w:fldChar w:fldCharType="end"/>
      </w:r>
    </w:p>
    <w:sectPr w:rsidR="00A34C1F" w:rsidSect="001C19DD">
      <w:headerReference w:type="default" r:id="rId14"/>
      <w:footerReference w:type="default" r:id="rId15"/>
      <w:headerReference w:type="first" r:id="rId16"/>
      <w:footerReference w:type="first" r:id="rId17"/>
      <w:pgSz w:w="11900" w:h="16840" w:code="9"/>
      <w:pgMar w:top="2325" w:right="816" w:bottom="1361" w:left="1418" w:header="425" w:footer="284"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410E72" w14:textId="77777777" w:rsidR="0026234E" w:rsidRDefault="0026234E">
      <w:r>
        <w:separator/>
      </w:r>
    </w:p>
  </w:endnote>
  <w:endnote w:type="continuationSeparator" w:id="0">
    <w:p w14:paraId="44731073" w14:textId="77777777" w:rsidR="0026234E" w:rsidRDefault="0026234E">
      <w:r>
        <w:continuationSeparator/>
      </w:r>
    </w:p>
  </w:endnote>
  <w:endnote w:type="continuationNotice" w:id="1">
    <w:p w14:paraId="0FBBF487" w14:textId="77777777" w:rsidR="0026234E" w:rsidRDefault="0026234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679" w:type="dxa"/>
      <w:tblBorders>
        <w:top w:val="single" w:sz="4" w:space="0" w:color="auto"/>
      </w:tblBorders>
      <w:tblCellMar>
        <w:top w:w="85" w:type="dxa"/>
        <w:left w:w="0" w:type="dxa"/>
        <w:right w:w="0" w:type="dxa"/>
      </w:tblCellMar>
      <w:tblLook w:val="00A0" w:firstRow="1" w:lastRow="0" w:firstColumn="1" w:lastColumn="0" w:noHBand="0" w:noVBand="0"/>
    </w:tblPr>
    <w:tblGrid>
      <w:gridCol w:w="5529"/>
      <w:gridCol w:w="3078"/>
      <w:gridCol w:w="1072"/>
    </w:tblGrid>
    <w:tr w:rsidR="00984A97" w:rsidRPr="00333732" w14:paraId="72F4C880" w14:textId="77777777" w:rsidTr="006F2423">
      <w:trPr>
        <w:trHeight w:val="284"/>
      </w:trPr>
      <w:tc>
        <w:tcPr>
          <w:tcW w:w="5529" w:type="dxa"/>
        </w:tcPr>
        <w:p w14:paraId="058C5C7D" w14:textId="7EFC6AFB" w:rsidR="00984A97" w:rsidRPr="00A42984" w:rsidRDefault="0099535A" w:rsidP="00AA4C56">
          <w:pPr>
            <w:pStyle w:val="Kopf-Fusszeile"/>
            <w:rPr>
              <w:noProof/>
            </w:rPr>
          </w:pPr>
          <w:sdt>
            <w:sdtPr>
              <w:rPr>
                <w:noProof/>
              </w:rPr>
              <w:tag w:val="officeatworkDocumentPart: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"/>
              <w:id w:val="2061203207"/>
              <w:placeholder>
                <w:docPart w:val="B1385E54258145CF953FCB7092A20124"/>
              </w:placeholder>
              <w:showingPlcHdr/>
            </w:sdtPr>
            <w:sdtEndPr/>
            <w:sdtContent>
              <w:r w:rsidR="00984A97" w:rsidRPr="00E322A7">
                <w:rPr>
                  <w:rStyle w:val="PlaceholderText"/>
                </w:rPr>
                <w:t>Abteilung/Ressort</w:t>
              </w:r>
            </w:sdtContent>
          </w:sdt>
          <w:r w:rsidR="00984A97">
            <w:rPr>
              <w:noProof/>
            </w:rPr>
            <w:t xml:space="preserve">  </w:t>
          </w:r>
          <w:sdt>
            <w:sdtPr>
              <w:rPr>
                <w:noProof/>
              </w:rPr>
              <w:tag w:val="officeatworkDocumentPart: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"/>
              <w:id w:val="-1841699741"/>
              <w:placeholder>
                <w:docPart w:val="4BC3584DB00A44A7988429FB4092D689"/>
              </w:placeholder>
              <w:showingPlcHdr/>
            </w:sdtPr>
            <w:sdtEndPr/>
            <w:sdtContent>
              <w:r w:rsidR="00984A97" w:rsidRPr="00E322A7">
                <w:rPr>
                  <w:rStyle w:val="PlaceholderText"/>
                </w:rPr>
                <w:t>E-Mail</w:t>
              </w:r>
            </w:sdtContent>
          </w:sdt>
        </w:p>
        <w:p w14:paraId="14A267BE" w14:textId="488DA909" w:rsidR="00984A97" w:rsidRPr="00333732" w:rsidRDefault="00984A97" w:rsidP="00AA4C56">
          <w:pPr>
            <w:pStyle w:val="Kopf-Fusszeile"/>
          </w:pPr>
        </w:p>
      </w:tc>
      <w:tc>
        <w:tcPr>
          <w:tcW w:w="3078" w:type="dxa"/>
        </w:tcPr>
        <w:p w14:paraId="35729CE5" w14:textId="77777777" w:rsidR="00984A97" w:rsidRPr="00333732" w:rsidRDefault="00984A97" w:rsidP="00072F3C">
          <w:pPr>
            <w:pStyle w:val="Kopf-Fusszeile"/>
          </w:pPr>
        </w:p>
      </w:tc>
      <w:tc>
        <w:tcPr>
          <w:tcW w:w="1072" w:type="dxa"/>
        </w:tcPr>
        <w:p w14:paraId="08F9D1DD" w14:textId="4492048B" w:rsidR="00984A97" w:rsidRPr="00333732" w:rsidRDefault="00984A97" w:rsidP="006F2423">
          <w:pPr>
            <w:pStyle w:val="Kopf-Fusszeile"/>
            <w:jc w:val="right"/>
          </w:pPr>
          <w:r w:rsidRPr="007C163B">
            <w:fldChar w:fldCharType="begin"/>
          </w:r>
          <w:r w:rsidRPr="007C163B">
            <w:instrText>PAGE  \* Arabic  \* MERGEFORMAT</w:instrText>
          </w:r>
          <w:r w:rsidRPr="007C163B">
            <w:fldChar w:fldCharType="separate"/>
          </w:r>
          <w:r w:rsidRPr="00196C3F">
            <w:rPr>
              <w:noProof/>
              <w:lang w:val="de-DE"/>
            </w:rPr>
            <w:t>2</w:t>
          </w:r>
          <w:r w:rsidRPr="007C163B">
            <w:fldChar w:fldCharType="end"/>
          </w:r>
          <w:r>
            <w:t xml:space="preserve"> </w:t>
          </w:r>
          <w:r>
            <w:rPr>
              <w:lang w:val="de-DE"/>
            </w:rPr>
            <w:t xml:space="preserve">/ </w:t>
          </w:r>
          <w:fldSimple w:instr="NUMPAGES  \* Arabic  \* MERGEFORMAT">
            <w:r w:rsidRPr="00196C3F">
              <w:rPr>
                <w:noProof/>
                <w:lang w:val="de-DE"/>
              </w:rPr>
              <w:t>2</w:t>
            </w:r>
          </w:fldSimple>
        </w:p>
      </w:tc>
    </w:tr>
  </w:tbl>
  <w:p w14:paraId="33BCBFB3" w14:textId="77777777" w:rsidR="00984A97" w:rsidRPr="00B77522" w:rsidRDefault="00984A97" w:rsidP="006F2423">
    <w:pPr>
      <w:pStyle w:val="Kopf-Fuss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679" w:type="dxa"/>
      <w:tblBorders>
        <w:top w:val="single" w:sz="4" w:space="0" w:color="auto"/>
      </w:tblBorders>
      <w:tblCellMar>
        <w:top w:w="85" w:type="dxa"/>
        <w:left w:w="0" w:type="dxa"/>
        <w:right w:w="0" w:type="dxa"/>
      </w:tblCellMar>
      <w:tblLook w:val="00A0" w:firstRow="1" w:lastRow="0" w:firstColumn="1" w:lastColumn="0" w:noHBand="0" w:noVBand="0"/>
    </w:tblPr>
    <w:tblGrid>
      <w:gridCol w:w="5529"/>
      <w:gridCol w:w="3078"/>
      <w:gridCol w:w="1072"/>
    </w:tblGrid>
    <w:tr w:rsidR="00984A97" w:rsidRPr="00333732" w14:paraId="05350767" w14:textId="77777777" w:rsidTr="006F2423">
      <w:trPr>
        <w:trHeight w:val="284"/>
      </w:trPr>
      <w:tc>
        <w:tcPr>
          <w:tcW w:w="5529" w:type="dxa"/>
        </w:tcPr>
        <w:p w14:paraId="75857D1C" w14:textId="54F86047" w:rsidR="00984A97" w:rsidRPr="00A42984" w:rsidRDefault="0099535A" w:rsidP="00A42984">
          <w:pPr>
            <w:pStyle w:val="Kopf-Fusszeile"/>
            <w:rPr>
              <w:noProof/>
            </w:rPr>
          </w:pPr>
          <w:sdt>
            <w:sdtPr>
              <w:rPr>
                <w:noProof/>
              </w:rPr>
              <w:tag w:val="officeatworkDocumentPart: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"/>
              <w:id w:val="154815024"/>
              <w:placeholder>
                <w:docPart w:val="1AEACDABABCE4AC58B40C4EEE910227C"/>
              </w:placeholder>
              <w:showingPlcHdr/>
            </w:sdtPr>
            <w:sdtEndPr/>
            <w:sdtContent>
              <w:r w:rsidR="00984A97" w:rsidRPr="00E322A7">
                <w:rPr>
                  <w:rStyle w:val="PlaceholderText"/>
                </w:rPr>
                <w:t>Abteilung/Ressort</w:t>
              </w:r>
            </w:sdtContent>
          </w:sdt>
          <w:r w:rsidR="00984A97">
            <w:rPr>
              <w:noProof/>
            </w:rPr>
            <w:t xml:space="preserve">  </w:t>
          </w:r>
          <w:sdt>
            <w:sdtPr>
              <w:rPr>
                <w:noProof/>
              </w:rPr>
              <w:tag w:val="officeatworkDocumentPart: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"/>
              <w:id w:val="-1554764572"/>
              <w:placeholder>
                <w:docPart w:val="483F13E8A647463296B0C030289E562A"/>
              </w:placeholder>
              <w:showingPlcHdr/>
            </w:sdtPr>
            <w:sdtEndPr/>
            <w:sdtContent>
              <w:r w:rsidR="00984A97" w:rsidRPr="00E322A7">
                <w:rPr>
                  <w:rStyle w:val="PlaceholderText"/>
                </w:rPr>
                <w:t>E-Mail</w:t>
              </w:r>
            </w:sdtContent>
          </w:sdt>
        </w:p>
        <w:p w14:paraId="1D1D8127" w14:textId="77777777" w:rsidR="00984A97" w:rsidRPr="00333732" w:rsidRDefault="00984A97" w:rsidP="006F2423">
          <w:pPr>
            <w:pStyle w:val="Kopf-Fusszeile"/>
          </w:pPr>
        </w:p>
      </w:tc>
      <w:tc>
        <w:tcPr>
          <w:tcW w:w="3078" w:type="dxa"/>
        </w:tcPr>
        <w:p w14:paraId="0FF070E4" w14:textId="77777777" w:rsidR="00984A97" w:rsidRPr="00333732" w:rsidRDefault="00984A97" w:rsidP="00A42984">
          <w:pPr>
            <w:pStyle w:val="Kopf-Fusszeile"/>
          </w:pPr>
        </w:p>
      </w:tc>
      <w:tc>
        <w:tcPr>
          <w:tcW w:w="1072" w:type="dxa"/>
        </w:tcPr>
        <w:p w14:paraId="16278564" w14:textId="478626AE" w:rsidR="00984A97" w:rsidRPr="00333732" w:rsidRDefault="00984A97" w:rsidP="006F2423">
          <w:pPr>
            <w:pStyle w:val="Kopf-Fusszeile"/>
            <w:jc w:val="right"/>
          </w:pPr>
          <w:r w:rsidRPr="007C163B">
            <w:fldChar w:fldCharType="begin"/>
          </w:r>
          <w:r w:rsidRPr="007C163B">
            <w:instrText>PAGE  \* Arabic  \* MERGEFORMAT</w:instrText>
          </w:r>
          <w:r w:rsidRPr="007C163B">
            <w:fldChar w:fldCharType="separate"/>
          </w:r>
          <w:r w:rsidRPr="00951C5A">
            <w:rPr>
              <w:noProof/>
              <w:lang w:val="de-DE"/>
            </w:rPr>
            <w:t>1</w:t>
          </w:r>
          <w:r w:rsidRPr="007C163B">
            <w:fldChar w:fldCharType="end"/>
          </w:r>
          <w:r>
            <w:t xml:space="preserve"> </w:t>
          </w:r>
          <w:r>
            <w:rPr>
              <w:lang w:val="de-DE"/>
            </w:rPr>
            <w:t xml:space="preserve">/ </w:t>
          </w:r>
          <w:fldSimple w:instr="NUMPAGES  \* Arabic  \* MERGEFORMAT">
            <w:r w:rsidRPr="00951C5A">
              <w:rPr>
                <w:noProof/>
                <w:lang w:val="de-DE"/>
              </w:rPr>
              <w:t>1</w:t>
            </w:r>
          </w:fldSimple>
        </w:p>
      </w:tc>
    </w:tr>
  </w:tbl>
  <w:p w14:paraId="5E69A520" w14:textId="77777777" w:rsidR="00984A97" w:rsidRPr="00B77522" w:rsidRDefault="00984A97" w:rsidP="006F2423">
    <w:pPr>
      <w:pStyle w:val="Kopf-Fuss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F4763" w14:textId="77777777" w:rsidR="0026234E" w:rsidRDefault="0026234E">
      <w:r>
        <w:separator/>
      </w:r>
    </w:p>
  </w:footnote>
  <w:footnote w:type="continuationSeparator" w:id="0">
    <w:p w14:paraId="5C578612" w14:textId="77777777" w:rsidR="0026234E" w:rsidRDefault="0026234E">
      <w:r>
        <w:continuationSeparator/>
      </w:r>
    </w:p>
  </w:footnote>
  <w:footnote w:type="continuationNotice" w:id="1">
    <w:p w14:paraId="5A3A69DD" w14:textId="77777777" w:rsidR="0026234E" w:rsidRDefault="0026234E">
      <w:pPr>
        <w:spacing w:line="240" w:lineRule="auto"/>
      </w:pPr>
    </w:p>
  </w:footnote>
  <w:footnote w:id="2">
    <w:p w14:paraId="50851B37" w14:textId="04957F80" w:rsidR="00984A97" w:rsidRDefault="00984A97">
      <w:pPr>
        <w:pStyle w:val="FootnoteText"/>
      </w:pPr>
      <w:r>
        <w:rPr>
          <w:rStyle w:val="FootnoteReference"/>
        </w:rPr>
        <w:footnoteRef/>
      </w:r>
      <w:r>
        <w:t xml:space="preserve"> </w:t>
      </w:r>
      <w:r w:rsidRPr="001B424D">
        <w:t>Mit Anerkennung für</w:t>
      </w:r>
      <w:r>
        <w:t xml:space="preserve"> Brecht’s</w:t>
      </w:r>
      <w:r w:rsidRPr="001B424D">
        <w:t xml:space="preserve"> </w:t>
      </w:r>
      <w:r>
        <w:fldChar w:fldCharType="begin"/>
      </w:r>
      <w:r>
        <w:instrText xml:space="preserve"> ADDIN EN.CITE &lt;EndNote&gt;&lt;Cite ExcludeAuth="1"&gt;&lt;Author&gt;Brecht&lt;/Author&gt;&lt;Year&gt;1965&lt;/Year&gt;&lt;RecNum&gt;1340&lt;/RecNum&gt;&lt;DisplayText&gt;(1965)&lt;/DisplayText&gt;&lt;record&gt;&lt;rec-number&gt;1340&lt;/rec-number&gt;&lt;foreign-keys&gt;&lt;key app="EN" db-id="eze0zsr0nv0delepxxov9az5vzafdsdfzzrd" timestamp="1587560030"&gt;1340&lt;/key&gt;&lt;/foreign-keys&gt;&lt;ref-type name="Book"&gt;6&lt;/ref-type&gt;&lt;contributors&gt;&lt;authors&gt;&lt;author&gt;Brecht, Berthold&lt;/author&gt;&lt;/authors&gt;&lt;/contributors&gt;&lt;titles&gt;&lt;title&gt;Der aufhaltsame Aufstieg des Arturo Ui&lt;/title&gt;&lt;/titles&gt;&lt;dates&gt;&lt;year&gt;1965&lt;/year&gt;&lt;/dates&gt;&lt;pub-location&gt;Berlin&lt;/pub-location&gt;&lt;publisher&gt;edition suhrkamp&lt;/publisher&gt;&lt;urls&gt;&lt;/urls&gt;&lt;/record&gt;&lt;/Cite&gt;&lt;/EndNote&gt;</w:instrText>
      </w:r>
      <w:r>
        <w:fldChar w:fldCharType="separate"/>
      </w:r>
      <w:r>
        <w:rPr>
          <w:noProof/>
        </w:rPr>
        <w:t>(1965)</w:t>
      </w:r>
      <w:r>
        <w:fldChar w:fldCharType="end"/>
      </w:r>
      <w:r>
        <w:t xml:space="preserve"> </w:t>
      </w:r>
      <w:r w:rsidRPr="001B424D">
        <w:t xml:space="preserve">Stück </w:t>
      </w:r>
      <w:r>
        <w:t>«</w:t>
      </w:r>
      <w:r w:rsidRPr="001B424D">
        <w:t>Der aufhaltsame Aufstieg des Artur</w:t>
      </w:r>
      <w:r>
        <w:t>o Ui»</w:t>
      </w:r>
    </w:p>
  </w:footnote>
  <w:footnote w:id="3">
    <w:p w14:paraId="0AF51FF3" w14:textId="41FAA56D" w:rsidR="00984A97" w:rsidRDefault="00984A97" w:rsidP="001C750E">
      <w:pPr>
        <w:widowControl/>
        <w:spacing w:line="240" w:lineRule="auto"/>
        <w:rPr>
          <w:rFonts w:ascii="Times New Roman" w:hAnsi="Times New Roman"/>
          <w:color w:val="auto"/>
          <w:spacing w:val="0"/>
          <w14:ligatures w14:val="none"/>
        </w:rPr>
      </w:pPr>
      <w:r>
        <w:rPr>
          <w:rStyle w:val="FootnoteReference"/>
        </w:rPr>
        <w:footnoteRef/>
      </w:r>
      <w:r>
        <w:t xml:space="preserve"> ‘</w:t>
      </w:r>
      <w:r w:rsidRPr="00E054C3">
        <w:t>Every-Child-Matters-Agenda</w:t>
      </w:r>
      <w:r>
        <w:t xml:space="preserve">’ war ein Bildungsprogramm in </w:t>
      </w:r>
      <w:r w:rsidR="00E4092E">
        <w:t>Grossbritannien</w:t>
      </w:r>
      <w:r>
        <w:t xml:space="preserve"> unter der Labor Regierung von Tony Blair.</w:t>
      </w:r>
    </w:p>
    <w:p w14:paraId="0F1A21C1" w14:textId="78D7568F" w:rsidR="00984A97" w:rsidRDefault="00984A9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5B89F6" w14:textId="77777777" w:rsidR="00984A97" w:rsidRPr="00E849BC" w:rsidRDefault="00984A97" w:rsidP="00E849BC">
    <w:pPr>
      <w:pStyle w:val="Header"/>
    </w:pPr>
    <w:r>
      <w:rPr>
        <w:noProof/>
        <w:lang w:val="de-DE"/>
        <w14:ligatures w14:val="none"/>
      </w:rPr>
      <w:drawing>
        <wp:anchor distT="0" distB="0" distL="114300" distR="114300" simplePos="0" relativeHeight="251658242" behindDoc="0" locked="1" layoutInCell="1" allowOverlap="1" wp14:anchorId="4BF6E159" wp14:editId="592FFB7B">
          <wp:simplePos x="0" y="0"/>
          <wp:positionH relativeFrom="page">
            <wp:posOffset>5426075</wp:posOffset>
          </wp:positionH>
          <wp:positionV relativeFrom="page">
            <wp:posOffset>90170</wp:posOffset>
          </wp:positionV>
          <wp:extent cx="1659960" cy="570960"/>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
                  <a:stretch>
                    <a:fillRect/>
                  </a:stretch>
                </pic:blipFill>
                <pic:spPr>
                  <a:xfrm>
                    <a:off x="0" y="0"/>
                    <a:ext cx="1659960" cy="57096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07C4" w14:textId="77777777" w:rsidR="00984A97" w:rsidRPr="00E849BC" w:rsidRDefault="00984A97" w:rsidP="00E849BC">
    <w:r>
      <w:rPr>
        <w:noProof/>
        <w:lang w:val="de-DE"/>
        <w14:ligatures w14:val="none"/>
      </w:rPr>
      <w:drawing>
        <wp:anchor distT="0" distB="0" distL="114300" distR="114300" simplePos="0" relativeHeight="251658241" behindDoc="0" locked="1" layoutInCell="1" allowOverlap="1" wp14:anchorId="20CF89F5" wp14:editId="54EC4189">
          <wp:simplePos x="0" y="0"/>
          <wp:positionH relativeFrom="page">
            <wp:posOffset>6390640</wp:posOffset>
          </wp:positionH>
          <wp:positionV relativeFrom="page">
            <wp:posOffset>234315</wp:posOffset>
          </wp:positionV>
          <wp:extent cx="687240" cy="961920"/>
          <wp:effectExtent l="0" t="0" r="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
                  <a:stretch>
                    <a:fillRect/>
                  </a:stretch>
                </pic:blipFill>
                <pic:spPr>
                  <a:xfrm>
                    <a:off x="0" y="0"/>
                    <a:ext cx="687240" cy="961920"/>
                  </a:xfrm>
                  <a:prstGeom prst="rect">
                    <a:avLst/>
                  </a:prstGeom>
                </pic:spPr>
              </pic:pic>
            </a:graphicData>
          </a:graphic>
          <wp14:sizeRelH relativeFrom="margin">
            <wp14:pctWidth>0</wp14:pctWidth>
          </wp14:sizeRelH>
          <wp14:sizeRelV relativeFrom="margin">
            <wp14:pctHeight>0</wp14:pctHeight>
          </wp14:sizeRelV>
        </wp:anchor>
      </w:drawing>
    </w:r>
    <w:r>
      <w:rPr>
        <w:noProof/>
        <w:lang w:val="de-DE"/>
        <w14:ligatures w14:val="none"/>
      </w:rPr>
      <w:drawing>
        <wp:anchor distT="0" distB="0" distL="114300" distR="114300" simplePos="0" relativeHeight="251658240" behindDoc="0" locked="1" layoutInCell="1" allowOverlap="1" wp14:anchorId="069B1431" wp14:editId="0662531A">
          <wp:simplePos x="0" y="0"/>
          <wp:positionH relativeFrom="page">
            <wp:posOffset>864235</wp:posOffset>
          </wp:positionH>
          <wp:positionV relativeFrom="page">
            <wp:posOffset>234315</wp:posOffset>
          </wp:positionV>
          <wp:extent cx="887760" cy="402120"/>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
                  <a:stretch>
                    <a:fillRect/>
                  </a:stretch>
                </pic:blipFill>
                <pic:spPr>
                  <a:xfrm>
                    <a:off x="0" y="0"/>
                    <a:ext cx="887760" cy="40212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520DA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9DA75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94826F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966682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4A82EF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1AE22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E2EFB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FD013A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638CAC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6CB2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F6FEF"/>
    <w:multiLevelType w:val="hybridMultilevel"/>
    <w:tmpl w:val="04E2A7C8"/>
    <w:lvl w:ilvl="0" w:tplc="1B4A4EBC">
      <w:start w:val="1"/>
      <w:numFmt w:val="decimal"/>
      <w:lvlText w:val="%1."/>
      <w:lvlJc w:val="left"/>
      <w:pPr>
        <w:ind w:left="720" w:hanging="360"/>
      </w:pPr>
      <w:rPr>
        <w:rFonts w:ascii="Arial" w:hAnsi="Arial" w:hint="default"/>
        <w:caps w:val="0"/>
        <w:strike w:val="0"/>
        <w:dstrike w:val="0"/>
        <w:vanish w:val="0"/>
        <w:color w:val="000000"/>
        <w:spacing w:val="2"/>
        <w:sz w:val="20"/>
        <w:u w:val="none"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15325D8D"/>
    <w:multiLevelType w:val="multilevel"/>
    <w:tmpl w:val="4284584A"/>
    <w:lvl w:ilvl="0">
      <w:start w:val="1"/>
      <w:numFmt w:val="decimal"/>
      <w:pStyle w:val="berschrift1mitNr"/>
      <w:lvlText w:val="%1"/>
      <w:lvlJc w:val="left"/>
      <w:pPr>
        <w:ind w:left="432" w:hanging="432"/>
      </w:pPr>
      <w:rPr>
        <w:rFonts w:hint="default"/>
      </w:rPr>
    </w:lvl>
    <w:lvl w:ilvl="1">
      <w:start w:val="1"/>
      <w:numFmt w:val="decimal"/>
      <w:pStyle w:val="berschrift2mitNr"/>
      <w:lvlText w:val="%1.%2"/>
      <w:lvlJc w:val="left"/>
      <w:pPr>
        <w:ind w:left="576" w:hanging="576"/>
      </w:pPr>
      <w:rPr>
        <w:rFonts w:hint="default"/>
      </w:rPr>
    </w:lvl>
    <w:lvl w:ilvl="2">
      <w:start w:val="1"/>
      <w:numFmt w:val="decimal"/>
      <w:pStyle w:val="berschrift3mitNr"/>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D3E7DC6"/>
    <w:multiLevelType w:val="hybridMultilevel"/>
    <w:tmpl w:val="F118EE2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35361E58"/>
    <w:multiLevelType w:val="hybridMultilevel"/>
    <w:tmpl w:val="381E34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50B85DBE"/>
    <w:multiLevelType w:val="hybridMultilevel"/>
    <w:tmpl w:val="F5660F3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5C56129C"/>
    <w:multiLevelType w:val="hybridMultilevel"/>
    <w:tmpl w:val="B2829CDE"/>
    <w:lvl w:ilvl="0" w:tplc="C646F00C">
      <w:start w:val="1"/>
      <w:numFmt w:val="bullet"/>
      <w:pStyle w:val="Aufzhlung2"/>
      <w:lvlText w:val="–"/>
      <w:lvlJc w:val="left"/>
      <w:pPr>
        <w:ind w:left="814" w:hanging="360"/>
      </w:pPr>
      <w:rPr>
        <w:rFonts w:ascii="Arial" w:hAnsi="Arial" w:hint="default"/>
        <w:b w:val="0"/>
        <w:i w:val="0"/>
        <w:caps w:val="0"/>
        <w:strike w:val="0"/>
        <w:dstrike w:val="0"/>
        <w:vanish w:val="0"/>
        <w:color w:val="000000"/>
        <w:sz w:val="20"/>
        <w:u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9A9A747E">
      <w:start w:val="1"/>
      <w:numFmt w:val="bullet"/>
      <w:lvlText w:val="o"/>
      <w:lvlJc w:val="left"/>
      <w:pPr>
        <w:tabs>
          <w:tab w:val="num" w:pos="1554"/>
        </w:tabs>
        <w:ind w:left="1554" w:hanging="360"/>
      </w:pPr>
      <w:rPr>
        <w:rFonts w:ascii="Courier New" w:hAnsi="Courier New" w:hint="default"/>
      </w:rPr>
    </w:lvl>
    <w:lvl w:ilvl="2" w:tplc="00050407" w:tentative="1">
      <w:start w:val="1"/>
      <w:numFmt w:val="bullet"/>
      <w:lvlText w:val=""/>
      <w:lvlJc w:val="left"/>
      <w:pPr>
        <w:tabs>
          <w:tab w:val="num" w:pos="2274"/>
        </w:tabs>
        <w:ind w:left="2274" w:hanging="360"/>
      </w:pPr>
      <w:rPr>
        <w:rFonts w:ascii="Wingdings" w:hAnsi="Wingdings" w:hint="default"/>
      </w:rPr>
    </w:lvl>
    <w:lvl w:ilvl="3" w:tplc="00010407" w:tentative="1">
      <w:start w:val="1"/>
      <w:numFmt w:val="bullet"/>
      <w:lvlText w:val=""/>
      <w:lvlJc w:val="left"/>
      <w:pPr>
        <w:tabs>
          <w:tab w:val="num" w:pos="2994"/>
        </w:tabs>
        <w:ind w:left="2994" w:hanging="360"/>
      </w:pPr>
      <w:rPr>
        <w:rFonts w:ascii="Symbol" w:hAnsi="Symbol" w:hint="default"/>
      </w:rPr>
    </w:lvl>
    <w:lvl w:ilvl="4" w:tplc="00030407" w:tentative="1">
      <w:start w:val="1"/>
      <w:numFmt w:val="bullet"/>
      <w:lvlText w:val="o"/>
      <w:lvlJc w:val="left"/>
      <w:pPr>
        <w:tabs>
          <w:tab w:val="num" w:pos="3714"/>
        </w:tabs>
        <w:ind w:left="3714" w:hanging="360"/>
      </w:pPr>
      <w:rPr>
        <w:rFonts w:ascii="Courier New" w:hAnsi="Courier New" w:hint="default"/>
      </w:rPr>
    </w:lvl>
    <w:lvl w:ilvl="5" w:tplc="00050407" w:tentative="1">
      <w:start w:val="1"/>
      <w:numFmt w:val="bullet"/>
      <w:lvlText w:val=""/>
      <w:lvlJc w:val="left"/>
      <w:pPr>
        <w:tabs>
          <w:tab w:val="num" w:pos="4434"/>
        </w:tabs>
        <w:ind w:left="4434" w:hanging="360"/>
      </w:pPr>
      <w:rPr>
        <w:rFonts w:ascii="Wingdings" w:hAnsi="Wingdings" w:hint="default"/>
      </w:rPr>
    </w:lvl>
    <w:lvl w:ilvl="6" w:tplc="00010407" w:tentative="1">
      <w:start w:val="1"/>
      <w:numFmt w:val="bullet"/>
      <w:lvlText w:val=""/>
      <w:lvlJc w:val="left"/>
      <w:pPr>
        <w:tabs>
          <w:tab w:val="num" w:pos="5154"/>
        </w:tabs>
        <w:ind w:left="5154" w:hanging="360"/>
      </w:pPr>
      <w:rPr>
        <w:rFonts w:ascii="Symbol" w:hAnsi="Symbol" w:hint="default"/>
      </w:rPr>
    </w:lvl>
    <w:lvl w:ilvl="7" w:tplc="00030407" w:tentative="1">
      <w:start w:val="1"/>
      <w:numFmt w:val="bullet"/>
      <w:lvlText w:val="o"/>
      <w:lvlJc w:val="left"/>
      <w:pPr>
        <w:tabs>
          <w:tab w:val="num" w:pos="5874"/>
        </w:tabs>
        <w:ind w:left="5874" w:hanging="360"/>
      </w:pPr>
      <w:rPr>
        <w:rFonts w:ascii="Courier New" w:hAnsi="Courier New" w:hint="default"/>
      </w:rPr>
    </w:lvl>
    <w:lvl w:ilvl="8" w:tplc="00050407" w:tentative="1">
      <w:start w:val="1"/>
      <w:numFmt w:val="bullet"/>
      <w:lvlText w:val=""/>
      <w:lvlJc w:val="left"/>
      <w:pPr>
        <w:tabs>
          <w:tab w:val="num" w:pos="6594"/>
        </w:tabs>
        <w:ind w:left="6594" w:hanging="360"/>
      </w:pPr>
      <w:rPr>
        <w:rFonts w:ascii="Wingdings" w:hAnsi="Wingdings" w:hint="default"/>
      </w:rPr>
    </w:lvl>
  </w:abstractNum>
  <w:abstractNum w:abstractNumId="16" w15:restartNumberingAfterBreak="0">
    <w:nsid w:val="6A1620F1"/>
    <w:multiLevelType w:val="multilevel"/>
    <w:tmpl w:val="15968082"/>
    <w:lvl w:ilvl="0">
      <w:start w:val="1"/>
      <w:numFmt w:val="bullet"/>
      <w:pStyle w:val="Aufzhlung1"/>
      <w:lvlText w:val="—"/>
      <w:lvlJc w:val="left"/>
      <w:pPr>
        <w:ind w:left="360" w:hanging="360"/>
      </w:pPr>
      <w:rPr>
        <w:rFonts w:ascii="Arial" w:hAnsi="Arial" w:hint="default"/>
        <w:b w:val="0"/>
        <w:i w:val="0"/>
        <w:caps w:val="0"/>
        <w:strike w:val="0"/>
        <w:dstrike w:val="0"/>
        <w:vanish w:val="0"/>
        <w:color w:val="000000"/>
        <w:sz w:val="20"/>
        <w:u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554"/>
        </w:tabs>
        <w:ind w:left="1554" w:hanging="360"/>
      </w:pPr>
      <w:rPr>
        <w:rFonts w:ascii="Courier New" w:hAnsi="Courier New" w:hint="default"/>
      </w:rPr>
    </w:lvl>
    <w:lvl w:ilvl="2">
      <w:start w:val="1"/>
      <w:numFmt w:val="bullet"/>
      <w:lvlText w:val=""/>
      <w:lvlJc w:val="left"/>
      <w:pPr>
        <w:tabs>
          <w:tab w:val="num" w:pos="2274"/>
        </w:tabs>
        <w:ind w:left="2274" w:hanging="360"/>
      </w:pPr>
      <w:rPr>
        <w:rFonts w:ascii="Wingdings" w:hAnsi="Wingdings" w:hint="default"/>
      </w:rPr>
    </w:lvl>
    <w:lvl w:ilvl="3">
      <w:start w:val="1"/>
      <w:numFmt w:val="bullet"/>
      <w:lvlText w:val=""/>
      <w:lvlJc w:val="left"/>
      <w:pPr>
        <w:tabs>
          <w:tab w:val="num" w:pos="2994"/>
        </w:tabs>
        <w:ind w:left="2994" w:hanging="360"/>
      </w:pPr>
      <w:rPr>
        <w:rFonts w:ascii="Symbol" w:hAnsi="Symbol" w:hint="default"/>
      </w:rPr>
    </w:lvl>
    <w:lvl w:ilvl="4">
      <w:start w:val="1"/>
      <w:numFmt w:val="bullet"/>
      <w:lvlText w:val="o"/>
      <w:lvlJc w:val="left"/>
      <w:pPr>
        <w:tabs>
          <w:tab w:val="num" w:pos="3714"/>
        </w:tabs>
        <w:ind w:left="3714" w:hanging="360"/>
      </w:pPr>
      <w:rPr>
        <w:rFonts w:ascii="Courier New" w:hAnsi="Courier New" w:hint="default"/>
      </w:rPr>
    </w:lvl>
    <w:lvl w:ilvl="5">
      <w:start w:val="1"/>
      <w:numFmt w:val="bullet"/>
      <w:lvlText w:val=""/>
      <w:lvlJc w:val="left"/>
      <w:pPr>
        <w:tabs>
          <w:tab w:val="num" w:pos="4434"/>
        </w:tabs>
        <w:ind w:left="4434" w:hanging="360"/>
      </w:pPr>
      <w:rPr>
        <w:rFonts w:ascii="Wingdings" w:hAnsi="Wingdings" w:hint="default"/>
      </w:rPr>
    </w:lvl>
    <w:lvl w:ilvl="6">
      <w:start w:val="1"/>
      <w:numFmt w:val="bullet"/>
      <w:lvlText w:val=""/>
      <w:lvlJc w:val="left"/>
      <w:pPr>
        <w:tabs>
          <w:tab w:val="num" w:pos="5154"/>
        </w:tabs>
        <w:ind w:left="5154" w:hanging="360"/>
      </w:pPr>
      <w:rPr>
        <w:rFonts w:ascii="Symbol" w:hAnsi="Symbol" w:hint="default"/>
      </w:rPr>
    </w:lvl>
    <w:lvl w:ilvl="7">
      <w:start w:val="1"/>
      <w:numFmt w:val="bullet"/>
      <w:lvlText w:val="o"/>
      <w:lvlJc w:val="left"/>
      <w:pPr>
        <w:tabs>
          <w:tab w:val="num" w:pos="5874"/>
        </w:tabs>
        <w:ind w:left="5874" w:hanging="360"/>
      </w:pPr>
      <w:rPr>
        <w:rFonts w:ascii="Courier New" w:hAnsi="Courier New" w:hint="default"/>
      </w:rPr>
    </w:lvl>
    <w:lvl w:ilvl="8">
      <w:start w:val="1"/>
      <w:numFmt w:val="bullet"/>
      <w:lvlText w:val=""/>
      <w:lvlJc w:val="left"/>
      <w:pPr>
        <w:tabs>
          <w:tab w:val="num" w:pos="6594"/>
        </w:tabs>
        <w:ind w:left="6594" w:hanging="360"/>
      </w:pPr>
      <w:rPr>
        <w:rFonts w:ascii="Wingdings" w:hAnsi="Wingdings" w:hint="default"/>
      </w:rPr>
    </w:lvl>
  </w:abstractNum>
  <w:num w:numId="1">
    <w:abstractNumId w:val="15"/>
  </w:num>
  <w:num w:numId="2">
    <w:abstractNumId w:val="16"/>
  </w:num>
  <w:num w:numId="3">
    <w:abstractNumId w:val="10"/>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4"/>
  </w:num>
  <w:num w:numId="16">
    <w:abstractNumId w:val="12"/>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81"/>
  <w:drawingGridVerticalSpacing w:val="18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4218AA0B-16BD-4FFD-9903-56D21EFA8302}"/>
    <w:docVar w:name="dgnword-eventsink" w:val="412775616"/>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0zsr0nv0delepxxov9az5vzafdsdfzzrd&quot;&gt;My EndNote Library&lt;record-ids&gt;&lt;item&gt;514&lt;/item&gt;&lt;item&gt;605&lt;/item&gt;&lt;item&gt;661&lt;/item&gt;&lt;item&gt;992&lt;/item&gt;&lt;item&gt;1045&lt;/item&gt;&lt;item&gt;1193&lt;/item&gt;&lt;item&gt;1194&lt;/item&gt;&lt;item&gt;1207&lt;/item&gt;&lt;item&gt;1208&lt;/item&gt;&lt;item&gt;1261&lt;/item&gt;&lt;item&gt;1262&lt;/item&gt;&lt;item&gt;1263&lt;/item&gt;&lt;item&gt;1264&lt;/item&gt;&lt;item&gt;1265&lt;/item&gt;&lt;item&gt;1266&lt;/item&gt;&lt;item&gt;1267&lt;/item&gt;&lt;item&gt;1268&lt;/item&gt;&lt;item&gt;1270&lt;/item&gt;&lt;item&gt;1271&lt;/item&gt;&lt;item&gt;1272&lt;/item&gt;&lt;item&gt;1273&lt;/item&gt;&lt;item&gt;1274&lt;/item&gt;&lt;item&gt;1275&lt;/item&gt;&lt;item&gt;1276&lt;/item&gt;&lt;item&gt;1277&lt;/item&gt;&lt;item&gt;1278&lt;/item&gt;&lt;item&gt;1279&lt;/item&gt;&lt;item&gt;1280&lt;/item&gt;&lt;item&gt;1281&lt;/item&gt;&lt;item&gt;1282&lt;/item&gt;&lt;item&gt;1283&lt;/item&gt;&lt;item&gt;1285&lt;/item&gt;&lt;item&gt;1286&lt;/item&gt;&lt;item&gt;1287&lt;/item&gt;&lt;item&gt;1288&lt;/item&gt;&lt;item&gt;1289&lt;/item&gt;&lt;item&gt;1290&lt;/item&gt;&lt;item&gt;1291&lt;/item&gt;&lt;item&gt;1292&lt;/item&gt;&lt;item&gt;1293&lt;/item&gt;&lt;item&gt;1294&lt;/item&gt;&lt;item&gt;1295&lt;/item&gt;&lt;item&gt;1296&lt;/item&gt;&lt;item&gt;1297&lt;/item&gt;&lt;item&gt;1299&lt;/item&gt;&lt;item&gt;1300&lt;/item&gt;&lt;item&gt;1301&lt;/item&gt;&lt;item&gt;1302&lt;/item&gt;&lt;item&gt;1303&lt;/item&gt;&lt;item&gt;1304&lt;/item&gt;&lt;item&gt;1305&lt;/item&gt;&lt;item&gt;1307&lt;/item&gt;&lt;item&gt;1308&lt;/item&gt;&lt;item&gt;1309&lt;/item&gt;&lt;item&gt;1310&lt;/item&gt;&lt;item&gt;1311&lt;/item&gt;&lt;item&gt;1312&lt;/item&gt;&lt;item&gt;1313&lt;/item&gt;&lt;item&gt;1315&lt;/item&gt;&lt;item&gt;1316&lt;/item&gt;&lt;item&gt;1317&lt;/item&gt;&lt;item&gt;1320&lt;/item&gt;&lt;item&gt;1321&lt;/item&gt;&lt;item&gt;1323&lt;/item&gt;&lt;item&gt;1324&lt;/item&gt;&lt;item&gt;1327&lt;/item&gt;&lt;item&gt;1328&lt;/item&gt;&lt;item&gt;1329&lt;/item&gt;&lt;item&gt;1331&lt;/item&gt;&lt;item&gt;1332&lt;/item&gt;&lt;item&gt;1333&lt;/item&gt;&lt;item&gt;1334&lt;/item&gt;&lt;item&gt;1335&lt;/item&gt;&lt;item&gt;1337&lt;/item&gt;&lt;item&gt;1338&lt;/item&gt;&lt;item&gt;1339&lt;/item&gt;&lt;item&gt;1340&lt;/item&gt;&lt;item&gt;1341&lt;/item&gt;&lt;/record-ids&gt;&lt;/item&gt;&lt;/Libraries&gt;"/>
  </w:docVars>
  <w:rsids>
    <w:rsidRoot w:val="00AA2A99"/>
    <w:rsid w:val="000012E9"/>
    <w:rsid w:val="0001016C"/>
    <w:rsid w:val="00010EBF"/>
    <w:rsid w:val="000122AD"/>
    <w:rsid w:val="00012794"/>
    <w:rsid w:val="00012DDA"/>
    <w:rsid w:val="00015796"/>
    <w:rsid w:val="00016390"/>
    <w:rsid w:val="000214E2"/>
    <w:rsid w:val="00021F45"/>
    <w:rsid w:val="00022A2F"/>
    <w:rsid w:val="0002325A"/>
    <w:rsid w:val="0002334C"/>
    <w:rsid w:val="00024F24"/>
    <w:rsid w:val="00026440"/>
    <w:rsid w:val="000310EE"/>
    <w:rsid w:val="000346B2"/>
    <w:rsid w:val="00035EC4"/>
    <w:rsid w:val="000411E4"/>
    <w:rsid w:val="0004359A"/>
    <w:rsid w:val="00045411"/>
    <w:rsid w:val="0004691E"/>
    <w:rsid w:val="00050310"/>
    <w:rsid w:val="00052879"/>
    <w:rsid w:val="00052D9C"/>
    <w:rsid w:val="00053520"/>
    <w:rsid w:val="00055CCB"/>
    <w:rsid w:val="0006182B"/>
    <w:rsid w:val="00062105"/>
    <w:rsid w:val="00062225"/>
    <w:rsid w:val="00062452"/>
    <w:rsid w:val="00063B68"/>
    <w:rsid w:val="00063D42"/>
    <w:rsid w:val="00066310"/>
    <w:rsid w:val="00067BEA"/>
    <w:rsid w:val="00072F3C"/>
    <w:rsid w:val="0007596A"/>
    <w:rsid w:val="0007649B"/>
    <w:rsid w:val="00081999"/>
    <w:rsid w:val="00085447"/>
    <w:rsid w:val="00087030"/>
    <w:rsid w:val="000871ED"/>
    <w:rsid w:val="0009033F"/>
    <w:rsid w:val="000904F6"/>
    <w:rsid w:val="0009208F"/>
    <w:rsid w:val="00095AC2"/>
    <w:rsid w:val="000964DB"/>
    <w:rsid w:val="000A01B4"/>
    <w:rsid w:val="000A039D"/>
    <w:rsid w:val="000A0F67"/>
    <w:rsid w:val="000A1FB3"/>
    <w:rsid w:val="000A6C87"/>
    <w:rsid w:val="000A78CB"/>
    <w:rsid w:val="000B383D"/>
    <w:rsid w:val="000D42C1"/>
    <w:rsid w:val="000D50D7"/>
    <w:rsid w:val="000D6197"/>
    <w:rsid w:val="000E0F72"/>
    <w:rsid w:val="000F0DB7"/>
    <w:rsid w:val="000F5A51"/>
    <w:rsid w:val="000F6A0D"/>
    <w:rsid w:val="000F7DB4"/>
    <w:rsid w:val="00101E3A"/>
    <w:rsid w:val="001026AD"/>
    <w:rsid w:val="001040D2"/>
    <w:rsid w:val="00106303"/>
    <w:rsid w:val="00107388"/>
    <w:rsid w:val="001100A4"/>
    <w:rsid w:val="001103B7"/>
    <w:rsid w:val="00110428"/>
    <w:rsid w:val="0011154D"/>
    <w:rsid w:val="00113069"/>
    <w:rsid w:val="00114280"/>
    <w:rsid w:val="00114A2D"/>
    <w:rsid w:val="00115DCC"/>
    <w:rsid w:val="0012000F"/>
    <w:rsid w:val="00125D0C"/>
    <w:rsid w:val="00143BF8"/>
    <w:rsid w:val="0014546D"/>
    <w:rsid w:val="00151247"/>
    <w:rsid w:val="0015196D"/>
    <w:rsid w:val="001527B9"/>
    <w:rsid w:val="0015305D"/>
    <w:rsid w:val="0017629F"/>
    <w:rsid w:val="00181921"/>
    <w:rsid w:val="001843B8"/>
    <w:rsid w:val="0018670B"/>
    <w:rsid w:val="00191228"/>
    <w:rsid w:val="001927B7"/>
    <w:rsid w:val="00196C3F"/>
    <w:rsid w:val="001A3BCB"/>
    <w:rsid w:val="001A421F"/>
    <w:rsid w:val="001B15E1"/>
    <w:rsid w:val="001B3DB2"/>
    <w:rsid w:val="001B424D"/>
    <w:rsid w:val="001B51E6"/>
    <w:rsid w:val="001B5BDE"/>
    <w:rsid w:val="001C19DD"/>
    <w:rsid w:val="001C1BD8"/>
    <w:rsid w:val="001C4274"/>
    <w:rsid w:val="001C750E"/>
    <w:rsid w:val="001D0851"/>
    <w:rsid w:val="001D08E4"/>
    <w:rsid w:val="001D0DCE"/>
    <w:rsid w:val="001D2255"/>
    <w:rsid w:val="001D3274"/>
    <w:rsid w:val="001D435A"/>
    <w:rsid w:val="001D6E79"/>
    <w:rsid w:val="001E0C22"/>
    <w:rsid w:val="001E3626"/>
    <w:rsid w:val="001E6986"/>
    <w:rsid w:val="001F05AF"/>
    <w:rsid w:val="001F09B6"/>
    <w:rsid w:val="001F2D29"/>
    <w:rsid w:val="001F33A5"/>
    <w:rsid w:val="001F3C34"/>
    <w:rsid w:val="00201E5B"/>
    <w:rsid w:val="00202B3F"/>
    <w:rsid w:val="002156F5"/>
    <w:rsid w:val="002202E9"/>
    <w:rsid w:val="00224DF6"/>
    <w:rsid w:val="0022570C"/>
    <w:rsid w:val="00227B34"/>
    <w:rsid w:val="002331A3"/>
    <w:rsid w:val="0023484E"/>
    <w:rsid w:val="00235511"/>
    <w:rsid w:val="00243133"/>
    <w:rsid w:val="00243CB7"/>
    <w:rsid w:val="00245C15"/>
    <w:rsid w:val="002464DF"/>
    <w:rsid w:val="002473EF"/>
    <w:rsid w:val="00247A78"/>
    <w:rsid w:val="00251723"/>
    <w:rsid w:val="00252015"/>
    <w:rsid w:val="002530D9"/>
    <w:rsid w:val="0025349C"/>
    <w:rsid w:val="002534D7"/>
    <w:rsid w:val="00257F76"/>
    <w:rsid w:val="0026234E"/>
    <w:rsid w:val="00262E19"/>
    <w:rsid w:val="0026305D"/>
    <w:rsid w:val="0026361C"/>
    <w:rsid w:val="00267170"/>
    <w:rsid w:val="00267493"/>
    <w:rsid w:val="00267783"/>
    <w:rsid w:val="00276A8C"/>
    <w:rsid w:val="002772BB"/>
    <w:rsid w:val="00283E2E"/>
    <w:rsid w:val="002843FD"/>
    <w:rsid w:val="00293450"/>
    <w:rsid w:val="00295031"/>
    <w:rsid w:val="002A2F6B"/>
    <w:rsid w:val="002A3EFD"/>
    <w:rsid w:val="002A47C3"/>
    <w:rsid w:val="002B3D76"/>
    <w:rsid w:val="002B4BEC"/>
    <w:rsid w:val="002B5AB1"/>
    <w:rsid w:val="002B7626"/>
    <w:rsid w:val="002C1210"/>
    <w:rsid w:val="002C5BEF"/>
    <w:rsid w:val="002C5EF5"/>
    <w:rsid w:val="002C7307"/>
    <w:rsid w:val="002C745A"/>
    <w:rsid w:val="002D01C8"/>
    <w:rsid w:val="002D03DC"/>
    <w:rsid w:val="002D0468"/>
    <w:rsid w:val="002D17A1"/>
    <w:rsid w:val="002D1E5D"/>
    <w:rsid w:val="002D47F3"/>
    <w:rsid w:val="002D4F7E"/>
    <w:rsid w:val="002D5181"/>
    <w:rsid w:val="002D5CD2"/>
    <w:rsid w:val="002D5CEE"/>
    <w:rsid w:val="002D64BB"/>
    <w:rsid w:val="002E0241"/>
    <w:rsid w:val="002E03F5"/>
    <w:rsid w:val="002E0893"/>
    <w:rsid w:val="002E4F28"/>
    <w:rsid w:val="002E6C03"/>
    <w:rsid w:val="002E6C8E"/>
    <w:rsid w:val="002F64D6"/>
    <w:rsid w:val="00306CA0"/>
    <w:rsid w:val="00311CBE"/>
    <w:rsid w:val="00317140"/>
    <w:rsid w:val="00317A9F"/>
    <w:rsid w:val="0032118E"/>
    <w:rsid w:val="00321A07"/>
    <w:rsid w:val="00321E6E"/>
    <w:rsid w:val="00326884"/>
    <w:rsid w:val="00327029"/>
    <w:rsid w:val="003273D8"/>
    <w:rsid w:val="003323C8"/>
    <w:rsid w:val="0033499A"/>
    <w:rsid w:val="003368BA"/>
    <w:rsid w:val="00336ADA"/>
    <w:rsid w:val="00336F8C"/>
    <w:rsid w:val="003463AD"/>
    <w:rsid w:val="00347A0C"/>
    <w:rsid w:val="003533DF"/>
    <w:rsid w:val="00355087"/>
    <w:rsid w:val="00355DC1"/>
    <w:rsid w:val="00356696"/>
    <w:rsid w:val="00357EA6"/>
    <w:rsid w:val="00360964"/>
    <w:rsid w:val="00371AA6"/>
    <w:rsid w:val="0037223B"/>
    <w:rsid w:val="00385B55"/>
    <w:rsid w:val="00387859"/>
    <w:rsid w:val="003933DB"/>
    <w:rsid w:val="003B1D2A"/>
    <w:rsid w:val="003C28FD"/>
    <w:rsid w:val="003D1E4A"/>
    <w:rsid w:val="003D21CA"/>
    <w:rsid w:val="003D736E"/>
    <w:rsid w:val="003D7AD2"/>
    <w:rsid w:val="003E52B9"/>
    <w:rsid w:val="003E7482"/>
    <w:rsid w:val="003E7992"/>
    <w:rsid w:val="003F06D1"/>
    <w:rsid w:val="003F232A"/>
    <w:rsid w:val="00401590"/>
    <w:rsid w:val="00406B98"/>
    <w:rsid w:val="00410CE9"/>
    <w:rsid w:val="00421A4F"/>
    <w:rsid w:val="004229B3"/>
    <w:rsid w:val="004236B4"/>
    <w:rsid w:val="00426CCF"/>
    <w:rsid w:val="004277F0"/>
    <w:rsid w:val="0043006C"/>
    <w:rsid w:val="00434073"/>
    <w:rsid w:val="004345CB"/>
    <w:rsid w:val="00442EFD"/>
    <w:rsid w:val="00443D4A"/>
    <w:rsid w:val="00453958"/>
    <w:rsid w:val="00456003"/>
    <w:rsid w:val="0046306B"/>
    <w:rsid w:val="0046373F"/>
    <w:rsid w:val="004647C6"/>
    <w:rsid w:val="00465264"/>
    <w:rsid w:val="00474613"/>
    <w:rsid w:val="00481464"/>
    <w:rsid w:val="00483339"/>
    <w:rsid w:val="00484A31"/>
    <w:rsid w:val="00485AA4"/>
    <w:rsid w:val="00492303"/>
    <w:rsid w:val="004A1624"/>
    <w:rsid w:val="004A3DE5"/>
    <w:rsid w:val="004A417E"/>
    <w:rsid w:val="004A495F"/>
    <w:rsid w:val="004A59B4"/>
    <w:rsid w:val="004A5C9E"/>
    <w:rsid w:val="004A7863"/>
    <w:rsid w:val="004B1697"/>
    <w:rsid w:val="004B333B"/>
    <w:rsid w:val="004B3AC1"/>
    <w:rsid w:val="004B5184"/>
    <w:rsid w:val="004B52D8"/>
    <w:rsid w:val="004B74C5"/>
    <w:rsid w:val="004C01CA"/>
    <w:rsid w:val="004C1702"/>
    <w:rsid w:val="004C211D"/>
    <w:rsid w:val="004C26F0"/>
    <w:rsid w:val="004C561C"/>
    <w:rsid w:val="004D02DC"/>
    <w:rsid w:val="004D177E"/>
    <w:rsid w:val="004D1E69"/>
    <w:rsid w:val="004D3AF5"/>
    <w:rsid w:val="004E221B"/>
    <w:rsid w:val="004E2B8B"/>
    <w:rsid w:val="004E7737"/>
    <w:rsid w:val="004E7A87"/>
    <w:rsid w:val="004F06FF"/>
    <w:rsid w:val="004F1A67"/>
    <w:rsid w:val="004F4309"/>
    <w:rsid w:val="004F4BC6"/>
    <w:rsid w:val="00501419"/>
    <w:rsid w:val="00505A02"/>
    <w:rsid w:val="00515F77"/>
    <w:rsid w:val="0051699A"/>
    <w:rsid w:val="00517390"/>
    <w:rsid w:val="00525423"/>
    <w:rsid w:val="0052694F"/>
    <w:rsid w:val="005305BC"/>
    <w:rsid w:val="00531582"/>
    <w:rsid w:val="00531783"/>
    <w:rsid w:val="00533706"/>
    <w:rsid w:val="0053372D"/>
    <w:rsid w:val="005354D3"/>
    <w:rsid w:val="0053762E"/>
    <w:rsid w:val="0054157B"/>
    <w:rsid w:val="00544079"/>
    <w:rsid w:val="005442BB"/>
    <w:rsid w:val="005443A3"/>
    <w:rsid w:val="0054560D"/>
    <w:rsid w:val="00546558"/>
    <w:rsid w:val="00546FBA"/>
    <w:rsid w:val="00547531"/>
    <w:rsid w:val="00554B3D"/>
    <w:rsid w:val="00555F48"/>
    <w:rsid w:val="0056420F"/>
    <w:rsid w:val="0056435D"/>
    <w:rsid w:val="0057003E"/>
    <w:rsid w:val="0057044A"/>
    <w:rsid w:val="00576B82"/>
    <w:rsid w:val="005820E3"/>
    <w:rsid w:val="00583FFB"/>
    <w:rsid w:val="00584D76"/>
    <w:rsid w:val="005877A3"/>
    <w:rsid w:val="005920DB"/>
    <w:rsid w:val="00595665"/>
    <w:rsid w:val="005A0408"/>
    <w:rsid w:val="005A3914"/>
    <w:rsid w:val="005A47E8"/>
    <w:rsid w:val="005A5127"/>
    <w:rsid w:val="005B142F"/>
    <w:rsid w:val="005B3093"/>
    <w:rsid w:val="005C184E"/>
    <w:rsid w:val="005C483B"/>
    <w:rsid w:val="005C5364"/>
    <w:rsid w:val="005C59A5"/>
    <w:rsid w:val="005C5ECE"/>
    <w:rsid w:val="005C64F0"/>
    <w:rsid w:val="005C6C79"/>
    <w:rsid w:val="005D08CB"/>
    <w:rsid w:val="005D1C3B"/>
    <w:rsid w:val="005D2294"/>
    <w:rsid w:val="005E29E5"/>
    <w:rsid w:val="005E326C"/>
    <w:rsid w:val="005E62A9"/>
    <w:rsid w:val="005E697E"/>
    <w:rsid w:val="005E7392"/>
    <w:rsid w:val="005F23D6"/>
    <w:rsid w:val="005F2BE2"/>
    <w:rsid w:val="005F2C68"/>
    <w:rsid w:val="005F445C"/>
    <w:rsid w:val="005F4929"/>
    <w:rsid w:val="005F5030"/>
    <w:rsid w:val="005F575A"/>
    <w:rsid w:val="005F5AD4"/>
    <w:rsid w:val="005F6F85"/>
    <w:rsid w:val="00607F60"/>
    <w:rsid w:val="00612D36"/>
    <w:rsid w:val="00615DE3"/>
    <w:rsid w:val="006178C4"/>
    <w:rsid w:val="00617B5E"/>
    <w:rsid w:val="006207CA"/>
    <w:rsid w:val="0062107A"/>
    <w:rsid w:val="00630551"/>
    <w:rsid w:val="00633730"/>
    <w:rsid w:val="0063584C"/>
    <w:rsid w:val="006373D6"/>
    <w:rsid w:val="00637A07"/>
    <w:rsid w:val="00637A62"/>
    <w:rsid w:val="00640DE5"/>
    <w:rsid w:val="006415F7"/>
    <w:rsid w:val="0064350F"/>
    <w:rsid w:val="00645A66"/>
    <w:rsid w:val="00645AAC"/>
    <w:rsid w:val="00646414"/>
    <w:rsid w:val="006531DD"/>
    <w:rsid w:val="00656F06"/>
    <w:rsid w:val="00657661"/>
    <w:rsid w:val="0065778C"/>
    <w:rsid w:val="00662BE6"/>
    <w:rsid w:val="006633E6"/>
    <w:rsid w:val="006748CF"/>
    <w:rsid w:val="00674EDF"/>
    <w:rsid w:val="00675D7C"/>
    <w:rsid w:val="00676FEA"/>
    <w:rsid w:val="00677704"/>
    <w:rsid w:val="00681BBB"/>
    <w:rsid w:val="00682265"/>
    <w:rsid w:val="00683E12"/>
    <w:rsid w:val="00684280"/>
    <w:rsid w:val="00684883"/>
    <w:rsid w:val="00684B20"/>
    <w:rsid w:val="00692833"/>
    <w:rsid w:val="00693480"/>
    <w:rsid w:val="00693A83"/>
    <w:rsid w:val="006952C5"/>
    <w:rsid w:val="00696273"/>
    <w:rsid w:val="006965DC"/>
    <w:rsid w:val="006A199E"/>
    <w:rsid w:val="006A1B03"/>
    <w:rsid w:val="006A212D"/>
    <w:rsid w:val="006A7447"/>
    <w:rsid w:val="006B03F9"/>
    <w:rsid w:val="006B1257"/>
    <w:rsid w:val="006B1469"/>
    <w:rsid w:val="006C0DB4"/>
    <w:rsid w:val="006C159D"/>
    <w:rsid w:val="006C6137"/>
    <w:rsid w:val="006C7483"/>
    <w:rsid w:val="006D6D94"/>
    <w:rsid w:val="006D6D9B"/>
    <w:rsid w:val="006E3C78"/>
    <w:rsid w:val="006E4D3B"/>
    <w:rsid w:val="006E763B"/>
    <w:rsid w:val="006F0189"/>
    <w:rsid w:val="006F0AB9"/>
    <w:rsid w:val="006F2423"/>
    <w:rsid w:val="007008E5"/>
    <w:rsid w:val="007038F9"/>
    <w:rsid w:val="00711072"/>
    <w:rsid w:val="0071350B"/>
    <w:rsid w:val="00715018"/>
    <w:rsid w:val="00715348"/>
    <w:rsid w:val="00716A93"/>
    <w:rsid w:val="00720253"/>
    <w:rsid w:val="00737D4E"/>
    <w:rsid w:val="00737E07"/>
    <w:rsid w:val="007414D1"/>
    <w:rsid w:val="00743049"/>
    <w:rsid w:val="007447DC"/>
    <w:rsid w:val="00744E72"/>
    <w:rsid w:val="00745D74"/>
    <w:rsid w:val="007521F1"/>
    <w:rsid w:val="00753AAB"/>
    <w:rsid w:val="00753CE6"/>
    <w:rsid w:val="00754F11"/>
    <w:rsid w:val="00762C80"/>
    <w:rsid w:val="00763BA6"/>
    <w:rsid w:val="007646A3"/>
    <w:rsid w:val="007672EC"/>
    <w:rsid w:val="00773186"/>
    <w:rsid w:val="0077393A"/>
    <w:rsid w:val="00773ACC"/>
    <w:rsid w:val="0077697B"/>
    <w:rsid w:val="00783A6A"/>
    <w:rsid w:val="00786C47"/>
    <w:rsid w:val="007874B3"/>
    <w:rsid w:val="0079283F"/>
    <w:rsid w:val="00792A5B"/>
    <w:rsid w:val="00793209"/>
    <w:rsid w:val="00793FDC"/>
    <w:rsid w:val="007954E0"/>
    <w:rsid w:val="00795C62"/>
    <w:rsid w:val="007966D9"/>
    <w:rsid w:val="007A13B4"/>
    <w:rsid w:val="007A3708"/>
    <w:rsid w:val="007A4F0D"/>
    <w:rsid w:val="007A5128"/>
    <w:rsid w:val="007A77EE"/>
    <w:rsid w:val="007B01DF"/>
    <w:rsid w:val="007B0DFB"/>
    <w:rsid w:val="007C1CC5"/>
    <w:rsid w:val="007C3B59"/>
    <w:rsid w:val="007D010F"/>
    <w:rsid w:val="007D05DD"/>
    <w:rsid w:val="007D39A8"/>
    <w:rsid w:val="007D3E50"/>
    <w:rsid w:val="007D57D0"/>
    <w:rsid w:val="007D5DBE"/>
    <w:rsid w:val="007E03A7"/>
    <w:rsid w:val="007E2617"/>
    <w:rsid w:val="007E2A03"/>
    <w:rsid w:val="007E2FCE"/>
    <w:rsid w:val="007E31BB"/>
    <w:rsid w:val="007E3AA3"/>
    <w:rsid w:val="007E3C62"/>
    <w:rsid w:val="007E5324"/>
    <w:rsid w:val="00801109"/>
    <w:rsid w:val="00801EC1"/>
    <w:rsid w:val="008038EA"/>
    <w:rsid w:val="00804C5E"/>
    <w:rsid w:val="00806741"/>
    <w:rsid w:val="00810F70"/>
    <w:rsid w:val="00811B25"/>
    <w:rsid w:val="00812038"/>
    <w:rsid w:val="00813241"/>
    <w:rsid w:val="0081494F"/>
    <w:rsid w:val="00815359"/>
    <w:rsid w:val="00816A78"/>
    <w:rsid w:val="00820223"/>
    <w:rsid w:val="0082243D"/>
    <w:rsid w:val="0082669F"/>
    <w:rsid w:val="00830E4C"/>
    <w:rsid w:val="00833047"/>
    <w:rsid w:val="008348DB"/>
    <w:rsid w:val="00834DC2"/>
    <w:rsid w:val="00835076"/>
    <w:rsid w:val="00835B8B"/>
    <w:rsid w:val="008435A6"/>
    <w:rsid w:val="00843DF5"/>
    <w:rsid w:val="00844E3B"/>
    <w:rsid w:val="00851C41"/>
    <w:rsid w:val="008520AB"/>
    <w:rsid w:val="00853F0F"/>
    <w:rsid w:val="00860A50"/>
    <w:rsid w:val="00860D95"/>
    <w:rsid w:val="00862CAE"/>
    <w:rsid w:val="00863E80"/>
    <w:rsid w:val="008655A1"/>
    <w:rsid w:val="00866E23"/>
    <w:rsid w:val="00876577"/>
    <w:rsid w:val="00884FD4"/>
    <w:rsid w:val="00895622"/>
    <w:rsid w:val="00896D65"/>
    <w:rsid w:val="008A08B1"/>
    <w:rsid w:val="008A0D1C"/>
    <w:rsid w:val="008A70F7"/>
    <w:rsid w:val="008B11C0"/>
    <w:rsid w:val="008B3730"/>
    <w:rsid w:val="008B5B39"/>
    <w:rsid w:val="008C1F20"/>
    <w:rsid w:val="008C3955"/>
    <w:rsid w:val="008C757B"/>
    <w:rsid w:val="008D0D87"/>
    <w:rsid w:val="008D1E95"/>
    <w:rsid w:val="008D2D69"/>
    <w:rsid w:val="008D30A0"/>
    <w:rsid w:val="008D4486"/>
    <w:rsid w:val="008E0A33"/>
    <w:rsid w:val="008E1798"/>
    <w:rsid w:val="008E1CA1"/>
    <w:rsid w:val="008E2A96"/>
    <w:rsid w:val="008E56D1"/>
    <w:rsid w:val="008E6E15"/>
    <w:rsid w:val="008F04C7"/>
    <w:rsid w:val="008F6A78"/>
    <w:rsid w:val="008F6AB5"/>
    <w:rsid w:val="009002E3"/>
    <w:rsid w:val="00900723"/>
    <w:rsid w:val="00902C1F"/>
    <w:rsid w:val="00903830"/>
    <w:rsid w:val="0090392E"/>
    <w:rsid w:val="009039C7"/>
    <w:rsid w:val="00904282"/>
    <w:rsid w:val="00905679"/>
    <w:rsid w:val="00911DA2"/>
    <w:rsid w:val="009121DD"/>
    <w:rsid w:val="00913D4C"/>
    <w:rsid w:val="00913DCC"/>
    <w:rsid w:val="00913FBF"/>
    <w:rsid w:val="00915131"/>
    <w:rsid w:val="00915314"/>
    <w:rsid w:val="009173F5"/>
    <w:rsid w:val="0092057C"/>
    <w:rsid w:val="00924DD8"/>
    <w:rsid w:val="0092604E"/>
    <w:rsid w:val="00926CF4"/>
    <w:rsid w:val="0092742E"/>
    <w:rsid w:val="00930B28"/>
    <w:rsid w:val="00931AE1"/>
    <w:rsid w:val="0093215B"/>
    <w:rsid w:val="00943AA7"/>
    <w:rsid w:val="00944428"/>
    <w:rsid w:val="00945E6D"/>
    <w:rsid w:val="00951C5A"/>
    <w:rsid w:val="00954B26"/>
    <w:rsid w:val="009570DD"/>
    <w:rsid w:val="00961A27"/>
    <w:rsid w:val="0096286F"/>
    <w:rsid w:val="00964423"/>
    <w:rsid w:val="009647E4"/>
    <w:rsid w:val="00966724"/>
    <w:rsid w:val="009667DB"/>
    <w:rsid w:val="00966CAC"/>
    <w:rsid w:val="00971FAD"/>
    <w:rsid w:val="009765CF"/>
    <w:rsid w:val="00977456"/>
    <w:rsid w:val="00984A97"/>
    <w:rsid w:val="0099032E"/>
    <w:rsid w:val="00990BE8"/>
    <w:rsid w:val="009917E3"/>
    <w:rsid w:val="00992683"/>
    <w:rsid w:val="00994FC1"/>
    <w:rsid w:val="0099535A"/>
    <w:rsid w:val="00997995"/>
    <w:rsid w:val="009A425F"/>
    <w:rsid w:val="009A669F"/>
    <w:rsid w:val="009B4A0B"/>
    <w:rsid w:val="009B5514"/>
    <w:rsid w:val="009B6EAE"/>
    <w:rsid w:val="009C2E7D"/>
    <w:rsid w:val="009C346B"/>
    <w:rsid w:val="009C526F"/>
    <w:rsid w:val="009D190A"/>
    <w:rsid w:val="009D3F55"/>
    <w:rsid w:val="009D4C43"/>
    <w:rsid w:val="009D7982"/>
    <w:rsid w:val="009E0590"/>
    <w:rsid w:val="009E4CCA"/>
    <w:rsid w:val="009F0529"/>
    <w:rsid w:val="009F189C"/>
    <w:rsid w:val="009F1A03"/>
    <w:rsid w:val="009F22C0"/>
    <w:rsid w:val="009F29ED"/>
    <w:rsid w:val="009F5C80"/>
    <w:rsid w:val="00A02924"/>
    <w:rsid w:val="00A02991"/>
    <w:rsid w:val="00A03B77"/>
    <w:rsid w:val="00A04418"/>
    <w:rsid w:val="00A06B84"/>
    <w:rsid w:val="00A105BD"/>
    <w:rsid w:val="00A1599D"/>
    <w:rsid w:val="00A206D6"/>
    <w:rsid w:val="00A20A49"/>
    <w:rsid w:val="00A2175E"/>
    <w:rsid w:val="00A320DA"/>
    <w:rsid w:val="00A33876"/>
    <w:rsid w:val="00A34C1F"/>
    <w:rsid w:val="00A352F3"/>
    <w:rsid w:val="00A379B7"/>
    <w:rsid w:val="00A405C5"/>
    <w:rsid w:val="00A41936"/>
    <w:rsid w:val="00A42984"/>
    <w:rsid w:val="00A460EE"/>
    <w:rsid w:val="00A475F1"/>
    <w:rsid w:val="00A502AA"/>
    <w:rsid w:val="00A547A2"/>
    <w:rsid w:val="00A55DA8"/>
    <w:rsid w:val="00A67E75"/>
    <w:rsid w:val="00A7087A"/>
    <w:rsid w:val="00A71D67"/>
    <w:rsid w:val="00A73B85"/>
    <w:rsid w:val="00A77276"/>
    <w:rsid w:val="00A7748D"/>
    <w:rsid w:val="00A80E8D"/>
    <w:rsid w:val="00A81B0C"/>
    <w:rsid w:val="00A8587E"/>
    <w:rsid w:val="00A86A52"/>
    <w:rsid w:val="00AA1D78"/>
    <w:rsid w:val="00AA2A99"/>
    <w:rsid w:val="00AA323F"/>
    <w:rsid w:val="00AA4C56"/>
    <w:rsid w:val="00AA5EDB"/>
    <w:rsid w:val="00AB1CD3"/>
    <w:rsid w:val="00AB355E"/>
    <w:rsid w:val="00AB73FB"/>
    <w:rsid w:val="00AC1665"/>
    <w:rsid w:val="00AC1BD5"/>
    <w:rsid w:val="00AC3543"/>
    <w:rsid w:val="00AC6B99"/>
    <w:rsid w:val="00AD22F7"/>
    <w:rsid w:val="00AD5A3E"/>
    <w:rsid w:val="00AD7508"/>
    <w:rsid w:val="00AE320F"/>
    <w:rsid w:val="00AE5239"/>
    <w:rsid w:val="00AE5AD8"/>
    <w:rsid w:val="00AF0691"/>
    <w:rsid w:val="00AF16EE"/>
    <w:rsid w:val="00AF1A66"/>
    <w:rsid w:val="00AF1AD7"/>
    <w:rsid w:val="00AF39FA"/>
    <w:rsid w:val="00AF416B"/>
    <w:rsid w:val="00B02F79"/>
    <w:rsid w:val="00B053C0"/>
    <w:rsid w:val="00B152F7"/>
    <w:rsid w:val="00B20C81"/>
    <w:rsid w:val="00B21EB8"/>
    <w:rsid w:val="00B23324"/>
    <w:rsid w:val="00B3258A"/>
    <w:rsid w:val="00B350DD"/>
    <w:rsid w:val="00B432C9"/>
    <w:rsid w:val="00B432F4"/>
    <w:rsid w:val="00B43D8C"/>
    <w:rsid w:val="00B469B4"/>
    <w:rsid w:val="00B47F81"/>
    <w:rsid w:val="00B52011"/>
    <w:rsid w:val="00B5498E"/>
    <w:rsid w:val="00B55B28"/>
    <w:rsid w:val="00B56AC9"/>
    <w:rsid w:val="00B573C2"/>
    <w:rsid w:val="00B57ECF"/>
    <w:rsid w:val="00B57FE8"/>
    <w:rsid w:val="00B62E4D"/>
    <w:rsid w:val="00B63837"/>
    <w:rsid w:val="00B63966"/>
    <w:rsid w:val="00B64E43"/>
    <w:rsid w:val="00B675BC"/>
    <w:rsid w:val="00B67AAA"/>
    <w:rsid w:val="00B70686"/>
    <w:rsid w:val="00B76ECD"/>
    <w:rsid w:val="00B77468"/>
    <w:rsid w:val="00B77522"/>
    <w:rsid w:val="00B7752F"/>
    <w:rsid w:val="00B80E8C"/>
    <w:rsid w:val="00B82828"/>
    <w:rsid w:val="00B84A13"/>
    <w:rsid w:val="00B84BF7"/>
    <w:rsid w:val="00B8670E"/>
    <w:rsid w:val="00B91914"/>
    <w:rsid w:val="00B935C4"/>
    <w:rsid w:val="00B937E5"/>
    <w:rsid w:val="00B9467A"/>
    <w:rsid w:val="00B94D3B"/>
    <w:rsid w:val="00B97345"/>
    <w:rsid w:val="00B97E8E"/>
    <w:rsid w:val="00BA060B"/>
    <w:rsid w:val="00BA16A7"/>
    <w:rsid w:val="00BA4C56"/>
    <w:rsid w:val="00BA79C1"/>
    <w:rsid w:val="00BB0F47"/>
    <w:rsid w:val="00BB505D"/>
    <w:rsid w:val="00BB7A01"/>
    <w:rsid w:val="00BC1FFD"/>
    <w:rsid w:val="00BC2AD6"/>
    <w:rsid w:val="00BC4654"/>
    <w:rsid w:val="00BC50A7"/>
    <w:rsid w:val="00BC6D0B"/>
    <w:rsid w:val="00BC7232"/>
    <w:rsid w:val="00BD2338"/>
    <w:rsid w:val="00BD4C5C"/>
    <w:rsid w:val="00BE57C9"/>
    <w:rsid w:val="00BE72A4"/>
    <w:rsid w:val="00BF5EBC"/>
    <w:rsid w:val="00BF6BD2"/>
    <w:rsid w:val="00BF7730"/>
    <w:rsid w:val="00C014C5"/>
    <w:rsid w:val="00C016DB"/>
    <w:rsid w:val="00C02472"/>
    <w:rsid w:val="00C137DA"/>
    <w:rsid w:val="00C230AB"/>
    <w:rsid w:val="00C24B46"/>
    <w:rsid w:val="00C30000"/>
    <w:rsid w:val="00C309E5"/>
    <w:rsid w:val="00C30CC8"/>
    <w:rsid w:val="00C31E5F"/>
    <w:rsid w:val="00C32F00"/>
    <w:rsid w:val="00C35228"/>
    <w:rsid w:val="00C37663"/>
    <w:rsid w:val="00C40D97"/>
    <w:rsid w:val="00C4163C"/>
    <w:rsid w:val="00C4219B"/>
    <w:rsid w:val="00C445CE"/>
    <w:rsid w:val="00C52D40"/>
    <w:rsid w:val="00C57558"/>
    <w:rsid w:val="00C578C5"/>
    <w:rsid w:val="00C62C9F"/>
    <w:rsid w:val="00C655FB"/>
    <w:rsid w:val="00C70A52"/>
    <w:rsid w:val="00C731FC"/>
    <w:rsid w:val="00C75A9F"/>
    <w:rsid w:val="00C777B1"/>
    <w:rsid w:val="00C83274"/>
    <w:rsid w:val="00C854A4"/>
    <w:rsid w:val="00C86295"/>
    <w:rsid w:val="00C86392"/>
    <w:rsid w:val="00C87D68"/>
    <w:rsid w:val="00C95C97"/>
    <w:rsid w:val="00C966BA"/>
    <w:rsid w:val="00C96A80"/>
    <w:rsid w:val="00C96B79"/>
    <w:rsid w:val="00C97892"/>
    <w:rsid w:val="00CC7306"/>
    <w:rsid w:val="00CD2218"/>
    <w:rsid w:val="00CD5BB3"/>
    <w:rsid w:val="00CD7982"/>
    <w:rsid w:val="00CE0BF2"/>
    <w:rsid w:val="00CE111E"/>
    <w:rsid w:val="00CE12A5"/>
    <w:rsid w:val="00CE1AEC"/>
    <w:rsid w:val="00CE4FAC"/>
    <w:rsid w:val="00CE7E12"/>
    <w:rsid w:val="00CF6EFB"/>
    <w:rsid w:val="00CF74B7"/>
    <w:rsid w:val="00D01F36"/>
    <w:rsid w:val="00D01F95"/>
    <w:rsid w:val="00D0300A"/>
    <w:rsid w:val="00D033EE"/>
    <w:rsid w:val="00D225FB"/>
    <w:rsid w:val="00D230AD"/>
    <w:rsid w:val="00D2397A"/>
    <w:rsid w:val="00D266B5"/>
    <w:rsid w:val="00D27B76"/>
    <w:rsid w:val="00D330F3"/>
    <w:rsid w:val="00D36DF0"/>
    <w:rsid w:val="00D404CC"/>
    <w:rsid w:val="00D438E3"/>
    <w:rsid w:val="00D43903"/>
    <w:rsid w:val="00D440A8"/>
    <w:rsid w:val="00D46CC8"/>
    <w:rsid w:val="00D50A7B"/>
    <w:rsid w:val="00D511E5"/>
    <w:rsid w:val="00D51B75"/>
    <w:rsid w:val="00D53113"/>
    <w:rsid w:val="00D53A52"/>
    <w:rsid w:val="00D54316"/>
    <w:rsid w:val="00D56998"/>
    <w:rsid w:val="00D57D9F"/>
    <w:rsid w:val="00D60DDE"/>
    <w:rsid w:val="00D66DD3"/>
    <w:rsid w:val="00D67F56"/>
    <w:rsid w:val="00D72EEB"/>
    <w:rsid w:val="00D85EE9"/>
    <w:rsid w:val="00D87B7C"/>
    <w:rsid w:val="00D946C3"/>
    <w:rsid w:val="00D946D3"/>
    <w:rsid w:val="00DA40EA"/>
    <w:rsid w:val="00DA4F56"/>
    <w:rsid w:val="00DA5226"/>
    <w:rsid w:val="00DA579A"/>
    <w:rsid w:val="00DB02B0"/>
    <w:rsid w:val="00DB1C02"/>
    <w:rsid w:val="00DC144E"/>
    <w:rsid w:val="00DC1E67"/>
    <w:rsid w:val="00DC2DF3"/>
    <w:rsid w:val="00DC3B80"/>
    <w:rsid w:val="00DC5452"/>
    <w:rsid w:val="00DC6AF5"/>
    <w:rsid w:val="00DC6E7C"/>
    <w:rsid w:val="00DC7DFC"/>
    <w:rsid w:val="00DD2204"/>
    <w:rsid w:val="00DD5E97"/>
    <w:rsid w:val="00DD7F3B"/>
    <w:rsid w:val="00DE70F1"/>
    <w:rsid w:val="00DE723D"/>
    <w:rsid w:val="00DF26D8"/>
    <w:rsid w:val="00DF2FCE"/>
    <w:rsid w:val="00DF5028"/>
    <w:rsid w:val="00E00159"/>
    <w:rsid w:val="00E01111"/>
    <w:rsid w:val="00E02238"/>
    <w:rsid w:val="00E02367"/>
    <w:rsid w:val="00E02686"/>
    <w:rsid w:val="00E0455C"/>
    <w:rsid w:val="00E053B0"/>
    <w:rsid w:val="00E054C3"/>
    <w:rsid w:val="00E13476"/>
    <w:rsid w:val="00E13745"/>
    <w:rsid w:val="00E16271"/>
    <w:rsid w:val="00E21C66"/>
    <w:rsid w:val="00E226FF"/>
    <w:rsid w:val="00E24022"/>
    <w:rsid w:val="00E25373"/>
    <w:rsid w:val="00E2661C"/>
    <w:rsid w:val="00E27B9E"/>
    <w:rsid w:val="00E314DB"/>
    <w:rsid w:val="00E33AE8"/>
    <w:rsid w:val="00E35C6A"/>
    <w:rsid w:val="00E36B4C"/>
    <w:rsid w:val="00E36D20"/>
    <w:rsid w:val="00E4092E"/>
    <w:rsid w:val="00E42B48"/>
    <w:rsid w:val="00E46901"/>
    <w:rsid w:val="00E50896"/>
    <w:rsid w:val="00E52EF5"/>
    <w:rsid w:val="00E5432D"/>
    <w:rsid w:val="00E6000F"/>
    <w:rsid w:val="00E61E26"/>
    <w:rsid w:val="00E6256B"/>
    <w:rsid w:val="00E62D4C"/>
    <w:rsid w:val="00E63FCF"/>
    <w:rsid w:val="00E67495"/>
    <w:rsid w:val="00E71CBE"/>
    <w:rsid w:val="00E757B2"/>
    <w:rsid w:val="00E77DAF"/>
    <w:rsid w:val="00E80497"/>
    <w:rsid w:val="00E849BC"/>
    <w:rsid w:val="00E855FA"/>
    <w:rsid w:val="00E85851"/>
    <w:rsid w:val="00E90100"/>
    <w:rsid w:val="00E92768"/>
    <w:rsid w:val="00E954B5"/>
    <w:rsid w:val="00E9637C"/>
    <w:rsid w:val="00E96444"/>
    <w:rsid w:val="00EA4A4D"/>
    <w:rsid w:val="00EB02EB"/>
    <w:rsid w:val="00EB05A9"/>
    <w:rsid w:val="00EB2697"/>
    <w:rsid w:val="00EB2AC9"/>
    <w:rsid w:val="00EB2E62"/>
    <w:rsid w:val="00EB5F6A"/>
    <w:rsid w:val="00EB67FD"/>
    <w:rsid w:val="00EC390B"/>
    <w:rsid w:val="00EC5ED1"/>
    <w:rsid w:val="00EC7904"/>
    <w:rsid w:val="00EF271F"/>
    <w:rsid w:val="00EF2FD0"/>
    <w:rsid w:val="00F052D0"/>
    <w:rsid w:val="00F05B60"/>
    <w:rsid w:val="00F06575"/>
    <w:rsid w:val="00F11034"/>
    <w:rsid w:val="00F11554"/>
    <w:rsid w:val="00F20F7F"/>
    <w:rsid w:val="00F31AF4"/>
    <w:rsid w:val="00F32A98"/>
    <w:rsid w:val="00F455AC"/>
    <w:rsid w:val="00F45889"/>
    <w:rsid w:val="00F46AAF"/>
    <w:rsid w:val="00F5014D"/>
    <w:rsid w:val="00F504D5"/>
    <w:rsid w:val="00F51EB9"/>
    <w:rsid w:val="00F556DC"/>
    <w:rsid w:val="00F55919"/>
    <w:rsid w:val="00F60010"/>
    <w:rsid w:val="00F60772"/>
    <w:rsid w:val="00F63285"/>
    <w:rsid w:val="00F6361B"/>
    <w:rsid w:val="00F67F32"/>
    <w:rsid w:val="00F72D20"/>
    <w:rsid w:val="00F7612E"/>
    <w:rsid w:val="00F76661"/>
    <w:rsid w:val="00F862CF"/>
    <w:rsid w:val="00F90CA8"/>
    <w:rsid w:val="00F9237B"/>
    <w:rsid w:val="00F94261"/>
    <w:rsid w:val="00F97C67"/>
    <w:rsid w:val="00FA07A1"/>
    <w:rsid w:val="00FA1409"/>
    <w:rsid w:val="00FA1F3D"/>
    <w:rsid w:val="00FA2136"/>
    <w:rsid w:val="00FA312B"/>
    <w:rsid w:val="00FA505C"/>
    <w:rsid w:val="00FB0014"/>
    <w:rsid w:val="00FB2645"/>
    <w:rsid w:val="00FB5502"/>
    <w:rsid w:val="00FC4689"/>
    <w:rsid w:val="00FC73A6"/>
    <w:rsid w:val="00FD0D91"/>
    <w:rsid w:val="00FD1DE0"/>
    <w:rsid w:val="00FD2589"/>
    <w:rsid w:val="00FD3008"/>
    <w:rsid w:val="00FD35D1"/>
    <w:rsid w:val="00FD6F97"/>
    <w:rsid w:val="00FE1E35"/>
    <w:rsid w:val="00FE5AEB"/>
    <w:rsid w:val="00FF1945"/>
    <w:rsid w:val="00FF5137"/>
    <w:rsid w:val="00FF6E3F"/>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E8C4F0B"/>
  <w15:docId w15:val="{7C5C75BF-B100-4CFC-BA45-2AB7E1A0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rsid w:val="00227B34"/>
    <w:pPr>
      <w:widowControl w:val="0"/>
      <w:spacing w:line="270" w:lineRule="atLeast"/>
    </w:pPr>
    <w:rPr>
      <w:rFonts w:ascii="Arial" w:hAnsi="Arial"/>
      <w:color w:val="000000" w:themeColor="text1"/>
      <w:spacing w:val="2"/>
      <w:szCs w:val="24"/>
      <w:lang w:eastAsia="de-DE"/>
      <w14:ligatures w14:val="standard"/>
    </w:rPr>
  </w:style>
  <w:style w:type="paragraph" w:styleId="Heading1">
    <w:name w:val="heading 1"/>
    <w:basedOn w:val="Normal"/>
    <w:next w:val="Normal"/>
    <w:link w:val="Heading1Char"/>
    <w:qFormat/>
    <w:rsid w:val="00227B34"/>
    <w:pPr>
      <w:pBdr>
        <w:bottom w:val="single" w:sz="4" w:space="1" w:color="auto"/>
      </w:pBdr>
      <w:spacing w:before="330" w:after="60" w:line="240" w:lineRule="auto"/>
      <w:outlineLvl w:val="0"/>
    </w:pPr>
    <w:rPr>
      <w:b/>
      <w:kern w:val="32"/>
      <w:sz w:val="24"/>
      <w:szCs w:val="32"/>
    </w:rPr>
  </w:style>
  <w:style w:type="paragraph" w:styleId="Heading2">
    <w:name w:val="heading 2"/>
    <w:basedOn w:val="Normal"/>
    <w:next w:val="Normal"/>
    <w:link w:val="Heading2Char"/>
    <w:qFormat/>
    <w:rsid w:val="00227B34"/>
    <w:pPr>
      <w:spacing w:before="330" w:after="60" w:line="240" w:lineRule="auto"/>
      <w:outlineLvl w:val="1"/>
    </w:pPr>
    <w:rPr>
      <w:b/>
      <w:sz w:val="22"/>
      <w:szCs w:val="28"/>
    </w:rPr>
  </w:style>
  <w:style w:type="paragraph" w:styleId="Heading3">
    <w:name w:val="heading 3"/>
    <w:basedOn w:val="Normal"/>
    <w:next w:val="Normal"/>
    <w:link w:val="Heading3Char"/>
    <w:qFormat/>
    <w:rsid w:val="00227B34"/>
    <w:pPr>
      <w:spacing w:before="330" w:after="60"/>
      <w:outlineLvl w:val="2"/>
    </w:pPr>
    <w:rPr>
      <w:b/>
      <w:sz w:val="22"/>
      <w:szCs w:val="26"/>
    </w:rPr>
  </w:style>
  <w:style w:type="paragraph" w:styleId="Heading4">
    <w:name w:val="heading 4"/>
    <w:basedOn w:val="Normal"/>
    <w:next w:val="Normal"/>
    <w:link w:val="Heading4Char"/>
    <w:semiHidden/>
    <w:unhideWhenUsed/>
    <w:qFormat/>
    <w:rsid w:val="00D01F36"/>
    <w:pPr>
      <w:keepNext/>
      <w:keepLines/>
      <w:numPr>
        <w:ilvl w:val="3"/>
        <w:numId w:val="4"/>
      </w:numPr>
      <w:spacing w:before="40"/>
      <w:outlineLvl w:val="3"/>
    </w:pPr>
    <w:rPr>
      <w:rFonts w:asciiTheme="majorHAnsi" w:eastAsiaTheme="majorEastAsia" w:hAnsiTheme="majorHAnsi" w:cstheme="majorBidi"/>
      <w:i/>
      <w:iCs/>
      <w:color w:val="188D8E" w:themeColor="accent1" w:themeShade="BF"/>
    </w:rPr>
  </w:style>
  <w:style w:type="paragraph" w:styleId="Heading5">
    <w:name w:val="heading 5"/>
    <w:basedOn w:val="Normal"/>
    <w:next w:val="Normal"/>
    <w:link w:val="Heading5Char"/>
    <w:semiHidden/>
    <w:unhideWhenUsed/>
    <w:qFormat/>
    <w:rsid w:val="00D01F36"/>
    <w:pPr>
      <w:keepNext/>
      <w:keepLines/>
      <w:numPr>
        <w:ilvl w:val="4"/>
        <w:numId w:val="4"/>
      </w:numPr>
      <w:spacing w:before="40"/>
      <w:outlineLvl w:val="4"/>
    </w:pPr>
    <w:rPr>
      <w:rFonts w:asciiTheme="majorHAnsi" w:eastAsiaTheme="majorEastAsia" w:hAnsiTheme="majorHAnsi" w:cstheme="majorBidi"/>
      <w:color w:val="188D8E" w:themeColor="accent1" w:themeShade="BF"/>
    </w:rPr>
  </w:style>
  <w:style w:type="paragraph" w:styleId="Heading6">
    <w:name w:val="heading 6"/>
    <w:basedOn w:val="Normal"/>
    <w:next w:val="Normal"/>
    <w:link w:val="Heading6Char"/>
    <w:semiHidden/>
    <w:unhideWhenUsed/>
    <w:qFormat/>
    <w:rsid w:val="00D01F36"/>
    <w:pPr>
      <w:keepNext/>
      <w:keepLines/>
      <w:numPr>
        <w:ilvl w:val="5"/>
        <w:numId w:val="4"/>
      </w:numPr>
      <w:spacing w:before="40"/>
      <w:outlineLvl w:val="5"/>
    </w:pPr>
    <w:rPr>
      <w:rFonts w:asciiTheme="majorHAnsi" w:eastAsiaTheme="majorEastAsia" w:hAnsiTheme="majorHAnsi" w:cstheme="majorBidi"/>
      <w:color w:val="105D5E" w:themeColor="accent1" w:themeShade="7F"/>
    </w:rPr>
  </w:style>
  <w:style w:type="paragraph" w:styleId="Heading7">
    <w:name w:val="heading 7"/>
    <w:basedOn w:val="Normal"/>
    <w:next w:val="Normal"/>
    <w:link w:val="Heading7Char"/>
    <w:semiHidden/>
    <w:unhideWhenUsed/>
    <w:qFormat/>
    <w:rsid w:val="00D01F36"/>
    <w:pPr>
      <w:keepNext/>
      <w:keepLines/>
      <w:numPr>
        <w:ilvl w:val="6"/>
        <w:numId w:val="4"/>
      </w:numPr>
      <w:spacing w:before="40"/>
      <w:outlineLvl w:val="6"/>
    </w:pPr>
    <w:rPr>
      <w:rFonts w:asciiTheme="majorHAnsi" w:eastAsiaTheme="majorEastAsia" w:hAnsiTheme="majorHAnsi" w:cstheme="majorBidi"/>
      <w:i/>
      <w:iCs/>
      <w:color w:val="105D5E" w:themeColor="accent1" w:themeShade="7F"/>
    </w:rPr>
  </w:style>
  <w:style w:type="paragraph" w:styleId="Heading8">
    <w:name w:val="heading 8"/>
    <w:basedOn w:val="Normal"/>
    <w:next w:val="Normal"/>
    <w:link w:val="Heading8Char"/>
    <w:semiHidden/>
    <w:unhideWhenUsed/>
    <w:qFormat/>
    <w:rsid w:val="00D01F36"/>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01F36"/>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rganisation">
    <w:name w:val="Organisation"/>
    <w:qFormat/>
    <w:rsid w:val="00A105BD"/>
    <w:pPr>
      <w:framePr w:w="4536" w:wrap="around" w:vAnchor="text" w:hAnchor="page" w:y="766"/>
      <w:widowControl w:val="0"/>
      <w:spacing w:line="220" w:lineRule="atLeast"/>
    </w:pPr>
    <w:rPr>
      <w:rFonts w:ascii="Arial" w:hAnsi="Arial"/>
      <w:color w:val="000000" w:themeColor="text1"/>
      <w:spacing w:val="2"/>
      <w:sz w:val="16"/>
      <w:szCs w:val="16"/>
      <w:lang w:eastAsia="de-DE"/>
    </w:rPr>
  </w:style>
  <w:style w:type="paragraph" w:customStyle="1" w:styleId="Haupttitel">
    <w:name w:val="Haupttitel"/>
    <w:next w:val="Normal"/>
    <w:autoRedefine/>
    <w:qFormat/>
    <w:rsid w:val="00A105BD"/>
    <w:pPr>
      <w:widowControl w:val="0"/>
    </w:pPr>
    <w:rPr>
      <w:rFonts w:ascii="Arial" w:hAnsi="Arial"/>
      <w:b/>
      <w:color w:val="000000" w:themeColor="text1"/>
      <w:spacing w:val="2"/>
      <w:sz w:val="28"/>
      <w:szCs w:val="24"/>
      <w:lang w:eastAsia="de-DE"/>
      <w14:ligatures w14:val="standard"/>
    </w:rPr>
  </w:style>
  <w:style w:type="character" w:customStyle="1" w:styleId="Auszeichnungkursiv">
    <w:name w:val="Auszeichnung kursiv"/>
    <w:qFormat/>
    <w:rsid w:val="00F06575"/>
    <w:rPr>
      <w:i/>
    </w:rPr>
  </w:style>
  <w:style w:type="paragraph" w:customStyle="1" w:styleId="Aufzhlung1">
    <w:name w:val="Aufzählung 1"/>
    <w:basedOn w:val="Normal"/>
    <w:qFormat/>
    <w:rsid w:val="00A105BD"/>
    <w:pPr>
      <w:numPr>
        <w:numId w:val="2"/>
      </w:numPr>
      <w:tabs>
        <w:tab w:val="left" w:pos="454"/>
      </w:tabs>
      <w:spacing w:after="20"/>
      <w:ind w:left="454" w:hanging="454"/>
    </w:pPr>
    <w:rPr>
      <w:rFonts w:eastAsia="Times"/>
      <w:szCs w:val="20"/>
    </w:rPr>
  </w:style>
  <w:style w:type="paragraph" w:customStyle="1" w:styleId="Aufzhlung2">
    <w:name w:val="Aufzählung 2"/>
    <w:qFormat/>
    <w:rsid w:val="00A105BD"/>
    <w:pPr>
      <w:widowControl w:val="0"/>
      <w:numPr>
        <w:numId w:val="1"/>
      </w:numPr>
      <w:tabs>
        <w:tab w:val="left" w:pos="454"/>
      </w:tabs>
      <w:spacing w:after="20" w:line="270" w:lineRule="atLeast"/>
      <w:ind w:left="908" w:hanging="454"/>
    </w:pPr>
    <w:rPr>
      <w:rFonts w:ascii="Arial" w:eastAsia="Times" w:hAnsi="Arial"/>
      <w:color w:val="000000" w:themeColor="text1"/>
      <w:spacing w:val="2"/>
      <w:lang w:eastAsia="de-DE"/>
      <w14:ligatures w14:val="standard"/>
    </w:rPr>
  </w:style>
  <w:style w:type="character" w:customStyle="1" w:styleId="Auszeichnungfett">
    <w:name w:val="Auszeichnung fett"/>
    <w:qFormat/>
    <w:rsid w:val="00A105BD"/>
    <w:rPr>
      <w:rFonts w:ascii="Arial" w:hAnsi="Arial"/>
      <w:b/>
      <w:caps w:val="0"/>
      <w:smallCaps w:val="0"/>
      <w:strike w:val="0"/>
      <w:dstrike w:val="0"/>
      <w:vanish w:val="0"/>
      <w:color w:val="000000" w:themeColor="text1"/>
      <w:spacing w:val="2"/>
      <w:w w:val="100"/>
      <w:kern w:val="0"/>
      <w:position w:val="0"/>
      <w:sz w:val="20"/>
      <w:vertAlign w:val="baseline"/>
      <w14:ligatures w14:val="standard"/>
      <w14:numForm w14:val="default"/>
      <w14:numSpacing w14:val="default"/>
      <w14:stylisticSets/>
      <w14:cntxtAlts w14:val="0"/>
    </w:rPr>
  </w:style>
  <w:style w:type="paragraph" w:customStyle="1" w:styleId="Kopf-Fusszeile">
    <w:name w:val="Kopf-/Fusszeile"/>
    <w:basedOn w:val="Normal"/>
    <w:qFormat/>
    <w:rsid w:val="00A105BD"/>
    <w:pPr>
      <w:spacing w:line="240" w:lineRule="auto"/>
    </w:pPr>
    <w:rPr>
      <w:rFonts w:eastAsia="Times"/>
      <w:sz w:val="16"/>
      <w:szCs w:val="20"/>
    </w:rPr>
  </w:style>
  <w:style w:type="paragraph" w:customStyle="1" w:styleId="berschrift1mitNr">
    <w:name w:val="Überschrift 1 mit Nr."/>
    <w:basedOn w:val="Heading1"/>
    <w:next w:val="Normal"/>
    <w:link w:val="berschrift1mitNrZchn"/>
    <w:qFormat/>
    <w:rsid w:val="00347A0C"/>
    <w:pPr>
      <w:numPr>
        <w:numId w:val="4"/>
      </w:numPr>
      <w:ind w:left="431" w:hanging="431"/>
    </w:pPr>
  </w:style>
  <w:style w:type="character" w:styleId="Hyperlink">
    <w:name w:val="Hyperlink"/>
    <w:qFormat/>
    <w:rsid w:val="00306CA0"/>
    <w:rPr>
      <w:rFonts w:ascii="Arial" w:hAnsi="Arial"/>
      <w:b w:val="0"/>
      <w:i w:val="0"/>
      <w:caps w:val="0"/>
      <w:smallCaps w:val="0"/>
      <w:strike w:val="0"/>
      <w:dstrike w:val="0"/>
      <w:vanish w:val="0"/>
      <w:color w:val="7F7F7F"/>
      <w:spacing w:val="2"/>
      <w:w w:val="100"/>
      <w:kern w:val="0"/>
      <w:position w:val="0"/>
      <w:sz w:val="20"/>
      <w:u w:val="single" w:color="808080"/>
      <w:bdr w:val="none" w:sz="0" w:space="0" w:color="auto"/>
      <w:vertAlign w:val="baseline"/>
      <w14:shadow w14:blurRad="0" w14:dist="0" w14:dir="0" w14:sx="0" w14:sy="0" w14:kx="0" w14:ky="0" w14:algn="none">
        <w14:srgbClr w14:val="000000"/>
      </w14:shadow>
      <w14:textOutline w14:w="0" w14:cap="rnd" w14:cmpd="sng" w14:algn="ctr">
        <w14:noFill/>
        <w14:prstDash w14:val="solid"/>
        <w14:bevel/>
      </w14:textOutline>
      <w14:ligatures w14:val="standard"/>
      <w14:numForm w14:val="default"/>
      <w14:numSpacing w14:val="default"/>
      <w14:stylisticSets/>
      <w14:cntxtAlts w14:val="0"/>
    </w:rPr>
  </w:style>
  <w:style w:type="paragraph" w:styleId="Header">
    <w:name w:val="header"/>
    <w:basedOn w:val="Normal"/>
    <w:link w:val="HeaderChar"/>
    <w:unhideWhenUsed/>
    <w:qFormat/>
    <w:rsid w:val="00AD7508"/>
    <w:pPr>
      <w:tabs>
        <w:tab w:val="center" w:pos="4536"/>
        <w:tab w:val="right" w:pos="9072"/>
      </w:tabs>
      <w:spacing w:line="240" w:lineRule="auto"/>
    </w:pPr>
  </w:style>
  <w:style w:type="character" w:customStyle="1" w:styleId="HeaderChar">
    <w:name w:val="Header Char"/>
    <w:basedOn w:val="DefaultParagraphFont"/>
    <w:link w:val="Header"/>
    <w:rsid w:val="00AD7508"/>
    <w:rPr>
      <w:rFonts w:ascii="Arial" w:hAnsi="Arial"/>
      <w:color w:val="000000" w:themeColor="text1"/>
      <w:spacing w:val="2"/>
      <w:szCs w:val="24"/>
      <w:lang w:eastAsia="de-DE"/>
      <w14:ligatures w14:val="standard"/>
    </w:rPr>
  </w:style>
  <w:style w:type="paragraph" w:styleId="Footer">
    <w:name w:val="footer"/>
    <w:basedOn w:val="Normal"/>
    <w:link w:val="FooterChar"/>
    <w:unhideWhenUsed/>
    <w:rsid w:val="00AD7508"/>
    <w:pPr>
      <w:tabs>
        <w:tab w:val="center" w:pos="4536"/>
        <w:tab w:val="right" w:pos="9072"/>
      </w:tabs>
      <w:spacing w:line="240" w:lineRule="auto"/>
    </w:pPr>
  </w:style>
  <w:style w:type="character" w:customStyle="1" w:styleId="FooterChar">
    <w:name w:val="Footer Char"/>
    <w:basedOn w:val="DefaultParagraphFont"/>
    <w:link w:val="Footer"/>
    <w:rsid w:val="00AD7508"/>
    <w:rPr>
      <w:rFonts w:ascii="Arial" w:hAnsi="Arial"/>
      <w:color w:val="000000" w:themeColor="text1"/>
      <w:spacing w:val="2"/>
      <w:szCs w:val="24"/>
      <w:lang w:eastAsia="de-DE"/>
      <w14:ligatures w14:val="standard"/>
    </w:rPr>
  </w:style>
  <w:style w:type="paragraph" w:customStyle="1" w:styleId="berschrift2mitNr">
    <w:name w:val="Überschrift 2 mit Nr."/>
    <w:basedOn w:val="Heading2"/>
    <w:next w:val="Normal"/>
    <w:link w:val="berschrift2mitNrZchn"/>
    <w:qFormat/>
    <w:rsid w:val="00347A0C"/>
    <w:pPr>
      <w:numPr>
        <w:ilvl w:val="1"/>
        <w:numId w:val="4"/>
      </w:numPr>
      <w:ind w:left="578" w:hanging="578"/>
    </w:pPr>
  </w:style>
  <w:style w:type="character" w:customStyle="1" w:styleId="Heading1Char">
    <w:name w:val="Heading 1 Char"/>
    <w:basedOn w:val="DefaultParagraphFont"/>
    <w:link w:val="Heading1"/>
    <w:rsid w:val="00227B34"/>
    <w:rPr>
      <w:rFonts w:ascii="Arial" w:hAnsi="Arial"/>
      <w:b/>
      <w:color w:val="000000" w:themeColor="text1"/>
      <w:spacing w:val="2"/>
      <w:kern w:val="32"/>
      <w:sz w:val="24"/>
      <w:szCs w:val="32"/>
      <w:lang w:eastAsia="de-DE"/>
      <w14:ligatures w14:val="standard"/>
    </w:rPr>
  </w:style>
  <w:style w:type="character" w:customStyle="1" w:styleId="berschrift1mitNrZchn">
    <w:name w:val="Überschrift 1 mit Nr. Zchn"/>
    <w:basedOn w:val="Heading1Char"/>
    <w:link w:val="berschrift1mitNr"/>
    <w:rsid w:val="00347A0C"/>
    <w:rPr>
      <w:rFonts w:ascii="Arial" w:hAnsi="Arial"/>
      <w:b/>
      <w:color w:val="000000" w:themeColor="text1"/>
      <w:spacing w:val="2"/>
      <w:kern w:val="32"/>
      <w:sz w:val="24"/>
      <w:szCs w:val="32"/>
      <w:lang w:eastAsia="de-DE"/>
      <w14:ligatures w14:val="standard"/>
    </w:rPr>
  </w:style>
  <w:style w:type="paragraph" w:customStyle="1" w:styleId="berschrift3mitNr">
    <w:name w:val="Überschrift 3 mit Nr."/>
    <w:basedOn w:val="Heading3"/>
    <w:next w:val="Normal"/>
    <w:link w:val="berschrift3mitNrZchn"/>
    <w:qFormat/>
    <w:rsid w:val="00A502AA"/>
    <w:pPr>
      <w:numPr>
        <w:ilvl w:val="2"/>
        <w:numId w:val="4"/>
      </w:numPr>
    </w:pPr>
  </w:style>
  <w:style w:type="character" w:customStyle="1" w:styleId="Heading2Char">
    <w:name w:val="Heading 2 Char"/>
    <w:basedOn w:val="DefaultParagraphFont"/>
    <w:link w:val="Heading2"/>
    <w:rsid w:val="00227B34"/>
    <w:rPr>
      <w:rFonts w:ascii="Arial" w:hAnsi="Arial"/>
      <w:b/>
      <w:color w:val="000000" w:themeColor="text1"/>
      <w:spacing w:val="2"/>
      <w:sz w:val="22"/>
      <w:szCs w:val="28"/>
      <w:lang w:eastAsia="de-DE"/>
      <w14:ligatures w14:val="standard"/>
    </w:rPr>
  </w:style>
  <w:style w:type="character" w:customStyle="1" w:styleId="berschrift2mitNrZchn">
    <w:name w:val="Überschrift 2 mit Nr. Zchn"/>
    <w:basedOn w:val="Heading2Char"/>
    <w:link w:val="berschrift2mitNr"/>
    <w:rsid w:val="00347A0C"/>
    <w:rPr>
      <w:rFonts w:ascii="Arial" w:hAnsi="Arial"/>
      <w:b/>
      <w:color w:val="000000" w:themeColor="text1"/>
      <w:spacing w:val="2"/>
      <w:sz w:val="22"/>
      <w:szCs w:val="28"/>
      <w:lang w:eastAsia="de-DE"/>
      <w14:ligatures w14:val="standard"/>
    </w:rPr>
  </w:style>
  <w:style w:type="character" w:customStyle="1" w:styleId="Heading4Char">
    <w:name w:val="Heading 4 Char"/>
    <w:basedOn w:val="DefaultParagraphFont"/>
    <w:link w:val="Heading4"/>
    <w:semiHidden/>
    <w:rsid w:val="00D01F36"/>
    <w:rPr>
      <w:rFonts w:asciiTheme="majorHAnsi" w:eastAsiaTheme="majorEastAsia" w:hAnsiTheme="majorHAnsi" w:cstheme="majorBidi"/>
      <w:i/>
      <w:iCs/>
      <w:color w:val="188D8E" w:themeColor="accent1" w:themeShade="BF"/>
      <w:spacing w:val="2"/>
      <w:szCs w:val="24"/>
      <w:lang w:eastAsia="de-DE"/>
      <w14:ligatures w14:val="standard"/>
    </w:rPr>
  </w:style>
  <w:style w:type="character" w:customStyle="1" w:styleId="Heading3Char">
    <w:name w:val="Heading 3 Char"/>
    <w:basedOn w:val="DefaultParagraphFont"/>
    <w:link w:val="Heading3"/>
    <w:rsid w:val="00227B34"/>
    <w:rPr>
      <w:rFonts w:ascii="Arial" w:hAnsi="Arial"/>
      <w:b/>
      <w:color w:val="000000" w:themeColor="text1"/>
      <w:spacing w:val="2"/>
      <w:sz w:val="22"/>
      <w:szCs w:val="26"/>
      <w:lang w:eastAsia="de-DE"/>
      <w14:ligatures w14:val="standard"/>
    </w:rPr>
  </w:style>
  <w:style w:type="character" w:customStyle="1" w:styleId="berschrift3mitNrZchn">
    <w:name w:val="Überschrift 3 mit Nr. Zchn"/>
    <w:basedOn w:val="Heading3Char"/>
    <w:link w:val="berschrift3mitNr"/>
    <w:rsid w:val="00A502AA"/>
    <w:rPr>
      <w:rFonts w:ascii="Arial" w:hAnsi="Arial"/>
      <w:b/>
      <w:color w:val="000000" w:themeColor="text1"/>
      <w:spacing w:val="2"/>
      <w:sz w:val="22"/>
      <w:szCs w:val="26"/>
      <w:lang w:eastAsia="de-DE"/>
      <w14:ligatures w14:val="standard"/>
    </w:rPr>
  </w:style>
  <w:style w:type="character" w:customStyle="1" w:styleId="Heading5Char">
    <w:name w:val="Heading 5 Char"/>
    <w:basedOn w:val="DefaultParagraphFont"/>
    <w:link w:val="Heading5"/>
    <w:semiHidden/>
    <w:rsid w:val="00D01F36"/>
    <w:rPr>
      <w:rFonts w:asciiTheme="majorHAnsi" w:eastAsiaTheme="majorEastAsia" w:hAnsiTheme="majorHAnsi" w:cstheme="majorBidi"/>
      <w:color w:val="188D8E" w:themeColor="accent1" w:themeShade="BF"/>
      <w:spacing w:val="2"/>
      <w:szCs w:val="24"/>
      <w:lang w:eastAsia="de-DE"/>
      <w14:ligatures w14:val="standard"/>
    </w:rPr>
  </w:style>
  <w:style w:type="character" w:customStyle="1" w:styleId="Heading6Char">
    <w:name w:val="Heading 6 Char"/>
    <w:basedOn w:val="DefaultParagraphFont"/>
    <w:link w:val="Heading6"/>
    <w:semiHidden/>
    <w:rsid w:val="00D01F36"/>
    <w:rPr>
      <w:rFonts w:asciiTheme="majorHAnsi" w:eastAsiaTheme="majorEastAsia" w:hAnsiTheme="majorHAnsi" w:cstheme="majorBidi"/>
      <w:color w:val="105D5E" w:themeColor="accent1" w:themeShade="7F"/>
      <w:spacing w:val="2"/>
      <w:szCs w:val="24"/>
      <w:lang w:eastAsia="de-DE"/>
      <w14:ligatures w14:val="standard"/>
    </w:rPr>
  </w:style>
  <w:style w:type="character" w:customStyle="1" w:styleId="Heading7Char">
    <w:name w:val="Heading 7 Char"/>
    <w:basedOn w:val="DefaultParagraphFont"/>
    <w:link w:val="Heading7"/>
    <w:semiHidden/>
    <w:rsid w:val="00D01F36"/>
    <w:rPr>
      <w:rFonts w:asciiTheme="majorHAnsi" w:eastAsiaTheme="majorEastAsia" w:hAnsiTheme="majorHAnsi" w:cstheme="majorBidi"/>
      <w:i/>
      <w:iCs/>
      <w:color w:val="105D5E" w:themeColor="accent1" w:themeShade="7F"/>
      <w:spacing w:val="2"/>
      <w:szCs w:val="24"/>
      <w:lang w:eastAsia="de-DE"/>
      <w14:ligatures w14:val="standard"/>
    </w:rPr>
  </w:style>
  <w:style w:type="character" w:customStyle="1" w:styleId="Heading8Char">
    <w:name w:val="Heading 8 Char"/>
    <w:basedOn w:val="DefaultParagraphFont"/>
    <w:link w:val="Heading8"/>
    <w:semiHidden/>
    <w:rsid w:val="00D01F36"/>
    <w:rPr>
      <w:rFonts w:asciiTheme="majorHAnsi" w:eastAsiaTheme="majorEastAsia" w:hAnsiTheme="majorHAnsi" w:cstheme="majorBidi"/>
      <w:color w:val="272727" w:themeColor="text1" w:themeTint="D8"/>
      <w:spacing w:val="2"/>
      <w:sz w:val="21"/>
      <w:szCs w:val="21"/>
      <w:lang w:eastAsia="de-DE"/>
      <w14:ligatures w14:val="standard"/>
    </w:rPr>
  </w:style>
  <w:style w:type="character" w:customStyle="1" w:styleId="Heading9Char">
    <w:name w:val="Heading 9 Char"/>
    <w:basedOn w:val="DefaultParagraphFont"/>
    <w:link w:val="Heading9"/>
    <w:semiHidden/>
    <w:rsid w:val="00D01F36"/>
    <w:rPr>
      <w:rFonts w:asciiTheme="majorHAnsi" w:eastAsiaTheme="majorEastAsia" w:hAnsiTheme="majorHAnsi" w:cstheme="majorBidi"/>
      <w:i/>
      <w:iCs/>
      <w:color w:val="272727" w:themeColor="text1" w:themeTint="D8"/>
      <w:spacing w:val="2"/>
      <w:sz w:val="21"/>
      <w:szCs w:val="21"/>
      <w:lang w:eastAsia="de-DE"/>
      <w14:ligatures w14:val="standard"/>
    </w:rPr>
  </w:style>
  <w:style w:type="paragraph" w:styleId="Caption">
    <w:name w:val="caption"/>
    <w:basedOn w:val="Normal"/>
    <w:next w:val="Normal"/>
    <w:unhideWhenUsed/>
    <w:qFormat/>
    <w:rsid w:val="00AF0691"/>
    <w:pPr>
      <w:spacing w:before="60" w:after="200" w:line="240" w:lineRule="auto"/>
    </w:pPr>
    <w:rPr>
      <w:iCs/>
      <w:color w:val="auto"/>
      <w:sz w:val="16"/>
      <w:szCs w:val="18"/>
    </w:rPr>
  </w:style>
  <w:style w:type="paragraph" w:styleId="BodyText">
    <w:name w:val="Body Text"/>
    <w:basedOn w:val="Normal"/>
    <w:link w:val="BodyTextChar"/>
    <w:rsid w:val="00227B34"/>
    <w:pPr>
      <w:spacing w:after="140"/>
    </w:pPr>
  </w:style>
  <w:style w:type="character" w:customStyle="1" w:styleId="BodyTextChar">
    <w:name w:val="Body Text Char"/>
    <w:basedOn w:val="DefaultParagraphFont"/>
    <w:link w:val="BodyText"/>
    <w:rsid w:val="00227B34"/>
    <w:rPr>
      <w:rFonts w:ascii="Arial" w:hAnsi="Arial"/>
      <w:color w:val="000000" w:themeColor="text1"/>
      <w:spacing w:val="2"/>
      <w:szCs w:val="24"/>
      <w:lang w:eastAsia="de-DE"/>
      <w14:ligatures w14:val="standard"/>
    </w:rPr>
  </w:style>
  <w:style w:type="character" w:styleId="PlaceholderText">
    <w:name w:val="Placeholder Text"/>
    <w:basedOn w:val="DefaultParagraphFont"/>
    <w:uiPriority w:val="99"/>
    <w:semiHidden/>
    <w:rsid w:val="00AA4C56"/>
    <w:rPr>
      <w:color w:val="808080"/>
    </w:rPr>
  </w:style>
  <w:style w:type="paragraph" w:styleId="ListParagraph">
    <w:name w:val="List Paragraph"/>
    <w:basedOn w:val="Normal"/>
    <w:uiPriority w:val="34"/>
    <w:rsid w:val="00531582"/>
    <w:pPr>
      <w:ind w:left="720"/>
      <w:contextualSpacing/>
    </w:pPr>
  </w:style>
  <w:style w:type="paragraph" w:styleId="BalloonText">
    <w:name w:val="Balloon Text"/>
    <w:basedOn w:val="Normal"/>
    <w:link w:val="BalloonTextChar"/>
    <w:semiHidden/>
    <w:unhideWhenUsed/>
    <w:rsid w:val="003323C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323C8"/>
    <w:rPr>
      <w:rFonts w:ascii="Segoe UI" w:hAnsi="Segoe UI" w:cs="Segoe UI"/>
      <w:color w:val="000000" w:themeColor="text1"/>
      <w:spacing w:val="2"/>
      <w:sz w:val="18"/>
      <w:szCs w:val="18"/>
      <w:lang w:eastAsia="de-DE"/>
      <w14:ligatures w14:val="standard"/>
    </w:rPr>
  </w:style>
  <w:style w:type="paragraph" w:customStyle="1" w:styleId="EndNoteBibliographyTitle">
    <w:name w:val="EndNote Bibliography Title"/>
    <w:basedOn w:val="Normal"/>
    <w:link w:val="EndNoteBibliographyTitleZchn"/>
    <w:rsid w:val="001F33A5"/>
    <w:pPr>
      <w:jc w:val="center"/>
    </w:pPr>
    <w:rPr>
      <w:rFonts w:cs="Arial"/>
      <w:lang w:val="de-DE"/>
    </w:rPr>
  </w:style>
  <w:style w:type="character" w:customStyle="1" w:styleId="EndNoteBibliographyTitleZchn">
    <w:name w:val="EndNote Bibliography Title Zchn"/>
    <w:basedOn w:val="DefaultParagraphFont"/>
    <w:link w:val="EndNoteBibliographyTitle"/>
    <w:rsid w:val="001F33A5"/>
    <w:rPr>
      <w:rFonts w:ascii="Arial" w:hAnsi="Arial" w:cs="Arial"/>
      <w:color w:val="000000" w:themeColor="text1"/>
      <w:spacing w:val="2"/>
      <w:szCs w:val="24"/>
      <w:lang w:val="de-DE" w:eastAsia="de-DE"/>
      <w14:ligatures w14:val="standard"/>
    </w:rPr>
  </w:style>
  <w:style w:type="paragraph" w:customStyle="1" w:styleId="EndNoteBibliography">
    <w:name w:val="EndNote Bibliography"/>
    <w:basedOn w:val="Normal"/>
    <w:link w:val="EndNoteBibliographyZchn"/>
    <w:rsid w:val="001F33A5"/>
    <w:pPr>
      <w:spacing w:line="240" w:lineRule="atLeast"/>
    </w:pPr>
    <w:rPr>
      <w:rFonts w:cs="Arial"/>
      <w:lang w:val="de-DE"/>
    </w:rPr>
  </w:style>
  <w:style w:type="character" w:customStyle="1" w:styleId="EndNoteBibliographyZchn">
    <w:name w:val="EndNote Bibliography Zchn"/>
    <w:basedOn w:val="DefaultParagraphFont"/>
    <w:link w:val="EndNoteBibliography"/>
    <w:rsid w:val="001F33A5"/>
    <w:rPr>
      <w:rFonts w:ascii="Arial" w:hAnsi="Arial" w:cs="Arial"/>
      <w:color w:val="000000" w:themeColor="text1"/>
      <w:spacing w:val="2"/>
      <w:szCs w:val="24"/>
      <w:lang w:val="de-DE" w:eastAsia="de-DE"/>
      <w14:ligatures w14:val="standard"/>
    </w:rPr>
  </w:style>
  <w:style w:type="paragraph" w:styleId="FootnoteText">
    <w:name w:val="footnote text"/>
    <w:basedOn w:val="Normal"/>
    <w:link w:val="FootnoteTextChar"/>
    <w:semiHidden/>
    <w:unhideWhenUsed/>
    <w:rsid w:val="00F55919"/>
    <w:pPr>
      <w:spacing w:line="240" w:lineRule="auto"/>
    </w:pPr>
    <w:rPr>
      <w:szCs w:val="20"/>
    </w:rPr>
  </w:style>
  <w:style w:type="character" w:customStyle="1" w:styleId="FootnoteTextChar">
    <w:name w:val="Footnote Text Char"/>
    <w:basedOn w:val="DefaultParagraphFont"/>
    <w:link w:val="FootnoteText"/>
    <w:semiHidden/>
    <w:rsid w:val="00F55919"/>
    <w:rPr>
      <w:rFonts w:ascii="Arial" w:hAnsi="Arial"/>
      <w:color w:val="000000" w:themeColor="text1"/>
      <w:spacing w:val="2"/>
      <w:lang w:eastAsia="de-DE"/>
      <w14:ligatures w14:val="standard"/>
    </w:rPr>
  </w:style>
  <w:style w:type="character" w:styleId="FootnoteReference">
    <w:name w:val="footnote reference"/>
    <w:basedOn w:val="DefaultParagraphFont"/>
    <w:semiHidden/>
    <w:unhideWhenUsed/>
    <w:rsid w:val="00F559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4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2" Type="http://schemas.openxmlformats.org/officeDocument/2006/relationships/image" Target="media/image3.wmf"/><Relationship Id="rId1"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83F13E8A647463296B0C030289E562A"/>
        <w:category>
          <w:name w:val="Allgemein"/>
          <w:gallery w:val="placeholder"/>
        </w:category>
        <w:types>
          <w:type w:val="bbPlcHdr"/>
        </w:types>
        <w:behaviors>
          <w:behavior w:val="content"/>
        </w:behaviors>
        <w:guid w:val="{1D939F55-4337-4A68-B5C5-535BAD925B3E}"/>
      </w:docPartPr>
      <w:docPartBody>
        <w:p w:rsidR="006E3F8C" w:rsidRDefault="009877EA">
          <w:r w:rsidRPr="00E322A7">
            <w:rPr>
              <w:rStyle w:val="PlaceholderText"/>
            </w:rPr>
            <w:t>E-Mail</w:t>
          </w:r>
        </w:p>
      </w:docPartBody>
    </w:docPart>
    <w:docPart>
      <w:docPartPr>
        <w:name w:val="4BC3584DB00A44A7988429FB4092D689"/>
        <w:category>
          <w:name w:val="Allgemein"/>
          <w:gallery w:val="placeholder"/>
        </w:category>
        <w:types>
          <w:type w:val="bbPlcHdr"/>
        </w:types>
        <w:behaviors>
          <w:behavior w:val="content"/>
        </w:behaviors>
        <w:guid w:val="{0C498E8D-170E-4834-B11B-CF4E7236EBB1}"/>
      </w:docPartPr>
      <w:docPartBody>
        <w:p w:rsidR="006E3F8C" w:rsidRDefault="009877EA">
          <w:r w:rsidRPr="00E322A7">
            <w:rPr>
              <w:rStyle w:val="PlaceholderText"/>
            </w:rPr>
            <w:t>E-Mail</w:t>
          </w:r>
        </w:p>
      </w:docPartBody>
    </w:docPart>
    <w:docPart>
      <w:docPartPr>
        <w:name w:val="1AEACDABABCE4AC58B40C4EEE910227C"/>
        <w:category>
          <w:name w:val="Allgemein"/>
          <w:gallery w:val="placeholder"/>
        </w:category>
        <w:types>
          <w:type w:val="bbPlcHdr"/>
        </w:types>
        <w:behaviors>
          <w:behavior w:val="content"/>
        </w:behaviors>
        <w:guid w:val="{DD4F6418-1F78-49DB-8C46-8442D9FF06F8}"/>
      </w:docPartPr>
      <w:docPartBody>
        <w:p w:rsidR="006E3F8C" w:rsidRDefault="009877EA">
          <w:r w:rsidRPr="00E322A7">
            <w:rPr>
              <w:rStyle w:val="PlaceholderText"/>
            </w:rPr>
            <w:t>Abteilung/Ressort</w:t>
          </w:r>
        </w:p>
      </w:docPartBody>
    </w:docPart>
    <w:docPart>
      <w:docPartPr>
        <w:name w:val="B1385E54258145CF953FCB7092A20124"/>
        <w:category>
          <w:name w:val="Allgemein"/>
          <w:gallery w:val="placeholder"/>
        </w:category>
        <w:types>
          <w:type w:val="bbPlcHdr"/>
        </w:types>
        <w:behaviors>
          <w:behavior w:val="content"/>
        </w:behaviors>
        <w:guid w:val="{1021962B-3546-49FB-8702-E97213AC03F5}"/>
      </w:docPartPr>
      <w:docPartBody>
        <w:p w:rsidR="006E3F8C" w:rsidRDefault="009877EA">
          <w:r w:rsidRPr="00E322A7">
            <w:rPr>
              <w:rStyle w:val="PlaceholderText"/>
            </w:rPr>
            <w:t>Abteilung/Ressor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BDD"/>
    <w:rsid w:val="000F3FC2"/>
    <w:rsid w:val="00105BB0"/>
    <w:rsid w:val="002743CC"/>
    <w:rsid w:val="00314374"/>
    <w:rsid w:val="00391E25"/>
    <w:rsid w:val="00410FDA"/>
    <w:rsid w:val="004301E6"/>
    <w:rsid w:val="00480605"/>
    <w:rsid w:val="005859DD"/>
    <w:rsid w:val="006456BB"/>
    <w:rsid w:val="0066751A"/>
    <w:rsid w:val="006E3F8C"/>
    <w:rsid w:val="00735CFF"/>
    <w:rsid w:val="0080162C"/>
    <w:rsid w:val="00842BDD"/>
    <w:rsid w:val="008E0D9B"/>
    <w:rsid w:val="00911DEF"/>
    <w:rsid w:val="009877EA"/>
    <w:rsid w:val="00A94773"/>
    <w:rsid w:val="00B96B3E"/>
    <w:rsid w:val="00BF736E"/>
    <w:rsid w:val="00C1291E"/>
    <w:rsid w:val="00D21C46"/>
    <w:rsid w:val="00FC00A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BDD"/>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77EA"/>
    <w:rPr>
      <w:color w:val="808080"/>
    </w:rPr>
  </w:style>
  <w:style w:type="paragraph" w:customStyle="1" w:styleId="8185E2FEDFA842C1A5E6C202F7451A7E">
    <w:name w:val="8185E2FEDFA842C1A5E6C202F7451A7E"/>
    <w:rsid w:val="00842BDD"/>
  </w:style>
  <w:style w:type="paragraph" w:customStyle="1" w:styleId="8A97FB7E229847DB87FC0145DC3F56FE">
    <w:name w:val="8A97FB7E229847DB87FC0145DC3F56FE"/>
    <w:rsid w:val="00842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PH_Zuerich_1f_sw">
  <a:themeElements>
    <a:clrScheme name="PHZH">
      <a:dk1>
        <a:srgbClr val="000000"/>
      </a:dk1>
      <a:lt1>
        <a:srgbClr val="FFFFFF"/>
      </a:lt1>
      <a:dk2>
        <a:srgbClr val="000000"/>
      </a:dk2>
      <a:lt2>
        <a:srgbClr val="FFFFFF"/>
      </a:lt2>
      <a:accent1>
        <a:srgbClr val="20BDBE"/>
      </a:accent1>
      <a:accent2>
        <a:srgbClr val="BEBCA6"/>
      </a:accent2>
      <a:accent3>
        <a:srgbClr val="ED1C91"/>
      </a:accent3>
      <a:accent4>
        <a:srgbClr val="D1ECEC"/>
      </a:accent4>
      <a:accent5>
        <a:srgbClr val="B1D270"/>
      </a:accent5>
      <a:accent6>
        <a:srgbClr val="E0E6DD"/>
      </a:accent6>
      <a:hlink>
        <a:srgbClr val="7F7F7F"/>
      </a:hlink>
      <a:folHlink>
        <a:srgbClr val="7F7F7F"/>
      </a:folHlink>
    </a:clrScheme>
    <a:fontScheme name="PH Zürich">
      <a:majorFont>
        <a:latin typeface="Arial"/>
        <a:ea typeface=""/>
        <a:cs typeface=""/>
      </a:majorFont>
      <a:minorFont>
        <a:latin typeface="Arial"/>
        <a:ea typeface=""/>
        <a:cs typeface=""/>
      </a:minorFont>
    </a:fontScheme>
    <a:fmtScheme name="Couture">
      <a:fillStyleLst>
        <a:solidFill>
          <a:schemeClr val="phClr"/>
        </a:solidFill>
        <a:solidFill>
          <a:schemeClr val="phClr">
            <a:tint val="65000"/>
          </a:schemeClr>
        </a:solidFill>
        <a:solidFill>
          <a:schemeClr val="phClr">
            <a:shade val="80000"/>
            <a:satMod val="18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9050" h="31750" prst="coolSlan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7E35D61-1691-426B-907A-D0603491C8D6}">
  <we:reference id="444c804e-8891-41f9-b246-f6dac759fca9" version="2.0.1.4" store="EXCatalog" storeType="EXCatalog"/>
  <we:alternateReferences>
    <we:reference id="WA104380518" version="2.0.1.4" store="de-CH"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252BBDB-0081-446A-BCEE-861B1A9C5AAE}">
  <we:reference id="22ff87a5-132f-4d52-9e97-94d888e4dd91" version="3.0.0.0" store="EXCatalog" storeType="EXCatalog"/>
  <we:alternateReferences>
    <we:reference id="WA104380050" version="3.0.0.0" store="de-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designSettings xmlns="http://schema.officeatwork365.com/2015/designSettings">
  <settings>officeatworkDocumentPart: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</settings>
</designSettings>
</file>

<file path=customXml/item2.xml><?xml version="1.0" encoding="utf-8"?>
<ct:contentTypeSchema xmlns:ct="http://schemas.microsoft.com/office/2006/metadata/contentType" xmlns:ma="http://schemas.microsoft.com/office/2006/metadata/properties/metaAttributes" ct:_="" ma:_="" ma:contentTypeName="Dokument" ma:contentTypeID="0x010100DB443FE480C147469EB3C55E628B3CF7" ma:contentTypeVersion="" ma:contentTypeDescription="Ein neues Dokument erstellen." ma:contentTypeScope="" ma:versionID="c4643e9198aa5250f943b14b67c725e3">
  <xsd:schema xmlns:xsd="http://www.w3.org/2001/XMLSchema" xmlns:xs="http://www.w3.org/2001/XMLSchema" xmlns:p="http://schemas.microsoft.com/office/2006/metadata/properties" xmlns:ns2="d08ed4d0-f56c-4f18-9e50-48bdf7862e29" xmlns:ns3="7e311d86-905f-4c44-a257-3d93639d0d73" targetNamespace="http://schemas.microsoft.com/office/2006/metadata/properties" ma:root="true" ma:fieldsID="4362d370c3823f7caed29520c22bd200" ns2:_="" ns3:_="">
    <xsd:import namespace="d08ed4d0-f56c-4f18-9e50-48bdf7862e29"/>
    <xsd:import namespace="7e311d86-905f-4c44-a257-3d93639d0d7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8ed4d0-f56c-4f18-9e50-48bdf7862e29" elementFormDefault="qualified">
    <xsd:import namespace="http://schemas.microsoft.com/office/2006/documentManagement/types"/>
    <xsd:import namespace="http://schemas.microsoft.com/office/infopath/2007/PartnerControls"/>
    <xsd:element name="SharedWithUsers" ma:index="8"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311d86-905f-4c44-a257-3d93639d0d73"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evaluation xmlns="http://schema.officeatwork365.com/2015/evaluation">
  <parameters>officeatworkDocumentPart:U2FsdGVkX1/QlRq4sbaqYe1wbFkXQOlR/RgMwszC7x8=</parameters>
</evaluation>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dataConnections xmlns="http://schema.officeatwork365.com/2015/dataConnections">
  <definitions>officeatworkDocumentPart: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</definitions>
</dataConnections>
</file>

<file path=customXml/itemProps1.xml><?xml version="1.0" encoding="utf-8"?>
<ds:datastoreItem xmlns:ds="http://schemas.openxmlformats.org/officeDocument/2006/customXml" ds:itemID="{60A946C4-89A0-4614-A97E-4F6AF45C2FD2}">
  <ds:schemaRefs>
    <ds:schemaRef ds:uri="http://schema.officeatwork365.com/2015/designSettings"/>
  </ds:schemaRefs>
</ds:datastoreItem>
</file>

<file path=customXml/itemProps2.xml><?xml version="1.0" encoding="utf-8"?>
<ds:datastoreItem xmlns:ds="http://schemas.openxmlformats.org/officeDocument/2006/customXml" ds:itemID="{B89FBA46-2418-484F-AAAD-94B77C4C7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8ed4d0-f56c-4f18-9e50-48bdf7862e29"/>
    <ds:schemaRef ds:uri="7e311d86-905f-4c44-a257-3d93639d0d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619091F-AAE7-41BA-82AA-F2F5358987B7}">
  <ds:schemaRefs>
    <ds:schemaRef ds:uri="http://schema.officeatwork365.com/2015/evaluation"/>
  </ds:schemaRefs>
</ds:datastoreItem>
</file>

<file path=customXml/itemProps4.xml><?xml version="1.0" encoding="utf-8"?>
<ds:datastoreItem xmlns:ds="http://schemas.openxmlformats.org/officeDocument/2006/customXml" ds:itemID="{AC137423-1416-4665-869E-49206A7611D7}">
  <ds:schemaRefs>
    <ds:schemaRef ds:uri="http://schemas.microsoft.com/sharepoint/v3/contenttype/forms"/>
  </ds:schemaRefs>
</ds:datastoreItem>
</file>

<file path=customXml/itemProps5.xml><?xml version="1.0" encoding="utf-8"?>
<ds:datastoreItem xmlns:ds="http://schemas.openxmlformats.org/officeDocument/2006/customXml" ds:itemID="{E17C03A5-814E-483F-A455-1C9A8C461959}">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CF5D7E4F-54BC-4430-968B-2AEAB7D0FD2C}">
  <ds:schemaRefs>
    <ds:schemaRef ds:uri="http://schemas.openxmlformats.org/officeDocument/2006/bibliography"/>
  </ds:schemaRefs>
</ds:datastoreItem>
</file>

<file path=customXml/itemProps7.xml><?xml version="1.0" encoding="utf-8"?>
<ds:datastoreItem xmlns:ds="http://schemas.openxmlformats.org/officeDocument/2006/customXml" ds:itemID="{3EFC3C77-01A5-4239-8493-B3DCD3C9C101}">
  <ds:schemaRefs>
    <ds:schemaRef ds:uri="http://schema.officeatwork365.com/2015/dataConnectio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319</Words>
  <Characters>141254</Characters>
  <Application>Microsoft Office Word</Application>
  <DocSecurity>4</DocSecurity>
  <Lines>1177</Lines>
  <Paragraphs>2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ädagogische Hochschule Zürich</Company>
  <LinksUpToDate>false</LinksUpToDate>
  <CharactersWithSpaces>149275</CharactersWithSpaces>
  <SharedDoc>false</SharedDoc>
  <HLinks>
    <vt:vector size="6" baseType="variant">
      <vt:variant>
        <vt:i4>6750259</vt:i4>
      </vt:variant>
      <vt:variant>
        <vt:i4>0</vt:i4>
      </vt:variant>
      <vt:variant>
        <vt:i4>0</vt:i4>
      </vt:variant>
      <vt:variant>
        <vt:i4>5</vt:i4>
      </vt:variant>
      <vt:variant>
        <vt:lpwstr>http://www.phzh.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ky Lumby</dc:creator>
  <cp:keywords/>
  <cp:lastModifiedBy>Jacky Lumby</cp:lastModifiedBy>
  <cp:revision>2</cp:revision>
  <cp:lastPrinted>2015-08-11T09:29:00Z</cp:lastPrinted>
  <dcterms:created xsi:type="dcterms:W3CDTF">2021-04-28T10:23:00Z</dcterms:created>
  <dcterms:modified xsi:type="dcterms:W3CDTF">2021-04-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443FE480C147469EB3C55E628B3CF7</vt:lpwstr>
  </property>
</Properties>
</file>